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8653F9B" w14:textId="6A215E47" w:rsidR="00FF6B01" w:rsidRPr="005178CB" w:rsidRDefault="00FF6B01" w:rsidP="005178CB">
      <w:pPr>
        <w:pStyle w:val="Heading1"/>
        <w:spacing w:line="480" w:lineRule="auto"/>
        <w:jc w:val="center"/>
      </w:pPr>
      <w:bookmarkStart w:id="0" w:name="_Toc137124273"/>
      <w:r w:rsidRPr="00DD2F3A">
        <w:t>DA</w:t>
      </w:r>
      <w:r w:rsidR="00DE215E">
        <w:rPr>
          <w:lang w:val="en-US"/>
        </w:rPr>
        <w:t>F</w:t>
      </w:r>
      <w:r w:rsidRPr="00DD2F3A">
        <w:t>TAR PUSTAKA</w:t>
      </w:r>
      <w:bookmarkEnd w:id="0"/>
    </w:p>
    <w:p w14:paraId="7317BCC2" w14:textId="327AB4FC" w:rsidR="002E1749" w:rsidRPr="002E1749" w:rsidRDefault="00CB3B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0B18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BE0B18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BE0B18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2E1749" w:rsidRPr="002E1749">
        <w:rPr>
          <w:rFonts w:ascii="Times New Roman" w:hAnsi="Times New Roman" w:cs="Times New Roman"/>
          <w:noProof/>
          <w:sz w:val="24"/>
          <w:szCs w:val="24"/>
        </w:rPr>
        <w:t xml:space="preserve">Agalela. (2019). Pengaruh responsiveness dan empathy terhadap kepuasan pelanggan yang berdampak pada penjualan PT. YAKULT Indonesia Persada Cabang Bandar Jaya. </w:t>
      </w:r>
      <w:r w:rsidR="002E1749"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SIMPLEX</w:t>
      </w:r>
      <w:r w:rsidR="002E1749"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E1749"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2E1749" w:rsidRPr="002E1749">
        <w:rPr>
          <w:rFonts w:ascii="Times New Roman" w:hAnsi="Times New Roman" w:cs="Times New Roman"/>
          <w:noProof/>
          <w:sz w:val="24"/>
          <w:szCs w:val="24"/>
        </w:rPr>
        <w:t>(3).</w:t>
      </w:r>
    </w:p>
    <w:p w14:paraId="70B14CD8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Anggraini, F., &amp; Budiarti, A. (2020). Pengaruh harga, promosi, dan kualitas pelayanan terhadap loyalitas pelanggan dimediasi kepuasan pelanggan pada konsumen Gojek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PE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08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3), 86–94.</w:t>
      </w:r>
    </w:p>
    <w:p w14:paraId="5CDDE9BC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Ardiansyah, J., &amp; Suryadi. (2022). Pengaruh tangibles, responsiveness, dan realibilithy terhadap kepuasan konsumen jasa pengiriman di lampung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Derivatitif : Jurnal Manajeme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, 332–340.</w:t>
      </w:r>
    </w:p>
    <w:p w14:paraId="485CC775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Daryanto. (2014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Konsumen dan pelayanan prima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Malang: Gava Media.</w:t>
      </w:r>
    </w:p>
    <w:p w14:paraId="2A5CBE81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Diah, S. H., Rasyidi, &amp; Solichin, M. (2019). Pengaruh kualitas pelayanan ( reliability , assurance , tangible , empathy , dan responsiveness ) terhadap kepuasan nasabah pada bank kalteng cabang muara teweh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Pembangun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43051D06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Diantari, N. K. S., Suartina, 1 Wayan, &amp; Oktarini, L. N. (2021). Pengaruh kualitas pelayanan dan kenyamanan terhadap kepuasan pelanggan pengguna jasa transportasi online (Studi pada pelanggan Go-Jek di denpasar barat 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, Kewirausahaan Dan Pariwisata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4), 1321–1329.</w:t>
      </w:r>
    </w:p>
    <w:p w14:paraId="363757EE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Fatihudin, D., &amp; Firmansyah, M. A. (2019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emasaran jasa (Strategi, mengukur kepuasan dan loyalitas pelanggan)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Penerbit Deepublish.</w:t>
      </w:r>
    </w:p>
    <w:p w14:paraId="04351CC2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Edisi 9). Badan Penerbit Universitas Diponegoro.</w:t>
      </w:r>
    </w:p>
    <w:p w14:paraId="049CE30C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Ghozali, I. (2020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11BEE90D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Haqi, M. S., &amp; Rahmatika, A. N. (2020). Pengaruh harga, dan kualitas pelayanan terhadap kepuasan pelanggan jasa layanan Grab Food di Jombang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ARGIN ECO : Jurnal Ekonomi Dan Perkembangan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1), 42–57.</w:t>
      </w:r>
    </w:p>
    <w:p w14:paraId="63FF5935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Idrus, S. Al. (2019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Kualitas pelayanan dan keputusan pembelian (Konsep dan teori)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Amirullah (ed.)). Media Nusa Creative.</w:t>
      </w:r>
    </w:p>
    <w:p w14:paraId="560E3D04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Indrasari, M. (2019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emasaran &amp; kepuasan pelangg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Unitomo Press.</w:t>
      </w:r>
    </w:p>
    <w:p w14:paraId="7B479878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Irawan, H. (2003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Indonesian customer satisfaction membedah strategi kepuasan pelanggan merek pemenang ICSA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PT Alex Media Komputindo.</w:t>
      </w:r>
    </w:p>
    <w:p w14:paraId="04B12184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Kotler, P., &amp; Armstrong, G. (2008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Edisi Kedu). Penerbit Erlangga.</w:t>
      </w:r>
    </w:p>
    <w:p w14:paraId="1A5F8A6A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09a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A. Maulana &amp; Y. S. </w:t>
      </w:r>
      <w:r w:rsidRPr="002E1749">
        <w:rPr>
          <w:rFonts w:ascii="Times New Roman" w:hAnsi="Times New Roman" w:cs="Times New Roman"/>
          <w:noProof/>
          <w:sz w:val="24"/>
          <w:szCs w:val="24"/>
        </w:rPr>
        <w:lastRenderedPageBreak/>
        <w:t>Hayati (eds.); Edisi 13). Penerbit Erlangga.</w:t>
      </w:r>
    </w:p>
    <w:p w14:paraId="5E4DC698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09b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Edisi 12). Indeks.</w:t>
      </w:r>
    </w:p>
    <w:p w14:paraId="68C896FF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Kurniawan, A., Indriastuti, A., &amp; Heridiansyah, J. (2022). Pengaruh harga, promosi, kualitas pelayanan, produk dan citra merek terhadap keputusan menggunakan jasa Go-jek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STIE SEMARANG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7255B669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Kurniawan, M., &amp; Hildayanti, S. K. (2019). Analisis citra merek, harga, pelayanan, dan promosi terhadap kepuasan konsumen di Kota Palembang (Studi kasus konsumen Grab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Ecoment Global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5D43CB0F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Kusumadewi, A. N. (2020). Persepsi kenyamanan dan harga terhadap minat pengguna jasa transportasi angkutan umum kota di Kabupaten Purwakarta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1), 16–23.</w:t>
      </w:r>
    </w:p>
    <w:p w14:paraId="0CD1F477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Lusiana, Pasda, S., Mustari, Ihsan, S. M., &amp; Muhammad, H. (2020). Pengaruh reliability, responsiveness, assurance , empathy dan tangibles terhadap kepuasan konsumen GrabBike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Pendidik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, 34–40. https://doi.org/10.26858/jekpend.v3i2.14307</w:t>
      </w:r>
    </w:p>
    <w:p w14:paraId="6D9C2FED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Mahendri, W., &amp; Munir, A. F. (2021). Pengaruh kualitas pelayanan, harga, dan citra merek terhadap kepuasan pelanggan (Studi pada jasa transportasi Gojek online di Sidoarjo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ARGIN ECO: Jurnal Ekonomi Dan Perkembangan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, 11–17.</w:t>
      </w:r>
    </w:p>
    <w:p w14:paraId="1BE787DE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Martha, L., &amp; Jordan, R. (2022). Pengaruh tangible , emphaty , responsiveness , assurance , dan reliability terhadap loyalitas pelanggan pada Hotel Bunda Padang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ULIL ALBAB : Jurnal Ilmiah Multidisipli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6), 1488–1503.</w:t>
      </w:r>
    </w:p>
    <w:p w14:paraId="1C54115D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Mulyanto, D. (2022). Word of mounth, harga, kualitas pelayanan dan dampaknya pada keputusan pengguna jasa transportasi Gojek di Kota Surabaya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UARA: Jurnal Manajemen Pelayaran Nasional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1), 29–34.</w:t>
      </w:r>
    </w:p>
    <w:p w14:paraId="602ADBB9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Nababan, D., Manurung, J., Martina, S. E., &amp; Wahyuningsih, S. (2021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Kepuasan dan loyalitas pasien rawat inap di Rumah Sakit Umum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Zahir Publishing.</w:t>
      </w:r>
    </w:p>
    <w:p w14:paraId="673C3839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Pradnyana, I. B. P., &amp; Suryanata, I. G. N. P. (2021). Pengaruh harga, promosi dan kualitas pelayanan terhadap brand image Grab dengan kepuasan konsumen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1), 82–104.</w:t>
      </w:r>
    </w:p>
    <w:p w14:paraId="0C45D1C1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Prasetya, R. A., &amp; Patrikha, F. D. (2020). Pengaruh citra merek Go-jek dan promosi Go-jek terhadap kepuasan pelanggan pada pengguna Gojek di Surabaya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Tata Niaga (JPTN)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08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01), 646–652.</w:t>
      </w:r>
    </w:p>
    <w:p w14:paraId="6D8C93EE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Rizkawati, N., Rachmawati, E., &amp; Wijayant, A. A. (2022). Analisis kepercayaan, kenyamanan dan kemudahan pelanggan gojek online di Kota Malang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September), 78–89.</w:t>
      </w:r>
    </w:p>
    <w:p w14:paraId="451401DA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angadji, E. M., &amp; Sopiah. (2013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W. Nikoemus (ed.)).</w:t>
      </w:r>
    </w:p>
    <w:p w14:paraId="2B97F3B8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etiawan, D. A., Husen, A. I., Yuliansyah, R., &amp; Wasif, S. K. (2022). Pengaruh </w:t>
      </w:r>
      <w:r w:rsidRPr="002E174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romosi, kualitas pelayanan dan nilai pelanggan terhadap kepuasan konsumen Gojek (Studi kasus ini di wilayah Kelurahan Cipinang Besar Utara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Inovasi Peneliti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9), 3131–3148.</w:t>
      </w:r>
    </w:p>
    <w:p w14:paraId="7F6DA66B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haddiqin. (2004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Implementasi kualitas pelayanan konsumen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Sinar Grafika.</w:t>
      </w:r>
    </w:p>
    <w:p w14:paraId="2C964923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herly, S., &amp; Keni, K. (2022). S-COMMERCE CUES SEBAGAI PREDIKTOR TERHADAP REPURCHASE INTENTION : CUSTOMER SATISFACTION SEBAGAI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nal Muara Ilmu Ekonomi Dan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1), 43–55.</w:t>
      </w:r>
    </w:p>
    <w:p w14:paraId="1C809DB5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imamora, B. (2004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anduan riset perilaku konsumen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Jakarta : Gramedia Pustaka Utama.</w:t>
      </w:r>
    </w:p>
    <w:p w14:paraId="0D2EE201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dirman, A., Sherly, Butarbutar, M., Nababan, T. S., &amp; Puspitasari, D. (2020). Customer loyalty of Gojek users viewed from the aspects of service quality and consumers satisfaction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rocuratio: Jurnal Ilmiah Manajeme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1), 63–73.</w:t>
      </w:r>
    </w:p>
    <w:p w14:paraId="5AA0EB25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giyono. (2013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Penerbit Alfabeta Bandung.</w:t>
      </w:r>
    </w:p>
    <w:p w14:paraId="6A69DFC7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giyono. (2015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Penerbit Alfabeta Bandung.</w:t>
      </w:r>
    </w:p>
    <w:p w14:paraId="7ABAC05D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giyono. (2022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Penerbit Alfabeta Bandung.</w:t>
      </w:r>
    </w:p>
    <w:p w14:paraId="69729F47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A. Cristian (ed.); 1st-Yogyak ed.). Penerbit ANDI.</w:t>
      </w:r>
    </w:p>
    <w:p w14:paraId="6D554B6B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ryani,  lili. (2019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 : suatu strategi dalam meningkatkan loyalitas pelangg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CV. Budi Utama.</w:t>
      </w:r>
    </w:p>
    <w:p w14:paraId="7C3B45E6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silawaty, L., &amp; Nicola, N. (2020). Pengaruh layanan perbankan digital pada kepuasan nasabah perbankan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Maranatha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, 179–190.</w:t>
      </w:r>
    </w:p>
    <w:p w14:paraId="08F5767A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Sutriadi, Wanawir, Hendrayani, E., Siwiyanti, L., &amp; Nursaidah. (2021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M. Suardi (ed.)). Penerbit Samudra Biru.</w:t>
      </w:r>
    </w:p>
    <w:p w14:paraId="4BCEEBC7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Tesar, M., &amp; Suprihhadi, H. (2022). Pengaruh kualitas layanan, harga, dan promosi, terhadap kepuasan pelanggan layanan Gojek di Surabaya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5).</w:t>
      </w:r>
    </w:p>
    <w:p w14:paraId="5C3819BE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Tjiptono, F. (2008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Edisi 3). Penerbit ANDI Yogyakarta.</w:t>
      </w:r>
    </w:p>
    <w:p w14:paraId="6F406FCD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Tjiptono, F. (2014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emasaran jasa - prinsip, penerapan, dan penelitian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Edisi 1). Penerbit ANDI Yogyakarta.</w:t>
      </w:r>
    </w:p>
    <w:p w14:paraId="160E0D40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Tjiptono, F., &amp; Chandra, G. (2012a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emasaran srategik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 (Edisi 2). Penerbit ANDI Yogyakarta.</w:t>
      </w:r>
    </w:p>
    <w:p w14:paraId="341F1ACE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Tjiptono, F., &amp; Chandra, G. (2012b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Pemasaran strategik</w:t>
      </w:r>
      <w:r w:rsidRPr="002E1749">
        <w:rPr>
          <w:rFonts w:ascii="Times New Roman" w:hAnsi="Times New Roman" w:cs="Times New Roman"/>
          <w:noProof/>
          <w:sz w:val="24"/>
          <w:szCs w:val="24"/>
        </w:rPr>
        <w:t>. Penerbit ANDI.</w:t>
      </w:r>
    </w:p>
    <w:p w14:paraId="28542069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Tresiya, D., Djunaidi, D., &amp; Subagyo, H. (2019). Pengaruh kualitas pelayanan dan </w:t>
      </w:r>
      <w:r w:rsidRPr="002E174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enyamanaan terhadap kepuasan konsumen (Studi pada perusahaan jasa ojek online Go-Jek di Kota Kediri)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IMEK : Jurnal Ilmiah Mahasiswa Ekonomi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, 208. https://doi.org/10.30737/jimek.v1i2.310</w:t>
      </w:r>
    </w:p>
    <w:p w14:paraId="3E6C323D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Tsalisa, R. A., Hadi, S. P., &amp; Purbawati, D. (2022). Pengaruh kualitas pelayanan dan harga terhadap kepuasan pelanggan pengguna jasa transportasi online maxim di Kota Semarang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Ilmu Administrasi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4), 822–829.</w:t>
      </w:r>
    </w:p>
    <w:p w14:paraId="57D01CAF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Ulinuha, G. (2021). Harga, Kualitas Pelayanan, Citra Merek dan Kepuasan Pelanggan Pengguna Jasa Transportasi Online Ghufron Ulinuha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4), 422–447.</w:t>
      </w:r>
    </w:p>
    <w:p w14:paraId="65E94D33" w14:textId="77777777" w:rsidR="002E1749" w:rsidRPr="002E1749" w:rsidRDefault="002E1749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Vicramaditya, P. B. (2021). Pengaruh kualitas layanan elektronik, kualitas informasi dan persepsi nilai terhadap loyalitas pelanggan melalui kepuasan pelanggan ojek online.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and Banking</w:t>
      </w:r>
      <w:r w:rsidRPr="002E17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E174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2E1749">
        <w:rPr>
          <w:rFonts w:ascii="Times New Roman" w:hAnsi="Times New Roman" w:cs="Times New Roman"/>
          <w:noProof/>
          <w:sz w:val="24"/>
          <w:szCs w:val="24"/>
        </w:rPr>
        <w:t>(2), 325–341. https://doi.org/10.14414/jbb.v10i2.2379</w:t>
      </w:r>
    </w:p>
    <w:p w14:paraId="38300BDE" w14:textId="59590849" w:rsidR="00E85E36" w:rsidRPr="00BE0B18" w:rsidRDefault="00CB3B49" w:rsidP="00326AE9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0B18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E85E36" w:rsidRPr="00BE0B1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op Brand Index (</w:t>
      </w:r>
      <w:hyperlink w:history="1">
        <w:r w:rsidR="00E85E36" w:rsidRPr="00BE0B18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t>https://www.topbrand award.com/komparasi_brand/bandingkan?id_award=1&amp;id_kategori=6&amp;id_subkategori=636</w:t>
        </w:r>
      </w:hyperlink>
      <w:r w:rsidR="00E85E36"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spellStart"/>
      <w:r w:rsidR="00E85E36" w:rsidRPr="00BE0B18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="00E85E36"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17 </w:t>
      </w:r>
      <w:proofErr w:type="spellStart"/>
      <w:r w:rsidR="00E85E36" w:rsidRPr="00BE0B18">
        <w:rPr>
          <w:rFonts w:ascii="Times New Roman" w:hAnsi="Times New Roman" w:cs="Times New Roman"/>
          <w:sz w:val="24"/>
          <w:szCs w:val="24"/>
          <w:lang w:val="en-US"/>
        </w:rPr>
        <w:t>Desember</w:t>
      </w:r>
      <w:proofErr w:type="spellEnd"/>
      <w:r w:rsidR="00E85E36"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2022</w:t>
      </w:r>
    </w:p>
    <w:p w14:paraId="264420B6" w14:textId="03A2D097" w:rsidR="00E85E36" w:rsidRPr="00BE0B18" w:rsidRDefault="00E85E36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0B18">
        <w:rPr>
          <w:rFonts w:ascii="Times New Roman" w:hAnsi="Times New Roman" w:cs="Times New Roman"/>
          <w:sz w:val="24"/>
          <w:szCs w:val="24"/>
          <w:lang w:val="en-US"/>
        </w:rPr>
        <w:t>GoogleTrends(https://trends.google</w:t>
      </w:r>
      <w:r w:rsidR="00B835CD" w:rsidRPr="00BE0B18">
        <w:rPr>
          <w:rFonts w:ascii="Times New Roman" w:hAnsi="Times New Roman" w:cs="Times New Roman"/>
          <w:sz w:val="24"/>
          <w:szCs w:val="24"/>
          <w:lang w:val="en-US"/>
        </w:rPr>
        <w:t>/gojek2019-2022</w:t>
      </w:r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.co.id/trends/explore?date=2022-01-01%202022-12-31&amp;geo=ID-JT&amp;q=Gojek)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835CD" w:rsidRPr="00BE0B18">
        <w:rPr>
          <w:rFonts w:ascii="Times New Roman" w:hAnsi="Times New Roman" w:cs="Times New Roman"/>
          <w:sz w:val="24"/>
          <w:szCs w:val="24"/>
          <w:lang w:val="en-US"/>
        </w:rPr>
        <w:t>16 Mei</w:t>
      </w:r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2023</w:t>
      </w:r>
    </w:p>
    <w:p w14:paraId="1EA7B086" w14:textId="77777777" w:rsidR="00E85E36" w:rsidRPr="00BE0B18" w:rsidRDefault="00E85E36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Official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Gojek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(https://www.gojek.com)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17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Desember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2022</w:t>
      </w:r>
    </w:p>
    <w:p w14:paraId="222BC652" w14:textId="533803EE" w:rsidR="00E85E36" w:rsidRPr="00BE0B18" w:rsidRDefault="00E85E36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0B18">
        <w:rPr>
          <w:rFonts w:ascii="Times New Roman" w:hAnsi="Times New Roman" w:cs="Times New Roman"/>
          <w:sz w:val="24"/>
          <w:szCs w:val="24"/>
          <w:lang w:val="en-US"/>
        </w:rPr>
        <w:t>Tegalkota.bps.go.id</w:t>
      </w:r>
      <w:r w:rsidR="000D4B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(https://tegalkota.bps.go.id/statictable/2022/09/07/523/proyeksi-penduduk-menurut-kelompok-umur-di-kota-tegal-jiwa-2021-2025.html)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1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Februari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2023</w:t>
      </w:r>
    </w:p>
    <w:p w14:paraId="446895CF" w14:textId="26FBA172" w:rsidR="006A2D3D" w:rsidRDefault="00E85E36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0B18">
        <w:rPr>
          <w:rFonts w:ascii="Times New Roman" w:hAnsi="Times New Roman" w:cs="Times New Roman"/>
          <w:sz w:val="24"/>
          <w:szCs w:val="24"/>
          <w:lang w:val="en-US"/>
        </w:rPr>
        <w:t>Wartabahari.com</w:t>
      </w:r>
      <w:r w:rsidR="000D4B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(http://wartabahari.com/4328/hadir-ditegal-ini-layanan-yang-diberikan-gojek/)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17 </w:t>
      </w:r>
      <w:proofErr w:type="spellStart"/>
      <w:r w:rsidRPr="00BE0B18">
        <w:rPr>
          <w:rFonts w:ascii="Times New Roman" w:hAnsi="Times New Roman" w:cs="Times New Roman"/>
          <w:sz w:val="24"/>
          <w:szCs w:val="24"/>
          <w:lang w:val="en-US"/>
        </w:rPr>
        <w:t>Februari</w:t>
      </w:r>
      <w:proofErr w:type="spellEnd"/>
      <w:r w:rsidRPr="00BE0B18">
        <w:rPr>
          <w:rFonts w:ascii="Times New Roman" w:hAnsi="Times New Roman" w:cs="Times New Roman"/>
          <w:sz w:val="24"/>
          <w:szCs w:val="24"/>
          <w:lang w:val="en-US"/>
        </w:rPr>
        <w:t xml:space="preserve"> 2023</w:t>
      </w:r>
    </w:p>
    <w:p w14:paraId="648B4C32" w14:textId="794F5A5B" w:rsidR="000D4BAF" w:rsidRDefault="000D4BAF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egal-city.blogspot.com (</w:t>
      </w:r>
      <w:hyperlink r:id="rId8" w:history="1">
        <w:r w:rsidRPr="000D4BAF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US"/>
          </w:rPr>
          <w:t>http://tegal-city.blogspot.com/2008/10/gambaran-umum-kota-tegal.html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8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023</w:t>
      </w:r>
    </w:p>
    <w:p w14:paraId="01C0406E" w14:textId="63DC5F30" w:rsidR="000D4BAF" w:rsidRPr="008C6B3F" w:rsidRDefault="000D4BAF" w:rsidP="00824876">
      <w:pPr>
        <w:pStyle w:val="NormalWeb"/>
        <w:shd w:val="clear" w:color="auto" w:fill="FFFFFF"/>
        <w:ind w:left="426" w:hanging="426"/>
      </w:pPr>
      <w:r w:rsidRPr="008C6B3F">
        <w:t>liputan6</w:t>
      </w:r>
      <w:r w:rsidR="008C6B3F" w:rsidRPr="008C6B3F">
        <w:t>.com</w:t>
      </w:r>
      <w:r w:rsidRPr="008C6B3F">
        <w:t xml:space="preserve"> </w:t>
      </w:r>
      <w:r w:rsidR="008C6B3F" w:rsidRPr="008C6B3F">
        <w:t>(</w:t>
      </w:r>
      <w:hyperlink r:id="rId9" w:history="1">
        <w:r w:rsidR="008C6B3F" w:rsidRPr="008C6B3F">
          <w:rPr>
            <w:rStyle w:val="Hyperlink"/>
            <w:rFonts w:eastAsiaTheme="majorEastAsia"/>
            <w:color w:val="auto"/>
            <w:u w:val="none"/>
          </w:rPr>
          <w:t>https://www.liputan6.com/hot/read/5154461/profil-pt-gojek-indonesia-sejarah-alamat-kantor-dan-produk-layanannya</w:t>
        </w:r>
      </w:hyperlink>
      <w:r w:rsidRPr="008C6B3F">
        <w:t xml:space="preserve">) </w:t>
      </w:r>
      <w:proofErr w:type="spellStart"/>
      <w:r w:rsidR="008C6B3F" w:rsidRPr="008C6B3F">
        <w:t>diakses</w:t>
      </w:r>
      <w:proofErr w:type="spellEnd"/>
      <w:r w:rsidR="008C6B3F" w:rsidRPr="008C6B3F">
        <w:t xml:space="preserve"> </w:t>
      </w:r>
      <w:r w:rsidRPr="008C6B3F">
        <w:t xml:space="preserve">22 </w:t>
      </w:r>
      <w:proofErr w:type="spellStart"/>
      <w:r w:rsidRPr="008C6B3F">
        <w:t>mei</w:t>
      </w:r>
      <w:proofErr w:type="spellEnd"/>
      <w:r w:rsidRPr="008C6B3F">
        <w:t xml:space="preserve"> 2023</w:t>
      </w:r>
    </w:p>
    <w:p w14:paraId="5BD70345" w14:textId="77777777" w:rsidR="000D4BAF" w:rsidRDefault="000D4BAF" w:rsidP="00326A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A60AF0B" w14:textId="5A28002D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B9BAD9E" w14:textId="2E605620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0D4C74B" w14:textId="3DEE4E87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A47796A" w14:textId="2309D8B0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BCA911B" w14:textId="352DA95A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3C6B4CB" w14:textId="69129414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8C7B649" w14:textId="70A8BB06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41BD157" w14:textId="0A3AA956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77EFA99" w14:textId="2D607575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886D3FB" w14:textId="177F3328" w:rsidR="0088168B" w:rsidRDefault="0088168B" w:rsidP="00BE0B1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2724FAF" w14:textId="77777777" w:rsidR="0088168B" w:rsidRDefault="0088168B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</w:p>
    <w:p w14:paraId="1F83EA75" w14:textId="77777777" w:rsidR="00694417" w:rsidRDefault="00694417" w:rsidP="00C857B2">
      <w:pPr>
        <w:rPr>
          <w:rFonts w:ascii="Times New Roman" w:hAnsi="Times New Roman" w:cs="Times New Roman"/>
          <w:b/>
          <w:bCs/>
          <w:sz w:val="72"/>
          <w:szCs w:val="72"/>
        </w:rPr>
      </w:pPr>
    </w:p>
    <w:p w14:paraId="01D85C9D" w14:textId="77777777" w:rsidR="008C37B4" w:rsidRDefault="008C37B4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</w:p>
    <w:p w14:paraId="3D6F4ACB" w14:textId="77777777" w:rsidR="008C37B4" w:rsidRDefault="008C37B4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</w:p>
    <w:p w14:paraId="29E5FA37" w14:textId="3DC4AEB6" w:rsidR="0088168B" w:rsidRDefault="0088168B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  <w:r w:rsidRPr="00845B45">
        <w:rPr>
          <w:rFonts w:ascii="Times New Roman" w:hAnsi="Times New Roman" w:cs="Times New Roman"/>
          <w:b/>
          <w:bCs/>
          <w:sz w:val="72"/>
          <w:szCs w:val="72"/>
        </w:rPr>
        <w:t>LAMPIRAN</w:t>
      </w:r>
    </w:p>
    <w:p w14:paraId="21050651" w14:textId="449B265E" w:rsidR="0088168B" w:rsidRDefault="0088168B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</w:p>
    <w:p w14:paraId="0F1BB9CB" w14:textId="77777777" w:rsidR="00A96C94" w:rsidRDefault="00A96C94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</w:p>
    <w:p w14:paraId="3FEB7CFF" w14:textId="35B36BD3" w:rsidR="0088168B" w:rsidRDefault="0088168B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</w:p>
    <w:p w14:paraId="7A57E642" w14:textId="652E25D2" w:rsidR="00A96C94" w:rsidRDefault="00A96C94" w:rsidP="0088168B">
      <w:pPr>
        <w:jc w:val="center"/>
        <w:rPr>
          <w:rFonts w:ascii="Times New Roman" w:hAnsi="Times New Roman" w:cs="Times New Roman"/>
          <w:b/>
          <w:bCs/>
          <w:sz w:val="72"/>
          <w:szCs w:val="72"/>
        </w:rPr>
      </w:pPr>
    </w:p>
    <w:p w14:paraId="366DD1E4" w14:textId="77777777" w:rsidR="003D67F1" w:rsidRDefault="003D67F1" w:rsidP="0088168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6A67987" w14:textId="6D8E7109" w:rsidR="00A96C94" w:rsidRDefault="00A96C94" w:rsidP="0088168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C9369EC" w14:textId="77777777" w:rsidR="00C857B2" w:rsidRDefault="00C857B2" w:rsidP="0088168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E457A98" w14:textId="77777777" w:rsidR="00694417" w:rsidRDefault="00694417" w:rsidP="0088168B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78D2E83" w14:textId="3C8432D1" w:rsidR="0088168B" w:rsidRDefault="0088168B" w:rsidP="0088168B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1</w:t>
      </w:r>
    </w:p>
    <w:tbl>
      <w:tblPr>
        <w:tblpPr w:leftFromText="180" w:rightFromText="180" w:vertAnchor="text" w:horzAnchor="margin" w:tblpXSpec="center" w:tblpY="239"/>
        <w:tblW w:w="9356" w:type="dxa"/>
        <w:tblLook w:val="04A0" w:firstRow="1" w:lastRow="0" w:firstColumn="1" w:lastColumn="0" w:noHBand="0" w:noVBand="1"/>
      </w:tblPr>
      <w:tblGrid>
        <w:gridCol w:w="2286"/>
        <w:gridCol w:w="7070"/>
      </w:tblGrid>
      <w:tr w:rsidR="0088168B" w14:paraId="6B3743D5" w14:textId="77777777" w:rsidTr="0088168B">
        <w:trPr>
          <w:trHeight w:val="1118"/>
        </w:trPr>
        <w:tc>
          <w:tcPr>
            <w:tcW w:w="2286" w:type="dxa"/>
            <w:tcBorders>
              <w:bottom w:val="single" w:sz="12" w:space="0" w:color="auto"/>
            </w:tcBorders>
          </w:tcPr>
          <w:p w14:paraId="1320FFF7" w14:textId="77777777" w:rsidR="0088168B" w:rsidRDefault="0088168B" w:rsidP="0088168B">
            <w:pPr>
              <w:pStyle w:val="Header"/>
            </w:pPr>
            <w:r w:rsidRPr="00AB55DA">
              <w:rPr>
                <w:noProof/>
                <w:sz w:val="24"/>
                <w:szCs w:val="24"/>
              </w:rPr>
              <w:drawing>
                <wp:inline distT="0" distB="0" distL="0" distR="0" wp14:anchorId="42324282" wp14:editId="1D2E5703">
                  <wp:extent cx="1304925" cy="1132205"/>
                  <wp:effectExtent l="0" t="0" r="9525" b="0"/>
                  <wp:docPr id="12" name="image1.jpeg" descr="Logo UPS (Universitas Pancasakti) Tegal Putih Hitam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1.jpeg"/>
                          <pic:cNvPicPr/>
                        </pic:nvPicPr>
                        <pic:blipFill>
                          <a:blip r:embed="rId10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14411" cy="11404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70" w:type="dxa"/>
            <w:tcBorders>
              <w:bottom w:val="single" w:sz="12" w:space="0" w:color="auto"/>
            </w:tcBorders>
            <w:shd w:val="clear" w:color="auto" w:fill="auto"/>
          </w:tcPr>
          <w:p w14:paraId="74086A76" w14:textId="77777777" w:rsidR="0088168B" w:rsidRPr="000A0897" w:rsidRDefault="0088168B" w:rsidP="0088168B">
            <w:pPr>
              <w:pStyle w:val="Header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A089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UESIONER PENELITIAN</w:t>
            </w:r>
          </w:p>
          <w:p w14:paraId="01E938DE" w14:textId="77777777" w:rsidR="0088168B" w:rsidRPr="000A0897" w:rsidRDefault="0088168B" w:rsidP="0088168B">
            <w:pPr>
              <w:pStyle w:val="Header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ARUH RESPONSIVENESS, KUALITAS PELAYANAN, PROMOSI DAN KENYAMANAN TERHADAP KEPUASAN PELANGGAN PENGGUNA GOJEK DI KOTA TEGAL</w:t>
            </w:r>
          </w:p>
        </w:tc>
      </w:tr>
    </w:tbl>
    <w:p w14:paraId="39C685CC" w14:textId="77777777" w:rsidR="002D1CD1" w:rsidRDefault="002D1CD1" w:rsidP="002D1CD1">
      <w:pPr>
        <w:pStyle w:val="NoSpacing"/>
        <w:spacing w:line="360" w:lineRule="auto"/>
        <w:ind w:left="-567"/>
        <w:rPr>
          <w:rFonts w:ascii="Times New Roman" w:hAnsi="Times New Roman" w:cs="Times New Roman"/>
          <w:sz w:val="24"/>
          <w:szCs w:val="24"/>
        </w:rPr>
      </w:pPr>
    </w:p>
    <w:p w14:paraId="7AB90BC4" w14:textId="319199D0" w:rsidR="0088168B" w:rsidRDefault="0088168B" w:rsidP="00960A01">
      <w:pPr>
        <w:pStyle w:val="NoSpacing"/>
        <w:spacing w:line="480" w:lineRule="auto"/>
        <w:ind w:left="-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th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28056AB2" w14:textId="77777777" w:rsidR="0088168B" w:rsidRDefault="0088168B" w:rsidP="00960A01">
      <w:pPr>
        <w:pStyle w:val="NoSpacing"/>
        <w:spacing w:line="480" w:lineRule="auto"/>
        <w:ind w:left="-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pak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72DAF851" w14:textId="77777777" w:rsidR="0088168B" w:rsidRDefault="0088168B" w:rsidP="00960A01">
      <w:pPr>
        <w:pStyle w:val="NoSpacing"/>
        <w:spacing w:line="480" w:lineRule="auto"/>
        <w:ind w:left="-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</w:p>
    <w:p w14:paraId="0AEB1EEE" w14:textId="1007B6A8" w:rsidR="0088168B" w:rsidRDefault="0088168B" w:rsidP="00960A01">
      <w:pPr>
        <w:pStyle w:val="NoSpacing"/>
        <w:spacing w:line="480" w:lineRule="auto"/>
        <w:ind w:left="-426" w:hanging="14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ormat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790E420F" w14:textId="636D7979" w:rsidR="0088168B" w:rsidRDefault="00960A01" w:rsidP="00960A01">
      <w:pPr>
        <w:pStyle w:val="NoSpacing"/>
        <w:spacing w:line="480" w:lineRule="auto"/>
        <w:ind w:left="-567" w:hanging="14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88168B" w:rsidRPr="00960A0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88168B" w:rsidRPr="00960A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 w:rsidRPr="00960A01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88168B" w:rsidRPr="005C1983">
        <w:rPr>
          <w:rFonts w:ascii="Times New Roman" w:hAnsi="Times New Roman" w:cs="Times New Roman"/>
          <w:b/>
          <w:bCs/>
          <w:i/>
          <w:iCs/>
          <w:sz w:val="24"/>
          <w:szCs w:val="24"/>
        </w:rPr>
        <w:t>e</w:t>
      </w:r>
      <w:r w:rsidR="0088168B" w:rsidRPr="002D1CD1">
        <w:rPr>
          <w:rFonts w:ascii="Times New Roman" w:hAnsi="Times New Roman" w:cs="Times New Roman"/>
          <w:sz w:val="24"/>
          <w:szCs w:val="24"/>
        </w:rPr>
        <w:t>sponsivness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Kenyamanan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Gojek</w:t>
      </w:r>
      <w:proofErr w:type="spellEnd"/>
      <w:r w:rsidR="0088168B" w:rsidRPr="002D1CD1">
        <w:rPr>
          <w:rFonts w:ascii="Times New Roman" w:hAnsi="Times New Roman" w:cs="Times New Roman"/>
          <w:sz w:val="24"/>
          <w:szCs w:val="24"/>
        </w:rPr>
        <w:t xml:space="preserve"> Di Kota </w:t>
      </w:r>
      <w:proofErr w:type="spellStart"/>
      <w:r w:rsidR="0088168B" w:rsidRPr="002D1CD1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”. Bersama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:</w:t>
      </w:r>
    </w:p>
    <w:p w14:paraId="33094318" w14:textId="124F2259" w:rsidR="0088168B" w:rsidRDefault="0088168B" w:rsidP="00960A01">
      <w:pPr>
        <w:pStyle w:val="NoSpacing"/>
        <w:spacing w:line="480" w:lineRule="auto"/>
        <w:ind w:left="-426" w:hanging="14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r w:rsidR="00960A01">
        <w:rPr>
          <w:rFonts w:ascii="Times New Roman" w:hAnsi="Times New Roman" w:cs="Times New Roman"/>
          <w:sz w:val="24"/>
          <w:szCs w:val="24"/>
        </w:rPr>
        <w:tab/>
        <w:t xml:space="preserve">          </w:t>
      </w:r>
      <w:proofErr w:type="gramStart"/>
      <w:r w:rsidR="00960A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is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ktaviani</w:t>
      </w:r>
      <w:proofErr w:type="spellEnd"/>
    </w:p>
    <w:p w14:paraId="055FBD20" w14:textId="3CA2A4BB" w:rsidR="0088168B" w:rsidRDefault="0088168B" w:rsidP="00960A01">
      <w:pPr>
        <w:pStyle w:val="NoSpacing"/>
        <w:spacing w:line="480" w:lineRule="auto"/>
        <w:ind w:left="-426" w:hanging="14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  </w:t>
      </w:r>
      <w:r w:rsidR="00960A0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60A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4119500019</w:t>
      </w:r>
    </w:p>
    <w:p w14:paraId="44E71A17" w14:textId="77777777" w:rsidR="0088168B" w:rsidRDefault="0088168B" w:rsidP="00960A01">
      <w:pPr>
        <w:pStyle w:val="NoSpacing"/>
        <w:spacing w:line="480" w:lineRule="auto"/>
        <w:ind w:left="-426" w:hanging="14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gal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</w:p>
    <w:p w14:paraId="70E0B74C" w14:textId="01991576" w:rsidR="0088168B" w:rsidRDefault="00960A01" w:rsidP="00960A01">
      <w:pPr>
        <w:pStyle w:val="NoSpacing"/>
        <w:spacing w:line="480" w:lineRule="auto"/>
        <w:ind w:left="-567" w:hanging="14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ehubung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. Kami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penuh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.</w:t>
      </w:r>
    </w:p>
    <w:p w14:paraId="22B4BE58" w14:textId="7A127489" w:rsidR="0088168B" w:rsidRDefault="00960A01" w:rsidP="00960A01">
      <w:pPr>
        <w:pStyle w:val="NoSpacing"/>
        <w:spacing w:line="480" w:lineRule="auto"/>
        <w:ind w:left="-567" w:hanging="14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erjasamany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esediaanny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ucapkan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>.</w:t>
      </w:r>
    </w:p>
    <w:p w14:paraId="3E580139" w14:textId="05286760" w:rsidR="0088168B" w:rsidRDefault="00960A01" w:rsidP="00960A01">
      <w:pPr>
        <w:pStyle w:val="NoSpacing"/>
        <w:spacing w:line="480" w:lineRule="auto"/>
        <w:ind w:left="57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Hormat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Saya,</w:t>
      </w:r>
    </w:p>
    <w:p w14:paraId="72F8D34E" w14:textId="77777777" w:rsidR="00960A01" w:rsidRDefault="00960A01" w:rsidP="00960A01">
      <w:pPr>
        <w:pStyle w:val="NoSpacing"/>
        <w:spacing w:line="480" w:lineRule="auto"/>
        <w:ind w:left="12960"/>
        <w:jc w:val="both"/>
        <w:rPr>
          <w:rFonts w:ascii="Times New Roman" w:hAnsi="Times New Roman" w:cs="Times New Roman"/>
          <w:sz w:val="24"/>
          <w:szCs w:val="24"/>
        </w:rPr>
      </w:pPr>
    </w:p>
    <w:p w14:paraId="05DA3963" w14:textId="4ECF5F8E" w:rsidR="0088168B" w:rsidRDefault="00960A01" w:rsidP="00960A01">
      <w:pPr>
        <w:widowControl w:val="0"/>
        <w:autoSpaceDE w:val="0"/>
        <w:autoSpaceDN w:val="0"/>
        <w:adjustRightInd w:val="0"/>
        <w:spacing w:line="480" w:lineRule="auto"/>
        <w:ind w:left="624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Anisah</w:t>
      </w:r>
      <w:proofErr w:type="spellEnd"/>
      <w:r w:rsidR="008816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68B">
        <w:rPr>
          <w:rFonts w:ascii="Times New Roman" w:hAnsi="Times New Roman" w:cs="Times New Roman"/>
          <w:sz w:val="24"/>
          <w:szCs w:val="24"/>
        </w:rPr>
        <w:t>Oktaviani</w:t>
      </w:r>
      <w:proofErr w:type="spellEnd"/>
    </w:p>
    <w:p w14:paraId="69EEE386" w14:textId="77777777" w:rsidR="00960A01" w:rsidRDefault="00960A01" w:rsidP="00960A01">
      <w:pPr>
        <w:pStyle w:val="ListParagraph"/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ERTANYAAN</w:t>
      </w:r>
    </w:p>
    <w:p w14:paraId="0C9B6958" w14:textId="77777777" w:rsidR="00960A01" w:rsidRDefault="00960A01" w:rsidP="00960A01">
      <w:pPr>
        <w:pStyle w:val="ListParagraph"/>
        <w:spacing w:line="360" w:lineRule="auto"/>
        <w:ind w:left="426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269B731" w14:textId="77777777" w:rsidR="00960A01" w:rsidRDefault="00960A01" w:rsidP="000F50AB">
      <w:pPr>
        <w:pStyle w:val="NoSpacing"/>
        <w:numPr>
          <w:ilvl w:val="0"/>
          <w:numId w:val="82"/>
        </w:numPr>
        <w:spacing w:line="480" w:lineRule="auto"/>
        <w:ind w:left="-284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A1228">
        <w:rPr>
          <w:rFonts w:ascii="Times New Roman" w:hAnsi="Times New Roman" w:cs="Times New Roman"/>
          <w:b/>
          <w:bCs/>
          <w:sz w:val="24"/>
          <w:szCs w:val="24"/>
        </w:rPr>
        <w:t>P</w:t>
      </w:r>
      <w:r>
        <w:rPr>
          <w:rFonts w:ascii="Times New Roman" w:hAnsi="Times New Roman" w:cs="Times New Roman"/>
          <w:b/>
          <w:bCs/>
          <w:sz w:val="24"/>
          <w:szCs w:val="24"/>
        </w:rPr>
        <w:t>ETUNJUK PENGISIAN</w:t>
      </w:r>
    </w:p>
    <w:p w14:paraId="7A67DBC3" w14:textId="77777777" w:rsidR="00797DA5" w:rsidRPr="00797DA5" w:rsidRDefault="00960A01" w:rsidP="000F50AB">
      <w:pPr>
        <w:pStyle w:val="NoSpacing"/>
        <w:numPr>
          <w:ilvl w:val="0"/>
          <w:numId w:val="80"/>
        </w:numPr>
        <w:spacing w:line="480" w:lineRule="auto"/>
        <w:ind w:left="0" w:hanging="28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60A01">
        <w:rPr>
          <w:rFonts w:ascii="Times New Roman" w:hAnsi="Times New Roman" w:cs="Times New Roman"/>
          <w:sz w:val="24"/>
          <w:szCs w:val="24"/>
          <w:lang w:val="id-ID"/>
        </w:rPr>
        <w:t>Isilah identitas yang sudah disediakan sesuai dengan identitas anda</w:t>
      </w:r>
    </w:p>
    <w:p w14:paraId="4AB0CE69" w14:textId="77777777" w:rsidR="00797DA5" w:rsidRPr="00797DA5" w:rsidRDefault="00960A01" w:rsidP="000F50AB">
      <w:pPr>
        <w:pStyle w:val="NoSpacing"/>
        <w:numPr>
          <w:ilvl w:val="0"/>
          <w:numId w:val="80"/>
        </w:numPr>
        <w:spacing w:line="480" w:lineRule="auto"/>
        <w:ind w:left="0" w:hanging="28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Beri tanda </w:t>
      </w:r>
      <w:r w:rsidRPr="00797DA5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checklist </w:t>
      </w:r>
      <w:r w:rsidRPr="00797DA5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797DA5">
        <w:rPr>
          <w:rFonts w:ascii="Wingdings 2" w:hAnsi="Wingdings 2" w:cs="Times New Roman"/>
          <w:sz w:val="24"/>
          <w:szCs w:val="24"/>
          <w:lang w:val="id-ID"/>
        </w:rPr>
        <w:t>P</w:t>
      </w:r>
      <w:r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) pada kolom yang sudah tersedia dan pilih salah satu jawaban keadaan yang sebenarnya. </w:t>
      </w:r>
    </w:p>
    <w:p w14:paraId="2E359B1A" w14:textId="7D2D3756" w:rsidR="00960A01" w:rsidRPr="00797DA5" w:rsidRDefault="00960A01" w:rsidP="000F50AB">
      <w:pPr>
        <w:pStyle w:val="NoSpacing"/>
        <w:numPr>
          <w:ilvl w:val="0"/>
          <w:numId w:val="80"/>
        </w:numPr>
        <w:spacing w:line="480" w:lineRule="auto"/>
        <w:ind w:left="0" w:hanging="28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Ada lima pilihan alternative untuk menjawab, yaitu </w:t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36"/>
        <w:gridCol w:w="2551"/>
        <w:gridCol w:w="1559"/>
      </w:tblGrid>
      <w:tr w:rsidR="00960A01" w:rsidRPr="00A97B5B" w14:paraId="3A2C9CC2" w14:textId="77777777" w:rsidTr="00D54967">
        <w:tc>
          <w:tcPr>
            <w:tcW w:w="1336" w:type="dxa"/>
          </w:tcPr>
          <w:p w14:paraId="598BF15C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imbol</w:t>
            </w:r>
          </w:p>
        </w:tc>
        <w:tc>
          <w:tcPr>
            <w:tcW w:w="2551" w:type="dxa"/>
          </w:tcPr>
          <w:p w14:paraId="68B74A1C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ategori</w:t>
            </w:r>
          </w:p>
        </w:tc>
        <w:tc>
          <w:tcPr>
            <w:tcW w:w="1559" w:type="dxa"/>
          </w:tcPr>
          <w:p w14:paraId="5AA2FF65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ilai Bobot</w:t>
            </w:r>
          </w:p>
        </w:tc>
      </w:tr>
      <w:tr w:rsidR="00960A01" w:rsidRPr="00A97B5B" w14:paraId="12B32414" w14:textId="77777777" w:rsidTr="00D54967">
        <w:tc>
          <w:tcPr>
            <w:tcW w:w="1336" w:type="dxa"/>
          </w:tcPr>
          <w:p w14:paraId="5C869ADD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S</w:t>
            </w:r>
          </w:p>
        </w:tc>
        <w:tc>
          <w:tcPr>
            <w:tcW w:w="2551" w:type="dxa"/>
          </w:tcPr>
          <w:p w14:paraId="32EFE8B4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ngat Setuju</w:t>
            </w:r>
          </w:p>
        </w:tc>
        <w:tc>
          <w:tcPr>
            <w:tcW w:w="1559" w:type="dxa"/>
          </w:tcPr>
          <w:p w14:paraId="38BF01C1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</w:tr>
      <w:tr w:rsidR="00960A01" w:rsidRPr="00A97B5B" w14:paraId="1390A270" w14:textId="77777777" w:rsidTr="00D54967">
        <w:tc>
          <w:tcPr>
            <w:tcW w:w="1336" w:type="dxa"/>
          </w:tcPr>
          <w:p w14:paraId="7D7BDA5F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</w:p>
        </w:tc>
        <w:tc>
          <w:tcPr>
            <w:tcW w:w="2551" w:type="dxa"/>
          </w:tcPr>
          <w:p w14:paraId="137556D1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etuju</w:t>
            </w:r>
          </w:p>
        </w:tc>
        <w:tc>
          <w:tcPr>
            <w:tcW w:w="1559" w:type="dxa"/>
          </w:tcPr>
          <w:p w14:paraId="17903D69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</w:tr>
      <w:tr w:rsidR="00960A01" w:rsidRPr="00A97B5B" w14:paraId="767716D8" w14:textId="77777777" w:rsidTr="00D54967">
        <w:tc>
          <w:tcPr>
            <w:tcW w:w="1336" w:type="dxa"/>
          </w:tcPr>
          <w:p w14:paraId="2EB46C7E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</w:t>
            </w:r>
          </w:p>
        </w:tc>
        <w:tc>
          <w:tcPr>
            <w:tcW w:w="2551" w:type="dxa"/>
          </w:tcPr>
          <w:p w14:paraId="5AB2F464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etral</w:t>
            </w:r>
          </w:p>
        </w:tc>
        <w:tc>
          <w:tcPr>
            <w:tcW w:w="1559" w:type="dxa"/>
          </w:tcPr>
          <w:p w14:paraId="1E567945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</w:tr>
      <w:tr w:rsidR="00960A01" w:rsidRPr="00A97B5B" w14:paraId="72D7E9D3" w14:textId="77777777" w:rsidTr="00D54967">
        <w:tc>
          <w:tcPr>
            <w:tcW w:w="1336" w:type="dxa"/>
          </w:tcPr>
          <w:p w14:paraId="51B440F2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S</w:t>
            </w:r>
          </w:p>
        </w:tc>
        <w:tc>
          <w:tcPr>
            <w:tcW w:w="2551" w:type="dxa"/>
          </w:tcPr>
          <w:p w14:paraId="0B2C7416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idak Setuju</w:t>
            </w:r>
          </w:p>
        </w:tc>
        <w:tc>
          <w:tcPr>
            <w:tcW w:w="1559" w:type="dxa"/>
          </w:tcPr>
          <w:p w14:paraId="436E203F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</w:tr>
      <w:tr w:rsidR="00960A01" w:rsidRPr="00A97B5B" w14:paraId="734E81E7" w14:textId="77777777" w:rsidTr="00D54967">
        <w:tc>
          <w:tcPr>
            <w:tcW w:w="1336" w:type="dxa"/>
          </w:tcPr>
          <w:p w14:paraId="603234CB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S</w:t>
            </w:r>
          </w:p>
        </w:tc>
        <w:tc>
          <w:tcPr>
            <w:tcW w:w="2551" w:type="dxa"/>
          </w:tcPr>
          <w:p w14:paraId="01203461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ngat Tidak Setuju</w:t>
            </w:r>
          </w:p>
        </w:tc>
        <w:tc>
          <w:tcPr>
            <w:tcW w:w="1559" w:type="dxa"/>
          </w:tcPr>
          <w:p w14:paraId="4B861E8A" w14:textId="77777777" w:rsidR="00960A01" w:rsidRPr="00A97B5B" w:rsidRDefault="00960A01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7B5B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</w:tr>
    </w:tbl>
    <w:p w14:paraId="10032C30" w14:textId="77777777" w:rsidR="00797DA5" w:rsidRPr="00797DA5" w:rsidRDefault="00797DA5" w:rsidP="00797DA5">
      <w:pPr>
        <w:pStyle w:val="ListParagraph"/>
        <w:spacing w:line="360" w:lineRule="auto"/>
        <w:ind w:left="153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E593CDA" w14:textId="77777777" w:rsidR="00797DA5" w:rsidRDefault="00960A01" w:rsidP="000F50AB">
      <w:pPr>
        <w:pStyle w:val="NoSpacing"/>
        <w:numPr>
          <w:ilvl w:val="0"/>
          <w:numId w:val="82"/>
        </w:numPr>
        <w:spacing w:line="480" w:lineRule="auto"/>
        <w:ind w:left="-284" w:hanging="425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797DA5">
        <w:rPr>
          <w:rFonts w:ascii="Times New Roman" w:hAnsi="Times New Roman" w:cs="Times New Roman"/>
          <w:b/>
          <w:bCs/>
          <w:sz w:val="24"/>
          <w:szCs w:val="24"/>
          <w:lang w:val="id-ID"/>
        </w:rPr>
        <w:t>IDENTITAS RESPONDEN</w:t>
      </w:r>
    </w:p>
    <w:p w14:paraId="672A3751" w14:textId="77777777" w:rsidR="00797DA5" w:rsidRPr="00797DA5" w:rsidRDefault="00960A01" w:rsidP="000F50AB">
      <w:pPr>
        <w:pStyle w:val="NoSpacing"/>
        <w:numPr>
          <w:ilvl w:val="0"/>
          <w:numId w:val="81"/>
        </w:numPr>
        <w:spacing w:line="480" w:lineRule="auto"/>
        <w:ind w:left="0" w:hanging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797DA5">
        <w:rPr>
          <w:rFonts w:ascii="Times New Roman" w:hAnsi="Times New Roman" w:cs="Times New Roman"/>
          <w:sz w:val="24"/>
          <w:szCs w:val="24"/>
          <w:lang w:val="id-ID"/>
        </w:rPr>
        <w:t>Nama :</w:t>
      </w:r>
    </w:p>
    <w:p w14:paraId="5DF75BEE" w14:textId="743283D0" w:rsidR="00797DA5" w:rsidRPr="00797DA5" w:rsidRDefault="00797DA5" w:rsidP="000F50AB">
      <w:pPr>
        <w:pStyle w:val="NoSpacing"/>
        <w:numPr>
          <w:ilvl w:val="0"/>
          <w:numId w:val="81"/>
        </w:numPr>
        <w:spacing w:line="360" w:lineRule="auto"/>
        <w:ind w:left="0" w:hanging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A97B5B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565103C5" wp14:editId="7CE0FE11">
                <wp:simplePos x="0" y="0"/>
                <wp:positionH relativeFrom="margin">
                  <wp:posOffset>952</wp:posOffset>
                </wp:positionH>
                <wp:positionV relativeFrom="paragraph">
                  <wp:posOffset>332740</wp:posOffset>
                </wp:positionV>
                <wp:extent cx="285750" cy="200025"/>
                <wp:effectExtent l="0" t="0" r="19050" b="28575"/>
                <wp:wrapNone/>
                <wp:docPr id="53" name="Rectangle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092F183" id="Rectangle 53" o:spid="_x0000_s1026" style="position:absolute;margin-left:.05pt;margin-top:26.2pt;width:22.5pt;height:15.75pt;z-index:2517217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" fillcolor="white [3201]" strokecolor="black [3213]" strokeweight="1pt">
                <w10:wrap anchorx="margin"/>
              </v:rect>
            </w:pict>
          </mc:Fallback>
        </mc:AlternateConten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Jenis Kelamin </w:t>
      </w:r>
    </w:p>
    <w:p w14:paraId="61A72D4C" w14:textId="1A490085" w:rsidR="00960A01" w:rsidRPr="00797DA5" w:rsidRDefault="00797DA5" w:rsidP="00D441B8">
      <w:pPr>
        <w:pStyle w:val="NoSpacing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A97B5B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6163CFF7" wp14:editId="04476ABC">
                <wp:simplePos x="0" y="0"/>
                <wp:positionH relativeFrom="column">
                  <wp:posOffset>1221740</wp:posOffset>
                </wp:positionH>
                <wp:positionV relativeFrom="paragraph">
                  <wp:posOffset>9525</wp:posOffset>
                </wp:positionV>
                <wp:extent cx="285750" cy="200025"/>
                <wp:effectExtent l="0" t="0" r="19050" b="28575"/>
                <wp:wrapNone/>
                <wp:docPr id="26" name="Rectangl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DB8B480" id="Rectangle 26" o:spid="_x0000_s1026" style="position:absolute;margin-left:96.2pt;margin-top:.75pt;width:22.5pt;height:15.75pt;z-index:2517012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" fillcolor="white [3201]" strokecolor="black [3213]" strokeweight="1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   </w: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Laki-laki </w: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</w: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>Perempuan</w:t>
      </w:r>
    </w:p>
    <w:p w14:paraId="16907E50" w14:textId="77777777" w:rsidR="00797DA5" w:rsidRDefault="00960A01" w:rsidP="000F50AB">
      <w:pPr>
        <w:pStyle w:val="NoSpacing"/>
        <w:numPr>
          <w:ilvl w:val="0"/>
          <w:numId w:val="81"/>
        </w:numPr>
        <w:spacing w:line="360" w:lineRule="auto"/>
        <w:ind w:left="0" w:hanging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97DA5">
        <w:rPr>
          <w:rFonts w:ascii="Times New Roman" w:hAnsi="Times New Roman" w:cs="Times New Roman"/>
          <w:sz w:val="24"/>
          <w:szCs w:val="24"/>
          <w:lang w:val="id-ID"/>
        </w:rPr>
        <w:t>Usia Bapak/Ibu/Sdr/i saat ini</w:t>
      </w:r>
    </w:p>
    <w:p w14:paraId="3A584A37" w14:textId="5A30156B" w:rsidR="00960A01" w:rsidRPr="00797DA5" w:rsidRDefault="00797DA5" w:rsidP="00D441B8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97B5B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7D71E95C" wp14:editId="59C91D00">
                <wp:simplePos x="0" y="0"/>
                <wp:positionH relativeFrom="column">
                  <wp:posOffset>1312252</wp:posOffset>
                </wp:positionH>
                <wp:positionV relativeFrom="paragraph">
                  <wp:posOffset>18318</wp:posOffset>
                </wp:positionV>
                <wp:extent cx="285750" cy="200025"/>
                <wp:effectExtent l="0" t="0" r="19050" b="28575"/>
                <wp:wrapNone/>
                <wp:docPr id="31" name="Rectangle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E58B7DC" id="Rectangle 31" o:spid="_x0000_s1026" style="position:absolute;margin-left:103.35pt;margin-top:1.45pt;width:22.5pt;height:15.75pt;z-index:2517043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" fillcolor="white [3201]" strokecolor="black [3213]" strokeweight="1pt"/>
            </w:pict>
          </mc:Fallback>
        </mc:AlternateContent>
      </w:r>
      <w:r w:rsidRPr="00A97B5B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0F75D3AF" wp14:editId="28C4909F">
                <wp:simplePos x="0" y="0"/>
                <wp:positionH relativeFrom="margin">
                  <wp:align>left</wp:align>
                </wp:positionH>
                <wp:positionV relativeFrom="paragraph">
                  <wp:posOffset>341141</wp:posOffset>
                </wp:positionV>
                <wp:extent cx="285750" cy="200025"/>
                <wp:effectExtent l="0" t="0" r="19050" b="28575"/>
                <wp:wrapNone/>
                <wp:docPr id="38" name="Rectangle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409D05A" id="Rectangle 38" o:spid="_x0000_s1026" style="position:absolute;margin-left:0;margin-top:26.85pt;width:22.5pt;height:15.75pt;z-index:251703296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" fillcolor="white [3201]" strokecolor="black [3213]" strokeweight="1pt">
                <w10:wrap anchorx="margin"/>
              </v:rect>
            </w:pict>
          </mc:Fallback>
        </mc:AlternateContent>
      </w:r>
      <w:r w:rsidRPr="00A97B5B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5BC90644" wp14:editId="6106741C">
                <wp:simplePos x="0" y="0"/>
                <wp:positionH relativeFrom="margin">
                  <wp:align>left</wp:align>
                </wp:positionH>
                <wp:positionV relativeFrom="paragraph">
                  <wp:posOffset>11430</wp:posOffset>
                </wp:positionV>
                <wp:extent cx="285750" cy="200025"/>
                <wp:effectExtent l="0" t="0" r="19050" b="28575"/>
                <wp:wrapNone/>
                <wp:docPr id="32" name="Rectangl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C86147" id="Rectangle 32" o:spid="_x0000_s1026" style="position:absolute;margin-left:0;margin-top:.9pt;width:22.5pt;height:15.75pt;z-index:251702272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" fillcolor="white [3201]" strokecolor="black [3213]" strokeweight="1pt">
                <w10:wrap anchorx="margin"/>
              </v:rect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    </w:t>
      </w:r>
      <w:r w:rsidR="00960A01" w:rsidRPr="00797DA5">
        <w:rPr>
          <w:rFonts w:ascii="Times New Roman" w:hAnsi="Times New Roman" w:cs="Times New Roman"/>
          <w:sz w:val="24"/>
          <w:szCs w:val="24"/>
          <w:lang w:val="en-US"/>
        </w:rPr>
        <w:t>&lt; 20</w: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 tahun</w: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 </w:t>
      </w:r>
      <w:r w:rsidR="00960A01" w:rsidRPr="00797DA5">
        <w:rPr>
          <w:rFonts w:ascii="Times New Roman" w:hAnsi="Times New Roman" w:cs="Times New Roman"/>
          <w:sz w:val="24"/>
          <w:szCs w:val="24"/>
          <w:lang w:val="en-US"/>
        </w:rPr>
        <w:t>26-30</w: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 tahun</w:t>
      </w:r>
    </w:p>
    <w:p w14:paraId="6823E211" w14:textId="7DDED196" w:rsidR="00960A01" w:rsidRPr="00797DA5" w:rsidRDefault="00960A01" w:rsidP="000F50AB">
      <w:pPr>
        <w:pStyle w:val="ListParagraph"/>
        <w:numPr>
          <w:ilvl w:val="1"/>
          <w:numId w:val="83"/>
        </w:num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A97B5B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56FA27B8" wp14:editId="202F6D90">
                <wp:simplePos x="0" y="0"/>
                <wp:positionH relativeFrom="column">
                  <wp:posOffset>1321045</wp:posOffset>
                </wp:positionH>
                <wp:positionV relativeFrom="paragraph">
                  <wp:posOffset>11088</wp:posOffset>
                </wp:positionV>
                <wp:extent cx="285750" cy="200025"/>
                <wp:effectExtent l="0" t="0" r="19050" b="28575"/>
                <wp:wrapNone/>
                <wp:docPr id="37" name="Rectangle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68D8DBC" id="Rectangle 37" o:spid="_x0000_s1026" style="position:absolute;margin-left:104pt;margin-top:.85pt;width:22.5pt;height:15.75pt;z-index:2517053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" fillcolor="white [3201]" strokecolor="black [3213]" strokeweight="1pt"/>
            </w:pict>
          </mc:Fallback>
        </mc:AlternateContent>
      </w:r>
      <w:r w:rsidRPr="00797DA5">
        <w:rPr>
          <w:rFonts w:ascii="Times New Roman" w:hAnsi="Times New Roman" w:cs="Times New Roman"/>
          <w:sz w:val="24"/>
          <w:szCs w:val="24"/>
          <w:lang w:val="id-ID"/>
        </w:rPr>
        <w:t>tahun</w:t>
      </w:r>
      <w:r w:rsidR="00797DA5" w:rsidRPr="00797DA5">
        <w:rPr>
          <w:rFonts w:ascii="Times New Roman" w:hAnsi="Times New Roman" w:cs="Times New Roman"/>
          <w:sz w:val="24"/>
          <w:szCs w:val="24"/>
          <w:lang w:val="en-US"/>
        </w:rPr>
        <w:t xml:space="preserve">               </w:t>
      </w:r>
      <w:r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&gt; </w:t>
      </w:r>
      <w:r w:rsidRPr="00797DA5">
        <w:rPr>
          <w:rFonts w:ascii="Times New Roman" w:hAnsi="Times New Roman" w:cs="Times New Roman"/>
          <w:sz w:val="24"/>
          <w:szCs w:val="24"/>
          <w:lang w:val="en-US"/>
        </w:rPr>
        <w:t>30</w:t>
      </w:r>
      <w:r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 tahun</w:t>
      </w:r>
    </w:p>
    <w:p w14:paraId="43A487F5" w14:textId="39EF5B8F" w:rsidR="00960A01" w:rsidRPr="00797DA5" w:rsidRDefault="00D441B8" w:rsidP="000F50AB">
      <w:pPr>
        <w:pStyle w:val="NoSpacing"/>
        <w:numPr>
          <w:ilvl w:val="0"/>
          <w:numId w:val="81"/>
        </w:numPr>
        <w:spacing w:line="360" w:lineRule="auto"/>
        <w:ind w:left="0" w:hanging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97B5B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14D91670" wp14:editId="135A400F">
                <wp:simplePos x="0" y="0"/>
                <wp:positionH relativeFrom="column">
                  <wp:posOffset>1499088</wp:posOffset>
                </wp:positionH>
                <wp:positionV relativeFrom="paragraph">
                  <wp:posOffset>262987</wp:posOffset>
                </wp:positionV>
                <wp:extent cx="285750" cy="200025"/>
                <wp:effectExtent l="0" t="0" r="19050" b="28575"/>
                <wp:wrapNone/>
                <wp:docPr id="40" name="Rectangle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F08487" id="Rectangle 40" o:spid="_x0000_s1026" style="position:absolute;margin-left:118.05pt;margin-top:20.7pt;width:22.5pt;height:15.75pt;z-index:2517084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" fillcolor="white [3201]" strokecolor="black [3213]" strokeweight="1pt"/>
            </w:pict>
          </mc:Fallback>
        </mc:AlternateContent>
      </w:r>
      <w:r w:rsidR="00960A01" w:rsidRPr="00D14D15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4C96694D" wp14:editId="272328D0">
                <wp:simplePos x="0" y="0"/>
                <wp:positionH relativeFrom="margin">
                  <wp:align>left</wp:align>
                </wp:positionH>
                <wp:positionV relativeFrom="paragraph">
                  <wp:posOffset>307193</wp:posOffset>
                </wp:positionV>
                <wp:extent cx="285750" cy="208817"/>
                <wp:effectExtent l="0" t="0" r="19050" b="20320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8817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9F44A0C" id="Rectangle 39" o:spid="_x0000_s1026" style="position:absolute;margin-left:0;margin-top:24.2pt;width:22.5pt;height:16.45pt;z-index:251706368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" fillcolor="white [3201]" strokecolor="black [3213]" strokeweight="1pt">
                <w10:wrap anchorx="margin"/>
              </v:rect>
            </w:pict>
          </mc:Fallback>
        </mc:AlternateContent>
      </w:r>
      <w:r w:rsidR="00960A01" w:rsidRPr="00797DA5">
        <w:rPr>
          <w:rFonts w:ascii="Times New Roman" w:hAnsi="Times New Roman" w:cs="Times New Roman"/>
          <w:sz w:val="24"/>
          <w:szCs w:val="24"/>
          <w:lang w:val="id-ID"/>
        </w:rPr>
        <w:t xml:space="preserve">Pendidikan </w:t>
      </w:r>
      <w:proofErr w:type="spellStart"/>
      <w:r w:rsidR="00F741DF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</w:p>
    <w:p w14:paraId="1A009D6B" w14:textId="2E82627B" w:rsidR="00960A01" w:rsidRPr="00D14D15" w:rsidRDefault="00D441B8" w:rsidP="00D441B8">
      <w:pPr>
        <w:pStyle w:val="NoSpacing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97B5B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6476BCB1" wp14:editId="7D829062">
                <wp:simplePos x="0" y="0"/>
                <wp:positionH relativeFrom="margin">
                  <wp:align>left</wp:align>
                </wp:positionH>
                <wp:positionV relativeFrom="paragraph">
                  <wp:posOffset>296057</wp:posOffset>
                </wp:positionV>
                <wp:extent cx="285750" cy="200025"/>
                <wp:effectExtent l="0" t="0" r="19050" b="28575"/>
                <wp:wrapNone/>
                <wp:docPr id="41" name="Rectangle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8B9A1D7" id="Rectangle 41" o:spid="_x0000_s1026" style="position:absolute;margin-left:0;margin-top:23.3pt;width:22.5pt;height:15.75pt;z-index:251707392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" fillcolor="white [3201]" strokecolor="black [3213]" strokeweight="1pt">
                <w10:wrap anchorx="margin"/>
              </v:rect>
            </w:pict>
          </mc:Fallback>
        </mc:AlternateContent>
      </w:r>
      <w:r w:rsidR="00960A01" w:rsidRPr="00A97B5B">
        <w:rPr>
          <w:rFonts w:ascii="Times New Roman" w:hAnsi="Times New Roman" w:cs="Times New Roman"/>
          <w:sz w:val="24"/>
          <w:szCs w:val="24"/>
          <w:lang w:val="id-ID"/>
        </w:rPr>
        <w:t xml:space="preserve"> SMP</w:t>
      </w:r>
      <w:r w:rsidR="00960A01" w:rsidRPr="00D14D15">
        <w:rPr>
          <w:rFonts w:ascii="Times New Roman" w:hAnsi="Times New Roman" w:cs="Times New Roman"/>
          <w:sz w:val="24"/>
          <w:szCs w:val="24"/>
          <w:lang w:val="id-ID"/>
        </w:rPr>
        <w:t>/Sederajat</w:t>
      </w:r>
      <w:r w:rsidR="00960A01">
        <w:rPr>
          <w:rFonts w:ascii="Times New Roman" w:hAnsi="Times New Roman" w:cs="Times New Roman"/>
          <w:sz w:val="24"/>
          <w:szCs w:val="24"/>
          <w:lang w:val="id-ID"/>
        </w:rPr>
        <w:tab/>
      </w:r>
      <w:r w:rsidR="00960A01">
        <w:rPr>
          <w:rFonts w:ascii="Times New Roman" w:hAnsi="Times New Roman" w:cs="Times New Roman"/>
          <w:sz w:val="24"/>
          <w:szCs w:val="24"/>
          <w:lang w:val="id-ID"/>
        </w:rPr>
        <w:tab/>
      </w:r>
      <w:r w:rsidR="00960A01" w:rsidRPr="00A97B5B">
        <w:rPr>
          <w:rFonts w:ascii="Times New Roman" w:hAnsi="Times New Roman" w:cs="Times New Roman"/>
          <w:sz w:val="24"/>
          <w:szCs w:val="24"/>
          <w:lang w:val="id-ID"/>
        </w:rPr>
        <w:t xml:space="preserve">  </w:t>
      </w:r>
      <w:r w:rsidR="00960A01" w:rsidRPr="00D14D15">
        <w:rPr>
          <w:rFonts w:ascii="Times New Roman" w:hAnsi="Times New Roman" w:cs="Times New Roman"/>
          <w:sz w:val="24"/>
          <w:szCs w:val="24"/>
          <w:lang w:val="id-ID"/>
        </w:rPr>
        <w:t>SLTA/</w:t>
      </w:r>
      <w:r w:rsidR="00960A01" w:rsidRPr="00A97B5B">
        <w:rPr>
          <w:rFonts w:ascii="Times New Roman" w:hAnsi="Times New Roman" w:cs="Times New Roman"/>
          <w:sz w:val="24"/>
          <w:szCs w:val="24"/>
          <w:lang w:val="id-ID"/>
        </w:rPr>
        <w:t>S</w:t>
      </w:r>
      <w:r w:rsidR="00960A01" w:rsidRPr="00D14D15">
        <w:rPr>
          <w:rFonts w:ascii="Times New Roman" w:hAnsi="Times New Roman" w:cs="Times New Roman"/>
          <w:sz w:val="24"/>
          <w:szCs w:val="24"/>
          <w:lang w:val="id-ID"/>
        </w:rPr>
        <w:t>MA/SMK</w:t>
      </w:r>
    </w:p>
    <w:p w14:paraId="24A3DC6D" w14:textId="5F3AB727" w:rsidR="00960A01" w:rsidRDefault="00D441B8" w:rsidP="00D441B8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97B5B"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237C9B03" wp14:editId="4C7343C6">
                <wp:simplePos x="0" y="0"/>
                <wp:positionH relativeFrom="column">
                  <wp:posOffset>1499821</wp:posOffset>
                </wp:positionH>
                <wp:positionV relativeFrom="paragraph">
                  <wp:posOffset>9623</wp:posOffset>
                </wp:positionV>
                <wp:extent cx="285750" cy="200025"/>
                <wp:effectExtent l="0" t="0" r="19050" b="28575"/>
                <wp:wrapNone/>
                <wp:docPr id="42" name="Rectangl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F4BD19B" w14:textId="77777777" w:rsidR="00EB013A" w:rsidRDefault="00EB013A" w:rsidP="00D441B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37C9B03" id="Rectangle 42" o:spid="_x0000_s1026" style="position:absolute;left:0;text-align:left;margin-left:118.1pt;margin-top:.75pt;width:22.5pt;height:15.75pt;z-index:2517094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" fillcolor="white [3201]" strokecolor="black [3213]" strokeweight="1pt">
                <v:textbox>
                  <w:txbxContent>
                    <w:p w14:paraId="3F4BD19B" w14:textId="77777777" w:rsidR="00EB013A" w:rsidRDefault="00EB013A" w:rsidP="00D441B8"/>
                  </w:txbxContent>
                </v:textbox>
              </v:rect>
            </w:pict>
          </mc:Fallback>
        </mc:AlternateContent>
      </w:r>
      <w:r w:rsidR="00960A01" w:rsidRPr="00A97B5B">
        <w:rPr>
          <w:rFonts w:ascii="Times New Roman" w:hAnsi="Times New Roman" w:cs="Times New Roman"/>
          <w:sz w:val="24"/>
          <w:szCs w:val="24"/>
          <w:lang w:val="id-ID"/>
        </w:rPr>
        <w:t xml:space="preserve">      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w:r w:rsidR="00960A01" w:rsidRPr="00A97B5B">
        <w:rPr>
          <w:rFonts w:ascii="Times New Roman" w:hAnsi="Times New Roman" w:cs="Times New Roman"/>
          <w:sz w:val="24"/>
          <w:szCs w:val="24"/>
          <w:lang w:val="id-ID"/>
        </w:rPr>
        <w:t>DIII/Diploma</w:t>
      </w:r>
      <w:r w:rsidR="00960A01" w:rsidRPr="00A97B5B"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       </w:t>
      </w:r>
      <w:r w:rsidR="00960A01" w:rsidRPr="00A97B5B">
        <w:rPr>
          <w:rFonts w:ascii="Times New Roman" w:hAnsi="Times New Roman" w:cs="Times New Roman"/>
          <w:sz w:val="24"/>
          <w:szCs w:val="24"/>
          <w:lang w:val="id-ID"/>
        </w:rPr>
        <w:t xml:space="preserve">S1/Sarjana </w:t>
      </w:r>
    </w:p>
    <w:p w14:paraId="6A913CBD" w14:textId="77777777" w:rsidR="00691C85" w:rsidRPr="00A97B5B" w:rsidRDefault="00691C85" w:rsidP="00D441B8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D4C112C" w14:textId="77777777" w:rsidR="00960A01" w:rsidRPr="00C6256E" w:rsidRDefault="00960A01" w:rsidP="000F50AB">
      <w:pPr>
        <w:pStyle w:val="NoSpacing"/>
        <w:numPr>
          <w:ilvl w:val="0"/>
          <w:numId w:val="81"/>
        </w:numPr>
        <w:spacing w:line="360" w:lineRule="auto"/>
        <w:ind w:left="0" w:hanging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6256E">
        <w:rPr>
          <w:rFonts w:ascii="Times New Roman" w:hAnsi="Times New Roman" w:cs="Times New Roman"/>
          <w:sz w:val="24"/>
          <w:szCs w:val="24"/>
          <w:lang w:val="id-ID"/>
        </w:rPr>
        <w:t>Kecamatan</w:t>
      </w:r>
    </w:p>
    <w:p w14:paraId="2A3B9B14" w14:textId="246308A7" w:rsidR="00960A01" w:rsidRPr="00C6256E" w:rsidRDefault="00D441B8" w:rsidP="00D441B8">
      <w:pPr>
        <w:pStyle w:val="NoSpacing"/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6256E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66C8BFB2" wp14:editId="2B51AC34">
                <wp:simplePos x="0" y="0"/>
                <wp:positionH relativeFrom="column">
                  <wp:posOffset>1500554</wp:posOffset>
                </wp:positionH>
                <wp:positionV relativeFrom="paragraph">
                  <wp:posOffset>17683</wp:posOffset>
                </wp:positionV>
                <wp:extent cx="285750" cy="200025"/>
                <wp:effectExtent l="0" t="0" r="19050" b="28575"/>
                <wp:wrapNone/>
                <wp:docPr id="43" name="Rectangl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A92891D" id="Rectangle 43" o:spid="_x0000_s1026" style="position:absolute;margin-left:118.15pt;margin-top:1.4pt;width:22.5pt;height:15.75pt;z-index:2517125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" fillcolor="white [3201]" strokecolor="black [3213]" strokeweight="1pt"/>
            </w:pict>
          </mc:Fallback>
        </mc:AlternateContent>
      </w:r>
      <w:r w:rsidRPr="00C6256E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406846E1" wp14:editId="421FC32D">
                <wp:simplePos x="0" y="0"/>
                <wp:positionH relativeFrom="margin">
                  <wp:align>left</wp:align>
                </wp:positionH>
                <wp:positionV relativeFrom="paragraph">
                  <wp:posOffset>17682</wp:posOffset>
                </wp:positionV>
                <wp:extent cx="285750" cy="200025"/>
                <wp:effectExtent l="0" t="0" r="19050" b="28575"/>
                <wp:wrapNone/>
                <wp:docPr id="44" name="Rectangle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0A759E4" id="Rectangle 44" o:spid="_x0000_s1026" style="position:absolute;margin-left:0;margin-top:1.4pt;width:22.5pt;height:15.75pt;z-index:251710464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" fillcolor="white [3201]" strokecolor="black [3213]" strokeweight="1pt">
                <w10:wrap anchorx="margin"/>
              </v:rect>
            </w:pict>
          </mc:Fallback>
        </mc:AlternateConten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 xml:space="preserve"> Tegal Timur</w: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      </w: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>Tegal Selatan</w:t>
      </w:r>
    </w:p>
    <w:p w14:paraId="4BB91CCA" w14:textId="1141BB66" w:rsidR="00960A01" w:rsidRPr="0089438F" w:rsidRDefault="00D441B8" w:rsidP="00D441B8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6256E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2CD2DA6C" wp14:editId="71DDD4EF">
                <wp:simplePos x="0" y="0"/>
                <wp:positionH relativeFrom="column">
                  <wp:posOffset>1518872</wp:posOffset>
                </wp:positionH>
                <wp:positionV relativeFrom="paragraph">
                  <wp:posOffset>11821</wp:posOffset>
                </wp:positionV>
                <wp:extent cx="285750" cy="200025"/>
                <wp:effectExtent l="0" t="0" r="19050" b="28575"/>
                <wp:wrapNone/>
                <wp:docPr id="45" name="Rectangle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AE1AFC5" id="Rectangle 45" o:spid="_x0000_s1026" style="position:absolute;margin-left:119.6pt;margin-top:.95pt;width:22.5pt;height:15.75pt;z-index:2517135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" fillcolor="white [3201]" strokecolor="black [3213]" strokeweight="1pt"/>
            </w:pict>
          </mc:Fallback>
        </mc:AlternateContent>
      </w:r>
      <w:r w:rsidRPr="00C6256E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2944610" wp14:editId="02389924">
                <wp:simplePos x="0" y="0"/>
                <wp:positionH relativeFrom="column">
                  <wp:posOffset>17877</wp:posOffset>
                </wp:positionH>
                <wp:positionV relativeFrom="paragraph">
                  <wp:posOffset>8890</wp:posOffset>
                </wp:positionV>
                <wp:extent cx="285750" cy="200025"/>
                <wp:effectExtent l="0" t="0" r="19050" b="28575"/>
                <wp:wrapNone/>
                <wp:docPr id="46" name="Rectangle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A4C9CDD" id="Rectangle 46" o:spid="_x0000_s1026" style="position:absolute;margin-left:1.4pt;margin-top:.7pt;width:22.5pt;height:15.75pt;z-index:2517114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" fillcolor="white [3201]" strokecolor="black [3213]" strokeweight="1pt"/>
            </w:pict>
          </mc:Fallback>
        </mc:AlternateConten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 xml:space="preserve">          Tegal Barat</w: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ab/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>Margadana</w:t>
      </w:r>
    </w:p>
    <w:p w14:paraId="17925903" w14:textId="32383869" w:rsidR="00960A01" w:rsidRPr="00C6256E" w:rsidRDefault="00D441B8" w:rsidP="000F50AB">
      <w:pPr>
        <w:pStyle w:val="NoSpacing"/>
        <w:numPr>
          <w:ilvl w:val="0"/>
          <w:numId w:val="81"/>
        </w:numPr>
        <w:spacing w:line="480" w:lineRule="auto"/>
        <w:ind w:left="0" w:hanging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6256E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2ACC7539" wp14:editId="16C91EB2">
                <wp:simplePos x="0" y="0"/>
                <wp:positionH relativeFrom="margin">
                  <wp:align>left</wp:align>
                </wp:positionH>
                <wp:positionV relativeFrom="paragraph">
                  <wp:posOffset>348713</wp:posOffset>
                </wp:positionV>
                <wp:extent cx="285750" cy="200025"/>
                <wp:effectExtent l="0" t="0" r="19050" b="28575"/>
                <wp:wrapNone/>
                <wp:docPr id="47" name="Rectangle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6E07095" id="Rectangle 47" o:spid="_x0000_s1026" style="position:absolute;margin-left:0;margin-top:27.45pt;width:22.5pt;height:15.75pt;z-index:251714560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" fillcolor="white [3201]" strokecolor="black [3213]" strokeweight="1pt">
                <w10:wrap anchorx="margin"/>
              </v:rect>
            </w:pict>
          </mc:Fallback>
        </mc:AlternateContent>
      </w:r>
      <w:r w:rsidR="00960A01" w:rsidRPr="00D14D15">
        <w:rPr>
          <w:rFonts w:ascii="Times New Roman" w:hAnsi="Times New Roman" w:cs="Times New Roman"/>
          <w:sz w:val="24"/>
          <w:szCs w:val="24"/>
          <w:lang w:val="id-ID"/>
        </w:rPr>
        <w:t>Sudah pernakah anda menggunakan layanan Gojek</w:t>
      </w:r>
    </w:p>
    <w:p w14:paraId="646D8395" w14:textId="7309FA62" w:rsidR="00960A01" w:rsidRPr="00C6256E" w:rsidRDefault="00D441B8" w:rsidP="00D441B8">
      <w:pPr>
        <w:pStyle w:val="NoSpacing"/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960A01" w:rsidRPr="00D14D15">
        <w:rPr>
          <w:rFonts w:ascii="Times New Roman" w:hAnsi="Times New Roman" w:cs="Times New Roman"/>
          <w:sz w:val="24"/>
          <w:szCs w:val="24"/>
          <w:lang w:val="id-ID"/>
        </w:rPr>
        <w:t>Sudah (Lanjut ke pertanyaan berikutnya)</w:t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ab/>
      </w:r>
      <w:r w:rsidR="00960A01" w:rsidRPr="00C6256E">
        <w:rPr>
          <w:rFonts w:ascii="Times New Roman" w:hAnsi="Times New Roman" w:cs="Times New Roman"/>
          <w:sz w:val="24"/>
          <w:szCs w:val="24"/>
          <w:lang w:val="id-ID"/>
        </w:rPr>
        <w:tab/>
      </w:r>
    </w:p>
    <w:p w14:paraId="42478B8F" w14:textId="07A6942F" w:rsidR="00960A01" w:rsidRPr="001F6D9C" w:rsidRDefault="00960A01" w:rsidP="001F6D9C">
      <w:pPr>
        <w:pStyle w:val="NoSpacing"/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6256E">
        <w:rPr>
          <w:rFonts w:ascii="Times New Roman" w:hAnsi="Times New Roman" w:cs="Times New Roman"/>
          <w:noProof/>
          <w:sz w:val="24"/>
          <w:szCs w:val="24"/>
          <w:lang w:val="id-ID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721EB1C7" wp14:editId="011BA5A0">
                <wp:simplePos x="0" y="0"/>
                <wp:positionH relativeFrom="margin">
                  <wp:align>left</wp:align>
                </wp:positionH>
                <wp:positionV relativeFrom="paragraph">
                  <wp:posOffset>8890</wp:posOffset>
                </wp:positionV>
                <wp:extent cx="285750" cy="200025"/>
                <wp:effectExtent l="0" t="0" r="19050" b="28575"/>
                <wp:wrapNone/>
                <wp:docPr id="48" name="Rectangle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B0DF6E9" id="Rectangle 48" o:spid="_x0000_s1026" style="position:absolute;margin-left:0;margin-top:.7pt;width:22.5pt;height:15.75pt;z-index:251715584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" fillcolor="white [3201]" strokecolor="black [3213]" strokeweight="1pt">
                <w10:wrap anchorx="margin"/>
              </v:rect>
            </w:pict>
          </mc:Fallback>
        </mc:AlternateContent>
      </w:r>
      <w:r w:rsidRPr="00C6256E">
        <w:rPr>
          <w:rFonts w:ascii="Times New Roman" w:hAnsi="Times New Roman" w:cs="Times New Roman"/>
          <w:sz w:val="24"/>
          <w:szCs w:val="24"/>
          <w:lang w:val="id-ID"/>
        </w:rPr>
        <w:t xml:space="preserve">  </w:t>
      </w:r>
      <w:r w:rsidRPr="00D14D15">
        <w:rPr>
          <w:rFonts w:ascii="Times New Roman" w:hAnsi="Times New Roman" w:cs="Times New Roman"/>
          <w:sz w:val="24"/>
          <w:szCs w:val="24"/>
          <w:lang w:val="id-ID"/>
        </w:rPr>
        <w:t>Belum (Berhenti)</w:t>
      </w:r>
    </w:p>
    <w:p w14:paraId="4DC1CD3B" w14:textId="41518C1E" w:rsidR="00960A01" w:rsidRPr="00C6256E" w:rsidRDefault="00960A01" w:rsidP="000F50AB">
      <w:pPr>
        <w:pStyle w:val="NoSpacing"/>
        <w:numPr>
          <w:ilvl w:val="0"/>
          <w:numId w:val="81"/>
        </w:numPr>
        <w:spacing w:line="480" w:lineRule="auto"/>
        <w:ind w:left="0" w:hanging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oje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inggu</w:t>
      </w:r>
      <w:proofErr w:type="spellEnd"/>
    </w:p>
    <w:p w14:paraId="1EEB39EF" w14:textId="0CA391D5" w:rsidR="00960A01" w:rsidRPr="001F6D9C" w:rsidRDefault="003420D8" w:rsidP="001F6D9C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6256E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23199108" wp14:editId="77336CB9">
                <wp:simplePos x="0" y="0"/>
                <wp:positionH relativeFrom="margin">
                  <wp:align>center</wp:align>
                </wp:positionH>
                <wp:positionV relativeFrom="paragraph">
                  <wp:posOffset>18415</wp:posOffset>
                </wp:positionV>
                <wp:extent cx="285750" cy="200025"/>
                <wp:effectExtent l="0" t="0" r="19050" b="28575"/>
                <wp:wrapNone/>
                <wp:docPr id="49" name="Rectangle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16CF17" id="Rectangle 49" o:spid="_x0000_s1026" style="position:absolute;margin-left:0;margin-top:1.45pt;width:22.5pt;height:15.75pt;z-index:251718656;visibility:visible;mso-wrap-style:square;mso-height-percent:0;mso-wrap-distance-left:9pt;mso-wrap-distance-top:0;mso-wrap-distance-right:9pt;mso-wrap-distance-bottom:0;mso-position-horizontal:center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" fillcolor="white [3201]" strokecolor="black [3213]" strokeweight="1pt">
                <w10:wrap anchorx="margin"/>
              </v:rect>
            </w:pict>
          </mc:Fallback>
        </mc:AlternateContent>
      </w:r>
      <w:r w:rsidR="001F6D9C" w:rsidRPr="00C6256E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07ABB728" wp14:editId="646D7293">
                <wp:simplePos x="0" y="0"/>
                <wp:positionH relativeFrom="margin">
                  <wp:align>center</wp:align>
                </wp:positionH>
                <wp:positionV relativeFrom="paragraph">
                  <wp:posOffset>316572</wp:posOffset>
                </wp:positionV>
                <wp:extent cx="295275" cy="257175"/>
                <wp:effectExtent l="0" t="0" r="28575" b="28575"/>
                <wp:wrapNone/>
                <wp:docPr id="51" name="Rectangle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5275" cy="25717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2DF385" id="Rectangle 51" o:spid="_x0000_s1026" style="position:absolute;margin-left:0;margin-top:24.95pt;width:23.25pt;height:20.25pt;z-index:25171968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" fillcolor="white [3201]" strokecolor="black [3213]" strokeweight="1pt">
                <w10:wrap anchorx="margin"/>
              </v:rect>
            </w:pict>
          </mc:Fallback>
        </mc:AlternateContent>
      </w:r>
      <w:r w:rsidR="001F6D9C" w:rsidRPr="00C6256E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2270CE78" wp14:editId="0028B165">
                <wp:simplePos x="0" y="0"/>
                <wp:positionH relativeFrom="column">
                  <wp:posOffset>62279</wp:posOffset>
                </wp:positionH>
                <wp:positionV relativeFrom="paragraph">
                  <wp:posOffset>8890</wp:posOffset>
                </wp:positionV>
                <wp:extent cx="285750" cy="200025"/>
                <wp:effectExtent l="0" t="0" r="19050" b="28575"/>
                <wp:wrapNone/>
                <wp:docPr id="50" name="Rectangle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BE12D4F" id="Rectangle 50" o:spid="_x0000_s1026" style="position:absolute;margin-left:4.9pt;margin-top:.7pt;width:22.5pt;height:15.75pt;z-index:2517166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" fillcolor="white [3201]" strokecolor="black [3213]" strokeweight="1pt"/>
            </w:pict>
          </mc:Fallback>
        </mc:AlternateContent>
      </w:r>
      <w:r w:rsidR="001F6D9C">
        <w:rPr>
          <w:rFonts w:ascii="Times New Roman" w:hAnsi="Times New Roman" w:cs="Times New Roman"/>
          <w:sz w:val="24"/>
          <w:szCs w:val="24"/>
          <w:lang w:val="en-US"/>
        </w:rPr>
        <w:t xml:space="preserve">             </w:t>
      </w:r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1-</w:t>
      </w:r>
      <w:r w:rsidR="006B5A1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proofErr w:type="spellStart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seminggu</w:t>
      </w:r>
      <w:proofErr w:type="spellEnd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               </w:t>
      </w:r>
      <w:r w:rsidR="00960A01" w:rsidRPr="001F6D9C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F6D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w:r w:rsidR="001F6D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5-6 kali </w:t>
      </w:r>
      <w:proofErr w:type="spellStart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seminggu</w:t>
      </w:r>
      <w:proofErr w:type="spellEnd"/>
    </w:p>
    <w:p w14:paraId="411A5613" w14:textId="08838C45" w:rsidR="00960A01" w:rsidRDefault="001F6D9C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6256E">
        <w:rPr>
          <w:noProof/>
          <w:lang w:val="id-ID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09E431EA" wp14:editId="42A7C866">
                <wp:simplePos x="0" y="0"/>
                <wp:positionH relativeFrom="column">
                  <wp:posOffset>61791</wp:posOffset>
                </wp:positionH>
                <wp:positionV relativeFrom="paragraph">
                  <wp:posOffset>8890</wp:posOffset>
                </wp:positionV>
                <wp:extent cx="285750" cy="200025"/>
                <wp:effectExtent l="0" t="0" r="19050" b="28575"/>
                <wp:wrapNone/>
                <wp:docPr id="52" name="Rectangle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376E870" id="Rectangle 52" o:spid="_x0000_s1026" style="position:absolute;margin-left:4.85pt;margin-top:.7pt;width:22.5pt;height:15.75pt;z-index:2517176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" fillcolor="white [3201]" strokecolor="black [3213]" strokeweight="1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3-4 kali </w:t>
      </w:r>
      <w:proofErr w:type="spellStart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seminggu</w:t>
      </w:r>
      <w:proofErr w:type="spellEnd"/>
      <w:r w:rsidR="00960A01" w:rsidRPr="001F6D9C">
        <w:rPr>
          <w:rFonts w:ascii="Times New Roman" w:hAnsi="Times New Roman" w:cs="Times New Roman"/>
          <w:sz w:val="24"/>
          <w:szCs w:val="24"/>
          <w:lang w:val="id-ID"/>
        </w:rPr>
        <w:tab/>
      </w:r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        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</w:t>
      </w:r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&gt;7 kali </w:t>
      </w:r>
      <w:proofErr w:type="spellStart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60A01" w:rsidRPr="001F6D9C">
        <w:rPr>
          <w:rFonts w:ascii="Times New Roman" w:hAnsi="Times New Roman" w:cs="Times New Roman"/>
          <w:sz w:val="24"/>
          <w:szCs w:val="24"/>
          <w:lang w:val="en-US"/>
        </w:rPr>
        <w:t xml:space="preserve"> seminggu</w:t>
      </w:r>
    </w:p>
    <w:p w14:paraId="39A8F18F" w14:textId="2147C129" w:rsidR="001F72B9" w:rsidRDefault="001F72B9" w:rsidP="003420D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8C9FCF0" w14:textId="57F9621F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15361E6C" w14:textId="5839E2EF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3FC3D286" w14:textId="56704781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2C73FE20" w14:textId="78E8D86E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17C3E6C1" w14:textId="51783814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0C0C396D" w14:textId="4C03BC20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4654F3F0" w14:textId="441F0FA2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76A7A4B2" w14:textId="1866419E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25F0151B" w14:textId="066663F6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21157BDB" w14:textId="503D4FD5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5B2C7EF6" w14:textId="550F8260" w:rsidR="001F72B9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240E1E9D" w14:textId="200EFA36" w:rsidR="001F72B9" w:rsidRDefault="001F72B9" w:rsidP="00691C85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9A1ADE0" w14:textId="77777777" w:rsidR="00691C85" w:rsidRDefault="00691C85" w:rsidP="00691C85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E758459" w14:textId="35EF8F76" w:rsidR="001F72B9" w:rsidRDefault="001F72B9" w:rsidP="001F72B9">
      <w:pPr>
        <w:pStyle w:val="ListParagraph"/>
        <w:spacing w:line="360" w:lineRule="auto"/>
        <w:ind w:left="426" w:hanging="567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246C0D"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 PENELITIAN</w:t>
      </w:r>
    </w:p>
    <w:p w14:paraId="2D632DC3" w14:textId="77777777" w:rsidR="001F72B9" w:rsidRDefault="001F72B9" w:rsidP="001F72B9">
      <w:pPr>
        <w:pStyle w:val="ListParagraph"/>
        <w:spacing w:line="360" w:lineRule="auto"/>
        <w:ind w:left="927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0DF6D2D" w14:textId="77777777" w:rsidR="001F72B9" w:rsidRPr="004B34FA" w:rsidRDefault="001F72B9" w:rsidP="000F50AB">
      <w:pPr>
        <w:pStyle w:val="ListParagraph"/>
        <w:numPr>
          <w:ilvl w:val="0"/>
          <w:numId w:val="84"/>
        </w:numPr>
        <w:spacing w:line="360" w:lineRule="auto"/>
        <w:ind w:left="284" w:hanging="426"/>
        <w:rPr>
          <w:rFonts w:ascii="Times New Roman" w:hAnsi="Times New Roman" w:cs="Times New Roman"/>
          <w:sz w:val="24"/>
          <w:szCs w:val="24"/>
        </w:rPr>
      </w:pPr>
      <w:r w:rsidRPr="004B34F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ftar </w:t>
      </w:r>
      <w:r w:rsidRPr="004B34FA">
        <w:rPr>
          <w:rFonts w:ascii="Times New Roman" w:hAnsi="Times New Roman" w:cs="Times New Roman"/>
          <w:b/>
          <w:bCs/>
          <w:sz w:val="24"/>
          <w:szCs w:val="24"/>
          <w:lang w:val="id-ID"/>
        </w:rPr>
        <w:t>Pertanyaan Kepuasan Pelanggan</w:t>
      </w:r>
      <w:r w:rsidRPr="004B34F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Y)</w:t>
      </w:r>
    </w:p>
    <w:tbl>
      <w:tblPr>
        <w:tblpPr w:leftFromText="180" w:rightFromText="180" w:vertAnchor="text" w:horzAnchor="margin" w:tblpXSpec="center" w:tblpY="215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7"/>
        <w:gridCol w:w="2677"/>
        <w:gridCol w:w="709"/>
        <w:gridCol w:w="709"/>
        <w:gridCol w:w="709"/>
        <w:gridCol w:w="708"/>
        <w:gridCol w:w="851"/>
      </w:tblGrid>
      <w:tr w:rsidR="001F72B9" w:rsidRPr="00DC1EDD" w14:paraId="2C5F0D22" w14:textId="77777777" w:rsidTr="006C61E6">
        <w:tc>
          <w:tcPr>
            <w:tcW w:w="567" w:type="dxa"/>
            <w:vMerge w:val="restart"/>
          </w:tcPr>
          <w:p w14:paraId="266C414C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677" w:type="dxa"/>
            <w:vMerge w:val="restart"/>
          </w:tcPr>
          <w:p w14:paraId="2211D44E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3686" w:type="dxa"/>
            <w:gridSpan w:val="5"/>
          </w:tcPr>
          <w:p w14:paraId="210A8A0E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anggapan</w:t>
            </w:r>
          </w:p>
        </w:tc>
      </w:tr>
      <w:tr w:rsidR="001F72B9" w14:paraId="0B3BD3DA" w14:textId="77777777" w:rsidTr="006C61E6">
        <w:tc>
          <w:tcPr>
            <w:tcW w:w="567" w:type="dxa"/>
            <w:vMerge/>
          </w:tcPr>
          <w:p w14:paraId="5587A738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77" w:type="dxa"/>
            <w:vMerge/>
          </w:tcPr>
          <w:p w14:paraId="5026EF54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09" w:type="dxa"/>
          </w:tcPr>
          <w:p w14:paraId="00B83725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S</w:t>
            </w:r>
          </w:p>
        </w:tc>
        <w:tc>
          <w:tcPr>
            <w:tcW w:w="709" w:type="dxa"/>
          </w:tcPr>
          <w:p w14:paraId="362840D0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709" w:type="dxa"/>
          </w:tcPr>
          <w:p w14:paraId="414B3225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708" w:type="dxa"/>
          </w:tcPr>
          <w:p w14:paraId="7CCF9ECA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851" w:type="dxa"/>
          </w:tcPr>
          <w:p w14:paraId="440B940F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S</w:t>
            </w:r>
          </w:p>
        </w:tc>
      </w:tr>
      <w:tr w:rsidR="001F72B9" w14:paraId="1FC2CFC1" w14:textId="77777777" w:rsidTr="006C61E6">
        <w:tc>
          <w:tcPr>
            <w:tcW w:w="6930" w:type="dxa"/>
            <w:gridSpan w:val="7"/>
          </w:tcPr>
          <w:p w14:paraId="113B01DA" w14:textId="77777777" w:rsidR="001F72B9" w:rsidRPr="000E64A5" w:rsidRDefault="001F72B9" w:rsidP="003C4674">
            <w:pPr>
              <w:pStyle w:val="ListParagraph"/>
              <w:spacing w:line="360" w:lineRule="auto"/>
              <w:ind w:left="4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0E64A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epuasan</w:t>
            </w:r>
            <w:proofErr w:type="spellEnd"/>
            <w:r w:rsidRPr="000E64A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E64A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lang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g</w:t>
            </w:r>
            <w:r w:rsidRPr="000E64A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n</w:t>
            </w:r>
            <w:proofErr w:type="spellEnd"/>
            <w:r w:rsidRPr="000E64A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E64A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seluruhan</w:t>
            </w:r>
            <w:proofErr w:type="spellEnd"/>
          </w:p>
        </w:tc>
      </w:tr>
      <w:tr w:rsidR="001F72B9" w:rsidRPr="00AF6987" w14:paraId="49E87D6A" w14:textId="77777777" w:rsidTr="006C61E6">
        <w:tc>
          <w:tcPr>
            <w:tcW w:w="567" w:type="dxa"/>
          </w:tcPr>
          <w:p w14:paraId="0FA8E480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5D52BD9E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r w:rsidRPr="00AF698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erasa puas dengan keseluruhan layanan yang diberikan Gojek</w:t>
            </w:r>
          </w:p>
        </w:tc>
        <w:tc>
          <w:tcPr>
            <w:tcW w:w="709" w:type="dxa"/>
          </w:tcPr>
          <w:p w14:paraId="4A413C4D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3B33103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C6C0E2A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868456F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33CADE9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50E4AD5B" w14:textId="77777777" w:rsidTr="006C61E6">
        <w:tc>
          <w:tcPr>
            <w:tcW w:w="567" w:type="dxa"/>
          </w:tcPr>
          <w:p w14:paraId="77202712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2787CD09" w14:textId="77777777" w:rsidR="001F72B9" w:rsidRPr="008C71A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 w:rsidRPr="00AF698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lebih puas menggunakan Gojek daripada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ransportasi</w:t>
            </w:r>
            <w:proofErr w:type="spellEnd"/>
            <w:r w:rsidRPr="00AF698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lain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  <w:tc>
          <w:tcPr>
            <w:tcW w:w="709" w:type="dxa"/>
          </w:tcPr>
          <w:p w14:paraId="1FD1908A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5A2AF70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D312319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311C2D88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210B7DC5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4DB75C00" w14:textId="77777777" w:rsidTr="006C61E6">
        <w:tc>
          <w:tcPr>
            <w:tcW w:w="6930" w:type="dxa"/>
            <w:gridSpan w:val="7"/>
          </w:tcPr>
          <w:p w14:paraId="6FDB5E23" w14:textId="77777777" w:rsidR="001F72B9" w:rsidRPr="0046574C" w:rsidRDefault="001F72B9" w:rsidP="003C4674">
            <w:pPr>
              <w:pStyle w:val="ListParagraph"/>
              <w:spacing w:line="360" w:lineRule="auto"/>
              <w:ind w:left="4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imensi</w:t>
            </w:r>
            <w:proofErr w:type="spellEnd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puasan</w:t>
            </w:r>
            <w:proofErr w:type="spellEnd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langgan</w:t>
            </w:r>
            <w:proofErr w:type="spellEnd"/>
          </w:p>
        </w:tc>
      </w:tr>
      <w:tr w:rsidR="001F72B9" w:rsidRPr="00AF6987" w14:paraId="430BB247" w14:textId="77777777" w:rsidTr="006C61E6">
        <w:tc>
          <w:tcPr>
            <w:tcW w:w="567" w:type="dxa"/>
          </w:tcPr>
          <w:p w14:paraId="0E514C70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5FEE0F65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962C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Ketika saya merasa puas, saya akan memberikan minimal bintang 4 pada </w:t>
            </w:r>
            <w:r w:rsidRPr="00A962CF"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driver</w:t>
            </w:r>
            <w:r w:rsidRPr="00A962C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Gojek</w:t>
            </w:r>
          </w:p>
        </w:tc>
        <w:tc>
          <w:tcPr>
            <w:tcW w:w="709" w:type="dxa"/>
          </w:tcPr>
          <w:p w14:paraId="4AD1840F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2C422A4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971DCB3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402C80D1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65697D6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0FD4CB3F" w14:textId="77777777" w:rsidTr="006C61E6">
        <w:tc>
          <w:tcPr>
            <w:tcW w:w="567" w:type="dxa"/>
          </w:tcPr>
          <w:p w14:paraId="32C316D9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0150607F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r w:rsidRPr="00AF698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enilai bahwa Gojek adalah ojek </w:t>
            </w:r>
            <w:r w:rsidRPr="00AF6987"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 xml:space="preserve">online </w:t>
            </w:r>
            <w:r w:rsidRPr="00AF698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yang menguntungkan</w:t>
            </w:r>
          </w:p>
        </w:tc>
        <w:tc>
          <w:tcPr>
            <w:tcW w:w="709" w:type="dxa"/>
          </w:tcPr>
          <w:p w14:paraId="03929D91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AB36459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F1D70CC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77D2114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66AF20E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37FA5DC3" w14:textId="77777777" w:rsidTr="006C61E6">
        <w:tc>
          <w:tcPr>
            <w:tcW w:w="6930" w:type="dxa"/>
            <w:gridSpan w:val="7"/>
          </w:tcPr>
          <w:p w14:paraId="7185E04A" w14:textId="77777777" w:rsidR="001F72B9" w:rsidRPr="0046574C" w:rsidRDefault="001F72B9" w:rsidP="003C4674">
            <w:pPr>
              <w:pStyle w:val="ListParagraph"/>
              <w:spacing w:line="360" w:lineRule="auto"/>
              <w:ind w:left="0" w:firstLine="4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onfirmasi</w:t>
            </w:r>
            <w:proofErr w:type="spellEnd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Harapan</w:t>
            </w:r>
            <w:proofErr w:type="spellEnd"/>
          </w:p>
        </w:tc>
      </w:tr>
      <w:tr w:rsidR="001F72B9" w:rsidRPr="00AF6987" w14:paraId="28187E85" w14:textId="77777777" w:rsidTr="006C61E6">
        <w:tc>
          <w:tcPr>
            <w:tcW w:w="567" w:type="dxa"/>
          </w:tcPr>
          <w:p w14:paraId="1AEBC474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61DC5BF9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r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</w:p>
        </w:tc>
        <w:tc>
          <w:tcPr>
            <w:tcW w:w="709" w:type="dxa"/>
          </w:tcPr>
          <w:p w14:paraId="5DC14462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A695724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640DD5E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51791818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2D9E2C5C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509E2FE9" w14:textId="77777777" w:rsidTr="006C61E6">
        <w:tc>
          <w:tcPr>
            <w:tcW w:w="567" w:type="dxa"/>
          </w:tcPr>
          <w:p w14:paraId="4EBA7787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62884D42" w14:textId="77777777" w:rsidR="001F72B9" w:rsidRPr="003B67B5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rasa pelayanan yang diberika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r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</w:p>
        </w:tc>
        <w:tc>
          <w:tcPr>
            <w:tcW w:w="709" w:type="dxa"/>
          </w:tcPr>
          <w:p w14:paraId="2208C74D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5D2A525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D1663EB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F04024B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7D8BB81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38100660" w14:textId="77777777" w:rsidTr="006C61E6">
        <w:tc>
          <w:tcPr>
            <w:tcW w:w="6930" w:type="dxa"/>
            <w:gridSpan w:val="7"/>
          </w:tcPr>
          <w:p w14:paraId="5FA0D4C9" w14:textId="77777777" w:rsidR="001F72B9" w:rsidRPr="0046574C" w:rsidRDefault="001F72B9" w:rsidP="003C4674">
            <w:pPr>
              <w:pStyle w:val="ListParagraph"/>
              <w:spacing w:line="360" w:lineRule="auto"/>
              <w:ind w:left="4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at</w:t>
            </w:r>
            <w:proofErr w:type="spellEnd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eli</w:t>
            </w:r>
            <w:proofErr w:type="spellEnd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Ulang</w:t>
            </w:r>
            <w:proofErr w:type="spellEnd"/>
          </w:p>
        </w:tc>
      </w:tr>
      <w:tr w:rsidR="001F72B9" w:rsidRPr="00AF6987" w14:paraId="50046B1B" w14:textId="77777777" w:rsidTr="006C61E6">
        <w:tc>
          <w:tcPr>
            <w:tcW w:w="567" w:type="dxa"/>
          </w:tcPr>
          <w:p w14:paraId="59D1652B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512309B9" w14:textId="77777777" w:rsidR="001F72B9" w:rsidRPr="00883ACE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r w:rsidRPr="00AF698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berniat menggunakan kembali Gojek karena fasilitas yang disediaka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adai</w:t>
            </w:r>
            <w:proofErr w:type="spellEnd"/>
          </w:p>
        </w:tc>
        <w:tc>
          <w:tcPr>
            <w:tcW w:w="709" w:type="dxa"/>
          </w:tcPr>
          <w:p w14:paraId="4838D5A6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7691A2B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61DCDCC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06CCD58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90E98B0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2FB956A5" w14:textId="77777777" w:rsidTr="006C61E6">
        <w:tc>
          <w:tcPr>
            <w:tcW w:w="567" w:type="dxa"/>
          </w:tcPr>
          <w:p w14:paraId="548DDC79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614FFCD9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pua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g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gi</w:t>
            </w:r>
            <w:proofErr w:type="spellEnd"/>
          </w:p>
        </w:tc>
        <w:tc>
          <w:tcPr>
            <w:tcW w:w="709" w:type="dxa"/>
          </w:tcPr>
          <w:p w14:paraId="54A40A71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4316353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5BC2B8F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EE006EE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376CD92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030D32AD" w14:textId="77777777" w:rsidTr="006C61E6">
        <w:tc>
          <w:tcPr>
            <w:tcW w:w="6930" w:type="dxa"/>
            <w:gridSpan w:val="7"/>
          </w:tcPr>
          <w:p w14:paraId="743DD47A" w14:textId="77777777" w:rsidR="001F72B9" w:rsidRPr="0046574C" w:rsidRDefault="001F72B9" w:rsidP="003C4674">
            <w:pPr>
              <w:pStyle w:val="ListParagraph"/>
              <w:spacing w:line="360" w:lineRule="auto"/>
              <w:ind w:left="4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sediaan</w:t>
            </w:r>
            <w:proofErr w:type="spellEnd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untuk</w:t>
            </w:r>
            <w:proofErr w:type="spellEnd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574C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erekomendasikan</w:t>
            </w:r>
            <w:proofErr w:type="spellEnd"/>
          </w:p>
        </w:tc>
      </w:tr>
      <w:tr w:rsidR="001F72B9" w:rsidRPr="00AF6987" w14:paraId="56ABAE80" w14:textId="77777777" w:rsidTr="006C61E6">
        <w:tc>
          <w:tcPr>
            <w:tcW w:w="567" w:type="dxa"/>
          </w:tcPr>
          <w:p w14:paraId="2C5DCF1F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25DF9B8D" w14:textId="77777777" w:rsidR="001F72B9" w:rsidRPr="00347F52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r w:rsidRPr="00AF698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engetahui aplikasi gojek dari rekomendasi orang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luar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sb</w:t>
            </w:r>
            <w:proofErr w:type="spellEnd"/>
          </w:p>
        </w:tc>
        <w:tc>
          <w:tcPr>
            <w:tcW w:w="709" w:type="dxa"/>
          </w:tcPr>
          <w:p w14:paraId="0E5F3F0D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7028C7E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7D4B582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6442041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2E964A43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21286306" w14:textId="77777777" w:rsidTr="006C61E6">
        <w:tc>
          <w:tcPr>
            <w:tcW w:w="567" w:type="dxa"/>
          </w:tcPr>
          <w:p w14:paraId="13524D41" w14:textId="77777777" w:rsidR="001F72B9" w:rsidRPr="00AF6987" w:rsidRDefault="001F72B9" w:rsidP="000F50AB">
            <w:pPr>
              <w:pStyle w:val="ListParagraph"/>
              <w:numPr>
                <w:ilvl w:val="0"/>
                <w:numId w:val="85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576A678A" w14:textId="77777777" w:rsidR="001F72B9" w:rsidRPr="003A41FD" w:rsidRDefault="001F72B9" w:rsidP="003C4674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leh </w:t>
            </w:r>
            <w:r w:rsidRPr="003A41F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hi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ekomendas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luar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sb</w:t>
            </w:r>
            <w:proofErr w:type="spellEnd"/>
          </w:p>
        </w:tc>
        <w:tc>
          <w:tcPr>
            <w:tcW w:w="709" w:type="dxa"/>
          </w:tcPr>
          <w:p w14:paraId="28130A6D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D83C3A5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2F59F28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3E79214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5DBED38" w14:textId="77777777" w:rsidR="001F72B9" w:rsidRPr="00AF6987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14:paraId="3442AE81" w14:textId="77777777" w:rsidR="001F72B9" w:rsidRPr="001F72B9" w:rsidRDefault="001F72B9" w:rsidP="001F72B9">
      <w:pPr>
        <w:spacing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14:paraId="18EA278F" w14:textId="3B472AD3" w:rsidR="001F72B9" w:rsidRPr="001F72B9" w:rsidRDefault="001F72B9" w:rsidP="000F50AB">
      <w:pPr>
        <w:pStyle w:val="ListParagraph"/>
        <w:numPr>
          <w:ilvl w:val="0"/>
          <w:numId w:val="84"/>
        </w:numPr>
        <w:spacing w:line="360" w:lineRule="auto"/>
        <w:ind w:left="284" w:hanging="426"/>
        <w:rPr>
          <w:rFonts w:ascii="Times New Roman" w:hAnsi="Times New Roman" w:cs="Times New Roman"/>
          <w:b/>
          <w:bCs/>
          <w:sz w:val="24"/>
          <w:szCs w:val="24"/>
        </w:rPr>
      </w:pPr>
      <w:r w:rsidRPr="001F72B9">
        <w:rPr>
          <w:rFonts w:ascii="Times New Roman" w:hAnsi="Times New Roman" w:cs="Times New Roman"/>
          <w:b/>
          <w:bCs/>
          <w:sz w:val="24"/>
          <w:szCs w:val="24"/>
        </w:rPr>
        <w:t xml:space="preserve">Daftar </w:t>
      </w:r>
      <w:r w:rsidRPr="001F72B9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Pertanyaan </w:t>
      </w:r>
      <w:r w:rsidRPr="001F72B9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Responsiveness </w:t>
      </w:r>
      <w:r w:rsidRPr="001F72B9">
        <w:rPr>
          <w:rFonts w:ascii="Times New Roman" w:hAnsi="Times New Roman" w:cs="Times New Roman"/>
          <w:b/>
          <w:bCs/>
          <w:sz w:val="24"/>
          <w:szCs w:val="24"/>
        </w:rPr>
        <w:t>(X1)</w:t>
      </w:r>
    </w:p>
    <w:tbl>
      <w:tblPr>
        <w:tblpPr w:leftFromText="180" w:rightFromText="180" w:vertAnchor="text" w:horzAnchor="margin" w:tblpXSpec="center" w:tblpY="230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7"/>
        <w:gridCol w:w="2677"/>
        <w:gridCol w:w="709"/>
        <w:gridCol w:w="709"/>
        <w:gridCol w:w="709"/>
        <w:gridCol w:w="708"/>
        <w:gridCol w:w="851"/>
      </w:tblGrid>
      <w:tr w:rsidR="001F72B9" w:rsidRPr="00DC1EDD" w14:paraId="77538F1C" w14:textId="77777777" w:rsidTr="0085267D">
        <w:tc>
          <w:tcPr>
            <w:tcW w:w="567" w:type="dxa"/>
            <w:vMerge w:val="restart"/>
          </w:tcPr>
          <w:p w14:paraId="69FC515E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677" w:type="dxa"/>
            <w:vMerge w:val="restart"/>
          </w:tcPr>
          <w:p w14:paraId="0FCA7ABD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3686" w:type="dxa"/>
            <w:gridSpan w:val="5"/>
          </w:tcPr>
          <w:p w14:paraId="65D3543D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anggapan</w:t>
            </w:r>
          </w:p>
        </w:tc>
      </w:tr>
      <w:tr w:rsidR="001F72B9" w14:paraId="43D55D33" w14:textId="77777777" w:rsidTr="0085267D">
        <w:tc>
          <w:tcPr>
            <w:tcW w:w="567" w:type="dxa"/>
            <w:vMerge/>
          </w:tcPr>
          <w:p w14:paraId="5BA6150A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77" w:type="dxa"/>
            <w:vMerge/>
          </w:tcPr>
          <w:p w14:paraId="0D8201D1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09" w:type="dxa"/>
          </w:tcPr>
          <w:p w14:paraId="4F8C78F4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S</w:t>
            </w:r>
          </w:p>
        </w:tc>
        <w:tc>
          <w:tcPr>
            <w:tcW w:w="709" w:type="dxa"/>
          </w:tcPr>
          <w:p w14:paraId="5B091429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709" w:type="dxa"/>
          </w:tcPr>
          <w:p w14:paraId="06575BD7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708" w:type="dxa"/>
          </w:tcPr>
          <w:p w14:paraId="606AECA5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851" w:type="dxa"/>
          </w:tcPr>
          <w:p w14:paraId="01054FDC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S</w:t>
            </w:r>
          </w:p>
        </w:tc>
      </w:tr>
      <w:tr w:rsidR="001F72B9" w14:paraId="26C0662D" w14:textId="77777777" w:rsidTr="0085267D">
        <w:tc>
          <w:tcPr>
            <w:tcW w:w="6930" w:type="dxa"/>
            <w:gridSpan w:val="7"/>
          </w:tcPr>
          <w:p w14:paraId="6B6542CB" w14:textId="77777777" w:rsidR="001F72B9" w:rsidRPr="003B67B5" w:rsidRDefault="001F72B9" w:rsidP="003C4674">
            <w:pPr>
              <w:pStyle w:val="ListParagraph"/>
              <w:spacing w:line="360" w:lineRule="auto"/>
              <w:ind w:left="177" w:firstLine="283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cepatan</w:t>
            </w:r>
            <w:proofErr w:type="spellEnd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alam</w:t>
            </w:r>
            <w:proofErr w:type="spellEnd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elayani</w:t>
            </w:r>
            <w:proofErr w:type="spellEnd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luhan</w:t>
            </w:r>
            <w:proofErr w:type="spellEnd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B67B5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langgan</w:t>
            </w:r>
            <w:proofErr w:type="spellEnd"/>
          </w:p>
        </w:tc>
      </w:tr>
      <w:tr w:rsidR="001F72B9" w:rsidRPr="00AF6987" w14:paraId="60C6B53A" w14:textId="77777777" w:rsidTr="0085267D">
        <w:tc>
          <w:tcPr>
            <w:tcW w:w="567" w:type="dxa"/>
          </w:tcPr>
          <w:p w14:paraId="3E1C8CB6" w14:textId="77777777" w:rsidR="001F72B9" w:rsidRPr="00AF6987" w:rsidRDefault="001F72B9" w:rsidP="000F50AB">
            <w:pPr>
              <w:pStyle w:val="ListParagraph"/>
              <w:numPr>
                <w:ilvl w:val="0"/>
                <w:numId w:val="86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684EFD14" w14:textId="77777777" w:rsidR="001F72B9" w:rsidRPr="001B0B61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B0B61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passwor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ng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masalahan</w:t>
            </w:r>
            <w:proofErr w:type="spellEnd"/>
          </w:p>
        </w:tc>
        <w:tc>
          <w:tcPr>
            <w:tcW w:w="709" w:type="dxa"/>
          </w:tcPr>
          <w:p w14:paraId="394FD5BD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6C77599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CF7426D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4BC3340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23070E92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0914BAF7" w14:textId="77777777" w:rsidTr="0085267D">
        <w:tc>
          <w:tcPr>
            <w:tcW w:w="567" w:type="dxa"/>
          </w:tcPr>
          <w:p w14:paraId="42236922" w14:textId="77777777" w:rsidR="001F72B9" w:rsidRPr="00AF6987" w:rsidRDefault="001F72B9" w:rsidP="000F50AB">
            <w:pPr>
              <w:pStyle w:val="ListParagraph"/>
              <w:numPr>
                <w:ilvl w:val="0"/>
                <w:numId w:val="86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638508E1" w14:textId="77777777" w:rsidR="001F72B9" w:rsidRPr="009730A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ngg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lu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891D4C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s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esanan</w:t>
            </w:r>
            <w:proofErr w:type="spellEnd"/>
          </w:p>
        </w:tc>
        <w:tc>
          <w:tcPr>
            <w:tcW w:w="709" w:type="dxa"/>
          </w:tcPr>
          <w:p w14:paraId="01B27D2E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778EE3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55820D5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0F05C3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00EF688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14EE6503" w14:textId="77777777" w:rsidTr="0085267D">
        <w:tc>
          <w:tcPr>
            <w:tcW w:w="6930" w:type="dxa"/>
            <w:gridSpan w:val="7"/>
          </w:tcPr>
          <w:p w14:paraId="7B555D6F" w14:textId="77777777" w:rsidR="001F72B9" w:rsidRPr="00351812" w:rsidRDefault="001F72B9" w:rsidP="003C4674">
            <w:pPr>
              <w:pStyle w:val="ListParagraph"/>
              <w:spacing w:line="276" w:lineRule="auto"/>
              <w:ind w:left="4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sediaan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embantu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langgan</w:t>
            </w:r>
            <w:proofErr w:type="spellEnd"/>
          </w:p>
        </w:tc>
      </w:tr>
      <w:tr w:rsidR="001F72B9" w:rsidRPr="00AF6987" w14:paraId="361333EB" w14:textId="77777777" w:rsidTr="0085267D">
        <w:tc>
          <w:tcPr>
            <w:tcW w:w="567" w:type="dxa"/>
          </w:tcPr>
          <w:p w14:paraId="18A5D6F8" w14:textId="77777777" w:rsidR="001F72B9" w:rsidRPr="00AF6987" w:rsidRDefault="001F72B9" w:rsidP="000F50AB">
            <w:pPr>
              <w:pStyle w:val="ListParagraph"/>
              <w:numPr>
                <w:ilvl w:val="0"/>
                <w:numId w:val="86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2D34A862" w14:textId="77777777" w:rsidR="001F72B9" w:rsidRPr="009730A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390FCF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jemp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mp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</w:p>
        </w:tc>
        <w:tc>
          <w:tcPr>
            <w:tcW w:w="709" w:type="dxa"/>
          </w:tcPr>
          <w:p w14:paraId="582C8B98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FF437CF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70DE821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B8EEAFF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4D9E42D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47B42C71" w14:textId="77777777" w:rsidTr="0085267D">
        <w:tc>
          <w:tcPr>
            <w:tcW w:w="567" w:type="dxa"/>
          </w:tcPr>
          <w:p w14:paraId="19BB803C" w14:textId="77777777" w:rsidR="001F72B9" w:rsidRPr="00AF6987" w:rsidRDefault="001F72B9" w:rsidP="000F50AB">
            <w:pPr>
              <w:pStyle w:val="ListParagraph"/>
              <w:numPr>
                <w:ilvl w:val="0"/>
                <w:numId w:val="86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49334AAC" w14:textId="77777777" w:rsidR="001F72B9" w:rsidRPr="009730A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891D4C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sig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y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nggan</w:t>
            </w:r>
            <w:proofErr w:type="spellEnd"/>
          </w:p>
        </w:tc>
        <w:tc>
          <w:tcPr>
            <w:tcW w:w="709" w:type="dxa"/>
          </w:tcPr>
          <w:p w14:paraId="4FC49042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2DF23C5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56C16B6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EAFE4F0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5CEE9417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072A1EEA" w14:textId="77777777" w:rsidTr="0085267D">
        <w:tc>
          <w:tcPr>
            <w:tcW w:w="6930" w:type="dxa"/>
            <w:gridSpan w:val="7"/>
          </w:tcPr>
          <w:p w14:paraId="6619CF14" w14:textId="77777777" w:rsidR="001F72B9" w:rsidRPr="00AF6987" w:rsidRDefault="001F72B9" w:rsidP="003C4674">
            <w:pPr>
              <w:pStyle w:val="ListParagraph"/>
              <w:spacing w:line="276" w:lineRule="auto"/>
              <w:ind w:left="46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proofErr w:type="spellStart"/>
            <w:r w:rsidRPr="0035181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epatan</w:t>
            </w:r>
            <w:proofErr w:type="spellEnd"/>
            <w:r w:rsidRPr="0035181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5181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waktu</w:t>
            </w:r>
            <w:proofErr w:type="spellEnd"/>
            <w:r w:rsidRPr="0035181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5181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sanan</w:t>
            </w:r>
            <w:proofErr w:type="spellEnd"/>
            <w:r w:rsidRPr="0035181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</w:tr>
      <w:tr w:rsidR="001F72B9" w:rsidRPr="00AF6987" w14:paraId="3574C26C" w14:textId="77777777" w:rsidTr="0085267D">
        <w:tc>
          <w:tcPr>
            <w:tcW w:w="567" w:type="dxa"/>
          </w:tcPr>
          <w:p w14:paraId="75F0B904" w14:textId="77777777" w:rsidR="001F72B9" w:rsidRPr="00AF6987" w:rsidRDefault="001F72B9" w:rsidP="000F50AB">
            <w:pPr>
              <w:pStyle w:val="ListParagraph"/>
              <w:numPr>
                <w:ilvl w:val="0"/>
                <w:numId w:val="86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2EF6CFA2" w14:textId="77777777" w:rsidR="001F72B9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n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past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sanan</w:t>
            </w:r>
            <w:proofErr w:type="spellEnd"/>
          </w:p>
        </w:tc>
        <w:tc>
          <w:tcPr>
            <w:tcW w:w="709" w:type="dxa"/>
          </w:tcPr>
          <w:p w14:paraId="4D883305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D1A375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1CA9784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4238DB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6300EC43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21A4F4DB" w14:textId="77777777" w:rsidTr="0085267D">
        <w:tc>
          <w:tcPr>
            <w:tcW w:w="567" w:type="dxa"/>
          </w:tcPr>
          <w:p w14:paraId="5B537B48" w14:textId="77777777" w:rsidR="001F72B9" w:rsidRPr="00AF6987" w:rsidRDefault="001F72B9" w:rsidP="000F50AB">
            <w:pPr>
              <w:pStyle w:val="ListParagraph"/>
              <w:numPr>
                <w:ilvl w:val="0"/>
                <w:numId w:val="86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677" w:type="dxa"/>
          </w:tcPr>
          <w:p w14:paraId="2CAD4F07" w14:textId="77777777" w:rsidR="001F72B9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e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Pr="00FC0543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konfi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de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ng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elep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h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as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mba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sanan</w:t>
            </w:r>
            <w:proofErr w:type="spellEnd"/>
          </w:p>
        </w:tc>
        <w:tc>
          <w:tcPr>
            <w:tcW w:w="709" w:type="dxa"/>
          </w:tcPr>
          <w:p w14:paraId="0FBD792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2DE0DE1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BC777D5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3E4D1366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2DEE14E9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tbl>
      <w:tblPr>
        <w:tblpPr w:leftFromText="180" w:rightFromText="180" w:vertAnchor="page" w:horzAnchor="margin" w:tblpXSpec="center" w:tblpY="2360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94"/>
        <w:gridCol w:w="2805"/>
        <w:gridCol w:w="742"/>
        <w:gridCol w:w="742"/>
        <w:gridCol w:w="742"/>
        <w:gridCol w:w="741"/>
        <w:gridCol w:w="1352"/>
      </w:tblGrid>
      <w:tr w:rsidR="001F72B9" w:rsidRPr="00DC1EDD" w14:paraId="235DB568" w14:textId="77777777" w:rsidTr="0085267D">
        <w:trPr>
          <w:trHeight w:val="431"/>
          <w:tblHeader/>
        </w:trPr>
        <w:tc>
          <w:tcPr>
            <w:tcW w:w="594" w:type="dxa"/>
            <w:vMerge w:val="restart"/>
          </w:tcPr>
          <w:p w14:paraId="5052309A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23776" behindDoc="0" locked="0" layoutInCell="1" allowOverlap="1" wp14:anchorId="4CCB0A16" wp14:editId="57B95C9A">
                      <wp:simplePos x="0" y="0"/>
                      <wp:positionH relativeFrom="column">
                        <wp:posOffset>-338894</wp:posOffset>
                      </wp:positionH>
                      <wp:positionV relativeFrom="paragraph">
                        <wp:posOffset>-581123</wp:posOffset>
                      </wp:positionV>
                      <wp:extent cx="4933218" cy="304800"/>
                      <wp:effectExtent l="0" t="0" r="20320" b="19050"/>
                      <wp:wrapNone/>
                      <wp:docPr id="55" name="Text Box 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933218" cy="3048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</wps:spPr>
                            <wps:txbx>
                              <w:txbxContent>
                                <w:p w14:paraId="2F8FE5E6" w14:textId="42340CE5" w:rsidR="00EB013A" w:rsidRPr="001F72B9" w:rsidRDefault="00EB013A" w:rsidP="000F50AB">
                                  <w:pPr>
                                    <w:pStyle w:val="ListParagraph"/>
                                    <w:numPr>
                                      <w:ilvl w:val="0"/>
                                      <w:numId w:val="90"/>
                                    </w:numPr>
                                    <w:spacing w:line="360" w:lineRule="auto"/>
                                    <w:ind w:left="284" w:hanging="426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1F72B9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  <w:t>Daftar Pertanyaan Kualitas Pelayanan (X2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type w14:anchorId="4CCB0A16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55" o:spid="_x0000_s1027" type="#_x0000_t202" style="position:absolute;margin-left:-26.7pt;margin-top:-45.75pt;width:388.45pt;height:24pt;z-index:2517237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" fillcolor="white [3201]" strokecolor="white [3212]" strokeweight=".5pt">
                      <v:textbox>
                        <w:txbxContent>
                          <w:p w14:paraId="2F8FE5E6" w14:textId="42340CE5" w:rsidR="00EB013A" w:rsidRPr="001F72B9" w:rsidRDefault="00EB013A" w:rsidP="000F50AB">
                            <w:pPr>
                              <w:pStyle w:val="ListParagraph"/>
                              <w:numPr>
                                <w:ilvl w:val="0"/>
                                <w:numId w:val="90"/>
                              </w:numPr>
                              <w:spacing w:line="360" w:lineRule="auto"/>
                              <w:ind w:left="284" w:hanging="426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1F72B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Daftar Pertanyaan Kualitas Pelayanan (X2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805" w:type="dxa"/>
            <w:vMerge w:val="restart"/>
          </w:tcPr>
          <w:p w14:paraId="7C1F62E0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4319" w:type="dxa"/>
            <w:gridSpan w:val="5"/>
          </w:tcPr>
          <w:p w14:paraId="5B2130E5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anggapan</w:t>
            </w:r>
          </w:p>
        </w:tc>
      </w:tr>
      <w:tr w:rsidR="001F72B9" w14:paraId="60C8D112" w14:textId="77777777" w:rsidTr="0085267D">
        <w:trPr>
          <w:trHeight w:val="431"/>
          <w:tblHeader/>
        </w:trPr>
        <w:tc>
          <w:tcPr>
            <w:tcW w:w="594" w:type="dxa"/>
            <w:vMerge/>
          </w:tcPr>
          <w:p w14:paraId="5D05260E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05" w:type="dxa"/>
            <w:vMerge/>
          </w:tcPr>
          <w:p w14:paraId="2991C7AC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42" w:type="dxa"/>
          </w:tcPr>
          <w:p w14:paraId="58A5CA21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S</w:t>
            </w:r>
          </w:p>
        </w:tc>
        <w:tc>
          <w:tcPr>
            <w:tcW w:w="742" w:type="dxa"/>
          </w:tcPr>
          <w:p w14:paraId="6B483A1D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742" w:type="dxa"/>
          </w:tcPr>
          <w:p w14:paraId="4CEA5A7A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741" w:type="dxa"/>
          </w:tcPr>
          <w:p w14:paraId="559DE28B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1352" w:type="dxa"/>
          </w:tcPr>
          <w:p w14:paraId="2508E1BD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S</w:t>
            </w:r>
          </w:p>
        </w:tc>
      </w:tr>
      <w:tr w:rsidR="001F72B9" w14:paraId="70CC8A04" w14:textId="77777777" w:rsidTr="0085267D">
        <w:trPr>
          <w:trHeight w:val="431"/>
          <w:tblHeader/>
        </w:trPr>
        <w:tc>
          <w:tcPr>
            <w:tcW w:w="7718" w:type="dxa"/>
            <w:gridSpan w:val="7"/>
          </w:tcPr>
          <w:p w14:paraId="13098F56" w14:textId="77777777" w:rsidR="001F72B9" w:rsidRPr="00FB68F7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FB68F7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Realibility</w:t>
            </w:r>
            <w:proofErr w:type="spellEnd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handalan</w:t>
            </w:r>
            <w:proofErr w:type="spellEnd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)</w:t>
            </w:r>
          </w:p>
        </w:tc>
      </w:tr>
      <w:tr w:rsidR="001F72B9" w:rsidRPr="00AF6987" w14:paraId="427CD2EB" w14:textId="77777777" w:rsidTr="0085267D">
        <w:trPr>
          <w:trHeight w:val="1644"/>
          <w:tblHeader/>
        </w:trPr>
        <w:tc>
          <w:tcPr>
            <w:tcW w:w="594" w:type="dxa"/>
          </w:tcPr>
          <w:p w14:paraId="71D7A8FF" w14:textId="77777777" w:rsidR="001F72B9" w:rsidRPr="003D7FCC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05" w:type="dxa"/>
          </w:tcPr>
          <w:p w14:paraId="797B2E0D" w14:textId="77777777" w:rsidR="001F72B9" w:rsidRPr="00FB679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n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r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valid</w:t>
            </w:r>
          </w:p>
        </w:tc>
        <w:tc>
          <w:tcPr>
            <w:tcW w:w="742" w:type="dxa"/>
          </w:tcPr>
          <w:p w14:paraId="05A2ACD3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4CCCD71E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69658A24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777164A9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542FA293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29B27E88" w14:textId="77777777" w:rsidTr="0085267D">
        <w:trPr>
          <w:trHeight w:val="1324"/>
          <w:tblHeader/>
        </w:trPr>
        <w:tc>
          <w:tcPr>
            <w:tcW w:w="594" w:type="dxa"/>
          </w:tcPr>
          <w:p w14:paraId="49B46254" w14:textId="77777777" w:rsidR="001F72B9" w:rsidRPr="00AF6987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805" w:type="dxa"/>
          </w:tcPr>
          <w:p w14:paraId="282D0C01" w14:textId="77777777" w:rsidR="001F72B9" w:rsidRPr="00FE3FA3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suran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hi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kendara</w:t>
            </w:r>
            <w:proofErr w:type="spellEnd"/>
          </w:p>
        </w:tc>
        <w:tc>
          <w:tcPr>
            <w:tcW w:w="742" w:type="dxa"/>
          </w:tcPr>
          <w:p w14:paraId="633253E2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1CC8F6EC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64B56BD6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1EF6E21C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004D1F32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69B9DD97" w14:textId="77777777" w:rsidTr="0085267D">
        <w:trPr>
          <w:trHeight w:val="318"/>
          <w:tblHeader/>
        </w:trPr>
        <w:tc>
          <w:tcPr>
            <w:tcW w:w="7718" w:type="dxa"/>
            <w:gridSpan w:val="7"/>
          </w:tcPr>
          <w:p w14:paraId="3FACF82E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B68F7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Assurance</w:t>
            </w:r>
            <w:r w:rsidRPr="00FB68F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(</w:t>
            </w:r>
            <w:proofErr w:type="spellStart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suransi</w:t>
            </w:r>
            <w:proofErr w:type="spellEnd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)</w:t>
            </w:r>
          </w:p>
        </w:tc>
      </w:tr>
      <w:tr w:rsidR="001F72B9" w:rsidRPr="00AF6987" w14:paraId="5515EBF8" w14:textId="77777777" w:rsidTr="0085267D">
        <w:trPr>
          <w:trHeight w:val="989"/>
          <w:tblHeader/>
        </w:trPr>
        <w:tc>
          <w:tcPr>
            <w:tcW w:w="594" w:type="dxa"/>
          </w:tcPr>
          <w:p w14:paraId="1A76E4BE" w14:textId="77777777" w:rsidR="001F72B9" w:rsidRPr="00AF6987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805" w:type="dxa"/>
          </w:tcPr>
          <w:p w14:paraId="5E31FC4D" w14:textId="77777777" w:rsidR="001F72B9" w:rsidRPr="00FE3FA3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EE4836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drive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m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ndar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kualitas</w:t>
            </w:r>
            <w:proofErr w:type="spellEnd"/>
          </w:p>
        </w:tc>
        <w:tc>
          <w:tcPr>
            <w:tcW w:w="742" w:type="dxa"/>
          </w:tcPr>
          <w:p w14:paraId="3EA9076A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758E477E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6E59B2BE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022B1A8A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4AA5C8D2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7798A2C7" w14:textId="77777777" w:rsidTr="0085267D">
        <w:trPr>
          <w:trHeight w:val="1308"/>
          <w:tblHeader/>
        </w:trPr>
        <w:tc>
          <w:tcPr>
            <w:tcW w:w="594" w:type="dxa"/>
          </w:tcPr>
          <w:p w14:paraId="450A651B" w14:textId="77777777" w:rsidR="001F72B9" w:rsidRPr="00AF6987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805" w:type="dxa"/>
          </w:tcPr>
          <w:p w14:paraId="3AD598BF" w14:textId="77777777" w:rsidR="001F72B9" w:rsidRPr="00284878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84878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perha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selam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mpang</w:t>
            </w:r>
            <w:proofErr w:type="spellEnd"/>
          </w:p>
        </w:tc>
        <w:tc>
          <w:tcPr>
            <w:tcW w:w="742" w:type="dxa"/>
          </w:tcPr>
          <w:p w14:paraId="2F51AC5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6B4DF825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2935A286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09A8A48F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25BDA611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4959B529" w14:textId="77777777" w:rsidTr="0085267D">
        <w:trPr>
          <w:trHeight w:val="335"/>
          <w:tblHeader/>
        </w:trPr>
        <w:tc>
          <w:tcPr>
            <w:tcW w:w="7718" w:type="dxa"/>
            <w:gridSpan w:val="7"/>
          </w:tcPr>
          <w:p w14:paraId="35A9ACDF" w14:textId="77777777" w:rsidR="001F72B9" w:rsidRPr="00FB68F7" w:rsidRDefault="001F72B9" w:rsidP="003C467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B68F7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Empathy</w:t>
            </w:r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Empati</w:t>
            </w:r>
            <w:proofErr w:type="spellEnd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)</w:t>
            </w:r>
          </w:p>
        </w:tc>
      </w:tr>
      <w:tr w:rsidR="001F72B9" w:rsidRPr="00AF6987" w14:paraId="6365D4EF" w14:textId="77777777" w:rsidTr="0085267D">
        <w:trPr>
          <w:trHeight w:val="1472"/>
          <w:tblHeader/>
        </w:trPr>
        <w:tc>
          <w:tcPr>
            <w:tcW w:w="594" w:type="dxa"/>
          </w:tcPr>
          <w:p w14:paraId="1187D10C" w14:textId="77777777" w:rsidR="001F72B9" w:rsidRPr="00AF6987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805" w:type="dxa"/>
          </w:tcPr>
          <w:p w14:paraId="226B6319" w14:textId="77777777" w:rsidR="001F72B9" w:rsidRPr="00FE3FA3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E17FF0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eda-be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ng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yanan</w:t>
            </w:r>
            <w:proofErr w:type="spellEnd"/>
          </w:p>
        </w:tc>
        <w:tc>
          <w:tcPr>
            <w:tcW w:w="742" w:type="dxa"/>
          </w:tcPr>
          <w:p w14:paraId="0CC5703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0D6F391D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7EEED16B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2AE4E571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2A42E55C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0E062882" w14:textId="77777777" w:rsidTr="0085267D">
        <w:trPr>
          <w:trHeight w:val="989"/>
          <w:tblHeader/>
        </w:trPr>
        <w:tc>
          <w:tcPr>
            <w:tcW w:w="594" w:type="dxa"/>
          </w:tcPr>
          <w:p w14:paraId="54A6BED9" w14:textId="77777777" w:rsidR="001F72B9" w:rsidRPr="00AF6987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805" w:type="dxa"/>
          </w:tcPr>
          <w:p w14:paraId="1BF4657F" w14:textId="77777777" w:rsidR="001F72B9" w:rsidRPr="005319C0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E4836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hubun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lep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proofErr w:type="spellEnd"/>
          </w:p>
        </w:tc>
        <w:tc>
          <w:tcPr>
            <w:tcW w:w="742" w:type="dxa"/>
          </w:tcPr>
          <w:p w14:paraId="09E68ABD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6C6520B7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7EA50530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1BC4F442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6DDB3827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216BFBB0" w14:textId="77777777" w:rsidTr="0085267D">
        <w:trPr>
          <w:trHeight w:val="318"/>
          <w:tblHeader/>
        </w:trPr>
        <w:tc>
          <w:tcPr>
            <w:tcW w:w="7718" w:type="dxa"/>
            <w:gridSpan w:val="7"/>
          </w:tcPr>
          <w:p w14:paraId="1D4CABEA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B68F7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Tangibles</w:t>
            </w:r>
            <w:r w:rsidRPr="00CF0D3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(</w:t>
            </w:r>
            <w:proofErr w:type="spellStart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erwujud</w:t>
            </w:r>
            <w:proofErr w:type="spellEnd"/>
            <w:r w:rsidRPr="00FB68F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)</w:t>
            </w:r>
          </w:p>
        </w:tc>
      </w:tr>
      <w:tr w:rsidR="001F72B9" w:rsidRPr="00AF6987" w14:paraId="46AE743A" w14:textId="77777777" w:rsidTr="0085267D">
        <w:trPr>
          <w:trHeight w:val="989"/>
          <w:tblHeader/>
        </w:trPr>
        <w:tc>
          <w:tcPr>
            <w:tcW w:w="594" w:type="dxa"/>
          </w:tcPr>
          <w:p w14:paraId="46A353F2" w14:textId="77777777" w:rsidR="001F72B9" w:rsidRPr="00AF6987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805" w:type="dxa"/>
          </w:tcPr>
          <w:p w14:paraId="02D84FEC" w14:textId="77777777" w:rsidR="001F72B9" w:rsidRPr="001409B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FC0543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penampi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s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y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nggan</w:t>
            </w:r>
            <w:proofErr w:type="spellEnd"/>
          </w:p>
        </w:tc>
        <w:tc>
          <w:tcPr>
            <w:tcW w:w="742" w:type="dxa"/>
          </w:tcPr>
          <w:p w14:paraId="3F7EBE84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7C5FA71E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7C9B2095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663DE98A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7035453F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AF6987" w14:paraId="242DFD61" w14:textId="77777777" w:rsidTr="0085267D">
        <w:trPr>
          <w:trHeight w:val="1644"/>
          <w:tblHeader/>
        </w:trPr>
        <w:tc>
          <w:tcPr>
            <w:tcW w:w="594" w:type="dxa"/>
          </w:tcPr>
          <w:p w14:paraId="2DADB61B" w14:textId="77777777" w:rsidR="001F72B9" w:rsidRPr="00AF6987" w:rsidRDefault="001F72B9" w:rsidP="000F50AB">
            <w:pPr>
              <w:pStyle w:val="ListParagraph"/>
              <w:numPr>
                <w:ilvl w:val="0"/>
                <w:numId w:val="87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805" w:type="dxa"/>
          </w:tcPr>
          <w:p w14:paraId="7C2FE5E6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be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lengk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in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Helm, masker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t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m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j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42" w:type="dxa"/>
          </w:tcPr>
          <w:p w14:paraId="54939C51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3DE0C1B1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2" w:type="dxa"/>
          </w:tcPr>
          <w:p w14:paraId="72737D36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41" w:type="dxa"/>
          </w:tcPr>
          <w:p w14:paraId="53977F9F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352" w:type="dxa"/>
          </w:tcPr>
          <w:p w14:paraId="7607CC1A" w14:textId="77777777" w:rsidR="001F72B9" w:rsidRPr="00AF698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14:paraId="51161D98" w14:textId="77777777" w:rsidR="001F72B9" w:rsidRPr="004F3F47" w:rsidRDefault="001F72B9" w:rsidP="001F72B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213CE77" w14:textId="3F82A1FB" w:rsidR="001F72B9" w:rsidRPr="001F72B9" w:rsidRDefault="001F72B9" w:rsidP="001C34FC">
      <w:pPr>
        <w:spacing w:line="360" w:lineRule="auto"/>
        <w:ind w:left="142" w:hanging="568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D. </w:t>
      </w:r>
      <w:r w:rsidRPr="001F72B9">
        <w:rPr>
          <w:rFonts w:ascii="Times New Roman" w:hAnsi="Times New Roman" w:cs="Times New Roman"/>
          <w:b/>
          <w:bCs/>
          <w:sz w:val="24"/>
          <w:szCs w:val="24"/>
        </w:rPr>
        <w:t xml:space="preserve">Daftar </w:t>
      </w:r>
      <w:proofErr w:type="spellStart"/>
      <w:r w:rsidRPr="001F72B9">
        <w:rPr>
          <w:rFonts w:ascii="Times New Roman" w:hAnsi="Times New Roman" w:cs="Times New Roman"/>
          <w:b/>
          <w:bCs/>
          <w:sz w:val="24"/>
          <w:szCs w:val="24"/>
        </w:rPr>
        <w:t>Pertanyaan</w:t>
      </w:r>
      <w:proofErr w:type="spellEnd"/>
      <w:r w:rsidRPr="001F72B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F72B9">
        <w:rPr>
          <w:rFonts w:ascii="Times New Roman" w:hAnsi="Times New Roman" w:cs="Times New Roman"/>
          <w:b/>
          <w:bCs/>
          <w:sz w:val="24"/>
          <w:szCs w:val="24"/>
        </w:rPr>
        <w:t>Promosi</w:t>
      </w:r>
      <w:proofErr w:type="spellEnd"/>
      <w:r w:rsidRPr="001F72B9">
        <w:rPr>
          <w:rFonts w:ascii="Times New Roman" w:hAnsi="Times New Roman" w:cs="Times New Roman"/>
          <w:b/>
          <w:bCs/>
          <w:sz w:val="24"/>
          <w:szCs w:val="24"/>
        </w:rPr>
        <w:t xml:space="preserve"> (X3)</w:t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7"/>
        <w:gridCol w:w="2977"/>
        <w:gridCol w:w="992"/>
        <w:gridCol w:w="709"/>
        <w:gridCol w:w="881"/>
        <w:gridCol w:w="820"/>
        <w:gridCol w:w="851"/>
      </w:tblGrid>
      <w:tr w:rsidR="001F72B9" w:rsidRPr="00DC1EDD" w14:paraId="10EB5187" w14:textId="77777777" w:rsidTr="0085267D">
        <w:tc>
          <w:tcPr>
            <w:tcW w:w="567" w:type="dxa"/>
            <w:vMerge w:val="restart"/>
          </w:tcPr>
          <w:p w14:paraId="2CE489B7" w14:textId="77777777" w:rsidR="001F72B9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977" w:type="dxa"/>
            <w:vMerge w:val="restart"/>
          </w:tcPr>
          <w:p w14:paraId="56840D31" w14:textId="77777777" w:rsidR="001F72B9" w:rsidRPr="00DC1EDD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4253" w:type="dxa"/>
            <w:gridSpan w:val="5"/>
          </w:tcPr>
          <w:p w14:paraId="22FAF73B" w14:textId="77777777" w:rsidR="001F72B9" w:rsidRPr="00DC1EDD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anggapan</w:t>
            </w:r>
          </w:p>
        </w:tc>
      </w:tr>
      <w:tr w:rsidR="001C34FC" w14:paraId="5A3E76B2" w14:textId="77777777" w:rsidTr="0085267D">
        <w:tc>
          <w:tcPr>
            <w:tcW w:w="567" w:type="dxa"/>
            <w:vMerge/>
          </w:tcPr>
          <w:p w14:paraId="2EA35946" w14:textId="77777777" w:rsidR="001F72B9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vMerge/>
          </w:tcPr>
          <w:p w14:paraId="4BA492DE" w14:textId="77777777" w:rsidR="001F72B9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92" w:type="dxa"/>
          </w:tcPr>
          <w:p w14:paraId="03A33095" w14:textId="77777777" w:rsidR="001F72B9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S</w:t>
            </w:r>
          </w:p>
        </w:tc>
        <w:tc>
          <w:tcPr>
            <w:tcW w:w="709" w:type="dxa"/>
          </w:tcPr>
          <w:p w14:paraId="268B871E" w14:textId="77777777" w:rsidR="001F72B9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881" w:type="dxa"/>
          </w:tcPr>
          <w:p w14:paraId="51CB4C36" w14:textId="77777777" w:rsidR="001F72B9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820" w:type="dxa"/>
          </w:tcPr>
          <w:p w14:paraId="7F3783F0" w14:textId="77777777" w:rsidR="001F72B9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851" w:type="dxa"/>
          </w:tcPr>
          <w:p w14:paraId="0FCD839A" w14:textId="77777777" w:rsidR="001F72B9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S</w:t>
            </w:r>
          </w:p>
        </w:tc>
      </w:tr>
      <w:tr w:rsidR="001F72B9" w14:paraId="5C34703F" w14:textId="77777777" w:rsidTr="0085267D">
        <w:tc>
          <w:tcPr>
            <w:tcW w:w="7797" w:type="dxa"/>
            <w:gridSpan w:val="7"/>
          </w:tcPr>
          <w:p w14:paraId="295C7D02" w14:textId="77777777" w:rsidR="001F72B9" w:rsidRPr="003D0957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riklanan</w:t>
            </w:r>
            <w:proofErr w:type="spellEnd"/>
          </w:p>
        </w:tc>
      </w:tr>
      <w:tr w:rsidR="001C34FC" w:rsidRPr="009E5F9C" w14:paraId="05834512" w14:textId="77777777" w:rsidTr="0085267D">
        <w:tc>
          <w:tcPr>
            <w:tcW w:w="567" w:type="dxa"/>
          </w:tcPr>
          <w:p w14:paraId="62C2F567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6C4D6C6C" w14:textId="77777777" w:rsidR="001F72B9" w:rsidRPr="00E07963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nyak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mo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muncu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k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levisi</w:t>
            </w:r>
            <w:proofErr w:type="spellEnd"/>
          </w:p>
        </w:tc>
        <w:tc>
          <w:tcPr>
            <w:tcW w:w="992" w:type="dxa"/>
          </w:tcPr>
          <w:p w14:paraId="71455CAC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D0132FD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020DDB2C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689DD07E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95463BF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C34FC" w:rsidRPr="009E5F9C" w14:paraId="08D68D8F" w14:textId="77777777" w:rsidTr="0085267D">
        <w:tc>
          <w:tcPr>
            <w:tcW w:w="567" w:type="dxa"/>
          </w:tcPr>
          <w:p w14:paraId="17FD7D3D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72BA3B63" w14:textId="77777777" w:rsidR="001F72B9" w:rsidRPr="008B51B5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k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da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uda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n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romo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kini</w:t>
            </w:r>
            <w:proofErr w:type="spellEnd"/>
          </w:p>
        </w:tc>
        <w:tc>
          <w:tcPr>
            <w:tcW w:w="992" w:type="dxa"/>
          </w:tcPr>
          <w:p w14:paraId="6D8547F0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D25AF82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19CAE8AB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184CA4D1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F5B9E59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10615FFF" w14:textId="77777777" w:rsidTr="0085267D">
        <w:tc>
          <w:tcPr>
            <w:tcW w:w="7797" w:type="dxa"/>
            <w:gridSpan w:val="7"/>
          </w:tcPr>
          <w:p w14:paraId="2A015688" w14:textId="77777777" w:rsidR="001F72B9" w:rsidRPr="003D0957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</w:pPr>
            <w:r w:rsidRPr="003D0957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Personal Selling</w:t>
            </w:r>
          </w:p>
        </w:tc>
      </w:tr>
      <w:tr w:rsidR="001C34FC" w:rsidRPr="009E5F9C" w14:paraId="2223F176" w14:textId="77777777" w:rsidTr="0085267D">
        <w:tc>
          <w:tcPr>
            <w:tcW w:w="567" w:type="dxa"/>
          </w:tcPr>
          <w:p w14:paraId="02AC8325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2F2FDD30" w14:textId="77777777" w:rsidR="001F72B9" w:rsidRPr="004B4360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mo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ar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ri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eti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lain</w:t>
            </w:r>
          </w:p>
        </w:tc>
        <w:tc>
          <w:tcPr>
            <w:tcW w:w="992" w:type="dxa"/>
          </w:tcPr>
          <w:p w14:paraId="5A453D80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D5537C9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3949DD28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61B617C7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21BB1BBD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C34FC" w:rsidRPr="009E5F9C" w14:paraId="71C286F5" w14:textId="77777777" w:rsidTr="0085267D">
        <w:tc>
          <w:tcPr>
            <w:tcW w:w="567" w:type="dxa"/>
          </w:tcPr>
          <w:p w14:paraId="57F30080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20671707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anyaknya fitur yang ditawarkan Gojek membuat membuat saya ingin mencobanya</w:t>
            </w:r>
          </w:p>
        </w:tc>
        <w:tc>
          <w:tcPr>
            <w:tcW w:w="992" w:type="dxa"/>
          </w:tcPr>
          <w:p w14:paraId="2DEB29EE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1B466C1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70D6C50A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7A52030C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374BCB49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45D215C2" w14:textId="77777777" w:rsidTr="0085267D">
        <w:tc>
          <w:tcPr>
            <w:tcW w:w="7797" w:type="dxa"/>
            <w:gridSpan w:val="7"/>
          </w:tcPr>
          <w:p w14:paraId="4EC0643B" w14:textId="77777777" w:rsidR="001F72B9" w:rsidRPr="003D0957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</w:pPr>
            <w:r w:rsidRPr="003D0957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Sales Promotion</w:t>
            </w:r>
          </w:p>
        </w:tc>
      </w:tr>
      <w:tr w:rsidR="001C34FC" w:rsidRPr="009E5F9C" w14:paraId="4ABEA0F8" w14:textId="77777777" w:rsidTr="0085267D">
        <w:tc>
          <w:tcPr>
            <w:tcW w:w="567" w:type="dxa"/>
          </w:tcPr>
          <w:p w14:paraId="279983A7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475C5EC8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nggunakan Gojek karena tergiur dengan promosi yang ditawarkan</w:t>
            </w:r>
          </w:p>
        </w:tc>
        <w:tc>
          <w:tcPr>
            <w:tcW w:w="992" w:type="dxa"/>
          </w:tcPr>
          <w:p w14:paraId="3DACF294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EE2DC07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501FBE3A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6CD18E0F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3E43D13B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C34FC" w:rsidRPr="009E5F9C" w14:paraId="32DDAF2C" w14:textId="77777777" w:rsidTr="0085267D">
        <w:tc>
          <w:tcPr>
            <w:tcW w:w="567" w:type="dxa"/>
          </w:tcPr>
          <w:p w14:paraId="0E323073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367963E6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gi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memberikan bonus </w:t>
            </w: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cashback gopay 100% kepada pengguna baru</w:t>
            </w:r>
          </w:p>
        </w:tc>
        <w:tc>
          <w:tcPr>
            <w:tcW w:w="992" w:type="dxa"/>
          </w:tcPr>
          <w:p w14:paraId="69FA4A44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1FFF921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14054C72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2A5262A5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359F1461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7BD72BC4" w14:textId="77777777" w:rsidTr="0085267D">
        <w:tc>
          <w:tcPr>
            <w:tcW w:w="7797" w:type="dxa"/>
            <w:gridSpan w:val="7"/>
          </w:tcPr>
          <w:p w14:paraId="7D95EDF8" w14:textId="77777777" w:rsidR="001F72B9" w:rsidRPr="003D0957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Hubungan</w:t>
            </w:r>
            <w:proofErr w:type="spellEnd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Masyarakat</w:t>
            </w:r>
          </w:p>
        </w:tc>
      </w:tr>
      <w:tr w:rsidR="001C34FC" w:rsidRPr="009E5F9C" w14:paraId="6ED2C7C7" w14:textId="77777777" w:rsidTr="0085267D">
        <w:tc>
          <w:tcPr>
            <w:tcW w:w="567" w:type="dxa"/>
          </w:tcPr>
          <w:p w14:paraId="08B6F4F8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6DE07DD2" w14:textId="77777777" w:rsidR="001F72B9" w:rsidRPr="001D4A1B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si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gal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ncana</w:t>
            </w:r>
            <w:proofErr w:type="spellEnd"/>
          </w:p>
        </w:tc>
        <w:tc>
          <w:tcPr>
            <w:tcW w:w="992" w:type="dxa"/>
          </w:tcPr>
          <w:p w14:paraId="5847D62D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6F063F9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5F382950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0895C472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49E0FD8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C34FC" w:rsidRPr="009E5F9C" w14:paraId="7DD56018" w14:textId="77777777" w:rsidTr="0085267D">
        <w:tc>
          <w:tcPr>
            <w:tcW w:w="567" w:type="dxa"/>
          </w:tcPr>
          <w:p w14:paraId="2747164E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6D2F6F4C" w14:textId="77777777" w:rsidR="001F72B9" w:rsidRPr="000A3FA6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as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mo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yalur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edia</w:t>
            </w:r>
          </w:p>
        </w:tc>
        <w:tc>
          <w:tcPr>
            <w:tcW w:w="992" w:type="dxa"/>
          </w:tcPr>
          <w:p w14:paraId="4FCDA2F4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EF15DA8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2CA2C8E7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7C021BB5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7EDEE21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5C2CBC19" w14:textId="77777777" w:rsidTr="0085267D">
        <w:tc>
          <w:tcPr>
            <w:tcW w:w="7797" w:type="dxa"/>
            <w:gridSpan w:val="7"/>
          </w:tcPr>
          <w:p w14:paraId="7DD47F83" w14:textId="77777777" w:rsidR="001F72B9" w:rsidRPr="000A3FA6" w:rsidRDefault="001F72B9" w:rsidP="003C467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0A3FA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jualan</w:t>
            </w:r>
            <w:proofErr w:type="spellEnd"/>
            <w:r w:rsidRPr="000A3FA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A3FA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Langsung</w:t>
            </w:r>
            <w:proofErr w:type="spellEnd"/>
          </w:p>
        </w:tc>
      </w:tr>
      <w:tr w:rsidR="001C34FC" w:rsidRPr="009E5F9C" w14:paraId="5B0EC65B" w14:textId="77777777" w:rsidTr="0085267D">
        <w:tc>
          <w:tcPr>
            <w:tcW w:w="567" w:type="dxa"/>
          </w:tcPr>
          <w:p w14:paraId="3B39007F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14D4D3D1" w14:textId="77777777" w:rsidR="001F72B9" w:rsidRPr="001D4A1B" w:rsidRDefault="001F72B9" w:rsidP="003C4674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kare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nyak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tifikasi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romo di </w:t>
            </w:r>
            <w:r w:rsidRPr="001D4A1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handphone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u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motiv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k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nnya</w:t>
            </w:r>
            <w:proofErr w:type="spellEnd"/>
          </w:p>
        </w:tc>
        <w:tc>
          <w:tcPr>
            <w:tcW w:w="992" w:type="dxa"/>
          </w:tcPr>
          <w:p w14:paraId="43CEBDEF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D595ED3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1897BF2A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108D6123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1AD43C02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C34FC" w:rsidRPr="009E5F9C" w14:paraId="0C6DECC5" w14:textId="77777777" w:rsidTr="0085267D">
        <w:tc>
          <w:tcPr>
            <w:tcW w:w="567" w:type="dxa"/>
          </w:tcPr>
          <w:p w14:paraId="60DC82A6" w14:textId="77777777" w:rsidR="001F72B9" w:rsidRPr="009E5F9C" w:rsidRDefault="001F72B9" w:rsidP="000F50AB">
            <w:pPr>
              <w:pStyle w:val="ListParagraph"/>
              <w:numPr>
                <w:ilvl w:val="0"/>
                <w:numId w:val="88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068D023C" w14:textId="77777777" w:rsidR="001F72B9" w:rsidRPr="009E5F9C" w:rsidRDefault="001F72B9" w:rsidP="003C4674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erusaha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ponso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sar</w:t>
            </w:r>
            <w:proofErr w:type="spellEnd"/>
          </w:p>
        </w:tc>
        <w:tc>
          <w:tcPr>
            <w:tcW w:w="992" w:type="dxa"/>
          </w:tcPr>
          <w:p w14:paraId="6A9B68CC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710525E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81" w:type="dxa"/>
          </w:tcPr>
          <w:p w14:paraId="7834CE71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20" w:type="dxa"/>
          </w:tcPr>
          <w:p w14:paraId="1CE0AD47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26449BE" w14:textId="77777777" w:rsidR="001F72B9" w:rsidRPr="009E5F9C" w:rsidRDefault="001F72B9" w:rsidP="003C4674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14:paraId="3C64B475" w14:textId="77777777" w:rsidR="003C4674" w:rsidRDefault="003C4674" w:rsidP="003C4674">
      <w:pPr>
        <w:pStyle w:val="ListParagraph"/>
        <w:spacing w:line="360" w:lineRule="auto"/>
        <w:ind w:left="993"/>
        <w:rPr>
          <w:rFonts w:ascii="Times New Roman" w:hAnsi="Times New Roman" w:cs="Times New Roman"/>
          <w:b/>
          <w:bCs/>
          <w:sz w:val="24"/>
          <w:szCs w:val="24"/>
        </w:rPr>
      </w:pPr>
    </w:p>
    <w:p w14:paraId="3E1759A1" w14:textId="2AE20849" w:rsidR="001F72B9" w:rsidRPr="001C34FC" w:rsidRDefault="001F72B9" w:rsidP="003C4674">
      <w:pPr>
        <w:pStyle w:val="ListParagraph"/>
        <w:numPr>
          <w:ilvl w:val="2"/>
          <w:numId w:val="17"/>
        </w:numPr>
        <w:spacing w:line="360" w:lineRule="auto"/>
        <w:ind w:left="0" w:hanging="426"/>
        <w:rPr>
          <w:rFonts w:ascii="Times New Roman" w:hAnsi="Times New Roman" w:cs="Times New Roman"/>
          <w:b/>
          <w:bCs/>
          <w:sz w:val="24"/>
          <w:szCs w:val="24"/>
        </w:rPr>
      </w:pPr>
      <w:r w:rsidRPr="001C34FC">
        <w:rPr>
          <w:rFonts w:ascii="Times New Roman" w:hAnsi="Times New Roman" w:cs="Times New Roman"/>
          <w:b/>
          <w:bCs/>
          <w:sz w:val="24"/>
          <w:szCs w:val="24"/>
        </w:rPr>
        <w:t xml:space="preserve">Daftar </w:t>
      </w:r>
      <w:proofErr w:type="spellStart"/>
      <w:r w:rsidRPr="001C34FC">
        <w:rPr>
          <w:rFonts w:ascii="Times New Roman" w:hAnsi="Times New Roman" w:cs="Times New Roman"/>
          <w:b/>
          <w:bCs/>
          <w:sz w:val="24"/>
          <w:szCs w:val="24"/>
        </w:rPr>
        <w:t>Pertanyaan</w:t>
      </w:r>
      <w:proofErr w:type="spellEnd"/>
      <w:r w:rsidRPr="001C34F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1C34FC">
        <w:rPr>
          <w:rFonts w:ascii="Times New Roman" w:hAnsi="Times New Roman" w:cs="Times New Roman"/>
          <w:b/>
          <w:bCs/>
          <w:sz w:val="24"/>
          <w:szCs w:val="24"/>
        </w:rPr>
        <w:t>Kenyamanan</w:t>
      </w:r>
      <w:proofErr w:type="spellEnd"/>
      <w:r w:rsidRPr="001C34FC">
        <w:rPr>
          <w:rFonts w:ascii="Times New Roman" w:hAnsi="Times New Roman" w:cs="Times New Roman"/>
          <w:b/>
          <w:bCs/>
          <w:sz w:val="24"/>
          <w:szCs w:val="24"/>
        </w:rPr>
        <w:t xml:space="preserve"> (X4)</w:t>
      </w:r>
    </w:p>
    <w:p w14:paraId="20D6576C" w14:textId="77777777" w:rsidR="001F72B9" w:rsidRDefault="001F72B9" w:rsidP="001F72B9">
      <w:pPr>
        <w:pStyle w:val="ListParagraph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7"/>
        <w:gridCol w:w="2977"/>
        <w:gridCol w:w="992"/>
        <w:gridCol w:w="709"/>
        <w:gridCol w:w="851"/>
        <w:gridCol w:w="850"/>
        <w:gridCol w:w="986"/>
      </w:tblGrid>
      <w:tr w:rsidR="001F72B9" w:rsidRPr="00DC1EDD" w14:paraId="6990BA20" w14:textId="77777777" w:rsidTr="0085267D">
        <w:tc>
          <w:tcPr>
            <w:tcW w:w="567" w:type="dxa"/>
            <w:vMerge w:val="restart"/>
          </w:tcPr>
          <w:p w14:paraId="59E48D38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977" w:type="dxa"/>
            <w:vMerge w:val="restart"/>
          </w:tcPr>
          <w:p w14:paraId="300A8605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4388" w:type="dxa"/>
            <w:gridSpan w:val="5"/>
          </w:tcPr>
          <w:p w14:paraId="1EC43E24" w14:textId="77777777" w:rsidR="001F72B9" w:rsidRPr="00DC1EDD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DC1ED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anggapan</w:t>
            </w:r>
          </w:p>
        </w:tc>
      </w:tr>
      <w:tr w:rsidR="001F72B9" w14:paraId="655B4E46" w14:textId="77777777" w:rsidTr="0085267D">
        <w:tc>
          <w:tcPr>
            <w:tcW w:w="567" w:type="dxa"/>
            <w:vMerge/>
          </w:tcPr>
          <w:p w14:paraId="70414FAA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vMerge/>
          </w:tcPr>
          <w:p w14:paraId="149A1822" w14:textId="77777777" w:rsidR="001F72B9" w:rsidRDefault="001F72B9" w:rsidP="003C4674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92" w:type="dxa"/>
          </w:tcPr>
          <w:p w14:paraId="769C8F10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S</w:t>
            </w:r>
          </w:p>
        </w:tc>
        <w:tc>
          <w:tcPr>
            <w:tcW w:w="709" w:type="dxa"/>
          </w:tcPr>
          <w:p w14:paraId="6F295A49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851" w:type="dxa"/>
          </w:tcPr>
          <w:p w14:paraId="20799DEE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850" w:type="dxa"/>
          </w:tcPr>
          <w:p w14:paraId="74AC6D3A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S</w:t>
            </w:r>
          </w:p>
        </w:tc>
        <w:tc>
          <w:tcPr>
            <w:tcW w:w="986" w:type="dxa"/>
          </w:tcPr>
          <w:p w14:paraId="15E74C00" w14:textId="77777777" w:rsidR="001F72B9" w:rsidRDefault="001F72B9" w:rsidP="003C467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S</w:t>
            </w:r>
          </w:p>
        </w:tc>
      </w:tr>
      <w:tr w:rsidR="001F72B9" w14:paraId="1DD2676A" w14:textId="77777777" w:rsidTr="0085267D">
        <w:tc>
          <w:tcPr>
            <w:tcW w:w="7932" w:type="dxa"/>
            <w:gridSpan w:val="7"/>
          </w:tcPr>
          <w:p w14:paraId="7AD6CF0F" w14:textId="77777777" w:rsidR="001F72B9" w:rsidRPr="003D0957" w:rsidRDefault="001F72B9" w:rsidP="003C46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nyamanan</w:t>
            </w:r>
            <w:proofErr w:type="spellEnd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Fisik</w:t>
            </w:r>
            <w:proofErr w:type="spellEnd"/>
          </w:p>
        </w:tc>
      </w:tr>
      <w:tr w:rsidR="001F72B9" w:rsidRPr="009E5F9C" w14:paraId="59D1CEB3" w14:textId="77777777" w:rsidTr="0085267D">
        <w:tc>
          <w:tcPr>
            <w:tcW w:w="567" w:type="dxa"/>
          </w:tcPr>
          <w:p w14:paraId="2BD615D1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4F0FB144" w14:textId="77777777" w:rsidR="001F72B9" w:rsidRPr="00AE572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E572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</w:t>
            </w:r>
            <w:r w:rsidRPr="00AE572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river</w:t>
            </w: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Gojek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enjaga kebersihan dan perlengkapan berkendara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helm, </w:t>
            </w:r>
            <w:r w:rsidRPr="00C9266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head cap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j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992" w:type="dxa"/>
          </w:tcPr>
          <w:p w14:paraId="28105C57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6B338E5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49A6103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6188964A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4FFA8BCB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4A9CDCB5" w14:textId="77777777" w:rsidTr="0085267D">
        <w:tc>
          <w:tcPr>
            <w:tcW w:w="567" w:type="dxa"/>
          </w:tcPr>
          <w:p w14:paraId="60F38EB4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7AB67BE2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otor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y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modifikasi</w:t>
            </w:r>
            <w:proofErr w:type="spellEnd"/>
          </w:p>
        </w:tc>
        <w:tc>
          <w:tcPr>
            <w:tcW w:w="992" w:type="dxa"/>
          </w:tcPr>
          <w:p w14:paraId="45BB8DE7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73FBA0C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2D1441C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612ED9A2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5D60189B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6ECC4E8B" w14:textId="77777777" w:rsidTr="0085267D">
        <w:tc>
          <w:tcPr>
            <w:tcW w:w="7932" w:type="dxa"/>
            <w:gridSpan w:val="7"/>
          </w:tcPr>
          <w:p w14:paraId="7ECBE2E4" w14:textId="77777777" w:rsidR="001F72B9" w:rsidRPr="00873165" w:rsidRDefault="001F72B9" w:rsidP="003C467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lastRenderedPageBreak/>
              <w:t>Kenyamanan</w:t>
            </w:r>
            <w:proofErr w:type="spellEnd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962CF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psikospiritual</w:t>
            </w:r>
            <w:proofErr w:type="spellEnd"/>
          </w:p>
        </w:tc>
      </w:tr>
      <w:tr w:rsidR="001F72B9" w:rsidRPr="009E5F9C" w14:paraId="0E6EF7CF" w14:textId="77777777" w:rsidTr="0085267D">
        <w:tc>
          <w:tcPr>
            <w:tcW w:w="567" w:type="dxa"/>
          </w:tcPr>
          <w:p w14:paraId="2EEE254E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0119F017" w14:textId="77777777" w:rsidR="001F72B9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nyam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am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leh </w:t>
            </w:r>
            <w:r w:rsidRPr="00A706D2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</w:t>
            </w:r>
            <w:r w:rsidRPr="00A706D2"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river</w:t>
            </w: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Gojek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alam berkendara</w:t>
            </w:r>
          </w:p>
        </w:tc>
        <w:tc>
          <w:tcPr>
            <w:tcW w:w="992" w:type="dxa"/>
          </w:tcPr>
          <w:p w14:paraId="5B1C5229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888C463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61E2F8EF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5B74C309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296B24C9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7AC1CE6A" w14:textId="77777777" w:rsidTr="0085267D">
        <w:tc>
          <w:tcPr>
            <w:tcW w:w="567" w:type="dxa"/>
          </w:tcPr>
          <w:p w14:paraId="522569EF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005DD656" w14:textId="77777777" w:rsidR="001F72B9" w:rsidRPr="00502268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es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</w:p>
        </w:tc>
        <w:tc>
          <w:tcPr>
            <w:tcW w:w="992" w:type="dxa"/>
          </w:tcPr>
          <w:p w14:paraId="2AF452EC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A1DEB9E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68E50A5A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35CB0593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48A19AF0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63FAB7E6" w14:textId="77777777" w:rsidTr="0085267D">
        <w:tc>
          <w:tcPr>
            <w:tcW w:w="7932" w:type="dxa"/>
            <w:gridSpan w:val="7"/>
          </w:tcPr>
          <w:p w14:paraId="7818A18E" w14:textId="77777777" w:rsidR="001F72B9" w:rsidRPr="003D0957" w:rsidRDefault="001F72B9" w:rsidP="003C467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nyamanan</w:t>
            </w:r>
            <w:proofErr w:type="spellEnd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Lingkungan</w:t>
            </w:r>
            <w:proofErr w:type="spellEnd"/>
          </w:p>
        </w:tc>
      </w:tr>
      <w:tr w:rsidR="001F72B9" w:rsidRPr="009E5F9C" w14:paraId="31AA562A" w14:textId="77777777" w:rsidTr="0085267D">
        <w:tc>
          <w:tcPr>
            <w:tcW w:w="567" w:type="dxa"/>
          </w:tcPr>
          <w:p w14:paraId="246DE160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266BEC27" w14:textId="77777777" w:rsidR="001F72B9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706D2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ja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bersi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ndar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992" w:type="dxa"/>
          </w:tcPr>
          <w:p w14:paraId="154F6A90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2B7DA59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2405F7A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7A9B884F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3BC9395C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3D7638E4" w14:textId="77777777" w:rsidTr="0085267D">
        <w:tc>
          <w:tcPr>
            <w:tcW w:w="567" w:type="dxa"/>
          </w:tcPr>
          <w:p w14:paraId="6EB857A1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3106BB8B" w14:textId="77777777" w:rsidR="001F72B9" w:rsidRPr="00861A2A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ndar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b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b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pah</w:t>
            </w:r>
            <w:proofErr w:type="spellEnd"/>
          </w:p>
        </w:tc>
        <w:tc>
          <w:tcPr>
            <w:tcW w:w="992" w:type="dxa"/>
          </w:tcPr>
          <w:p w14:paraId="6A55874E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E34A3EF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481F78A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390262BE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2B92E55F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45702FA4" w14:textId="77777777" w:rsidTr="0085267D">
        <w:tc>
          <w:tcPr>
            <w:tcW w:w="7932" w:type="dxa"/>
            <w:gridSpan w:val="7"/>
          </w:tcPr>
          <w:p w14:paraId="7B715253" w14:textId="77777777" w:rsidR="001F72B9" w:rsidRPr="00873165" w:rsidRDefault="001F72B9" w:rsidP="003C467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proofErr w:type="spellStart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nyamanan</w:t>
            </w:r>
            <w:proofErr w:type="spellEnd"/>
            <w:r w:rsidRPr="003D095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962CF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Sosiokultural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 xml:space="preserve"> </w:t>
            </w:r>
          </w:p>
        </w:tc>
      </w:tr>
      <w:tr w:rsidR="001F72B9" w:rsidRPr="009E5F9C" w14:paraId="15083FC0" w14:textId="77777777" w:rsidTr="0085267D">
        <w:tc>
          <w:tcPr>
            <w:tcW w:w="567" w:type="dxa"/>
          </w:tcPr>
          <w:p w14:paraId="7BE07938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6D9766F5" w14:textId="77777777" w:rsidR="001F72B9" w:rsidRPr="00026D5B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26D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riv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sik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mah</w:t>
            </w:r>
            <w:proofErr w:type="spellEnd"/>
          </w:p>
        </w:tc>
        <w:tc>
          <w:tcPr>
            <w:tcW w:w="992" w:type="dxa"/>
          </w:tcPr>
          <w:p w14:paraId="6455AA88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57C020A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1672348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2CC15F58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117372D0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1F72B9" w:rsidRPr="009E5F9C" w14:paraId="3F376FDB" w14:textId="77777777" w:rsidTr="0085267D">
        <w:tc>
          <w:tcPr>
            <w:tcW w:w="567" w:type="dxa"/>
          </w:tcPr>
          <w:p w14:paraId="78826657" w14:textId="77777777" w:rsidR="001F72B9" w:rsidRPr="009E5F9C" w:rsidRDefault="001F72B9" w:rsidP="000F50AB">
            <w:pPr>
              <w:pStyle w:val="ListParagraph"/>
              <w:numPr>
                <w:ilvl w:val="0"/>
                <w:numId w:val="89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2977" w:type="dxa"/>
          </w:tcPr>
          <w:p w14:paraId="3D9CFD49" w14:textId="77777777" w:rsidR="001F72B9" w:rsidRPr="00DB59A7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26D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d</w:t>
            </w:r>
            <w:r w:rsidRPr="00026D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river</w:t>
            </w:r>
            <w:r w:rsidRPr="009E5F9C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ampu membangun berinteraksi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mpang</w:t>
            </w:r>
            <w:proofErr w:type="spellEnd"/>
          </w:p>
        </w:tc>
        <w:tc>
          <w:tcPr>
            <w:tcW w:w="992" w:type="dxa"/>
          </w:tcPr>
          <w:p w14:paraId="4AAD9FBA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1D583FB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734ECC0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446B8746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86" w:type="dxa"/>
          </w:tcPr>
          <w:p w14:paraId="6C316D35" w14:textId="77777777" w:rsidR="001F72B9" w:rsidRPr="009E5F9C" w:rsidRDefault="001F72B9" w:rsidP="003C4674">
            <w:pPr>
              <w:pStyle w:val="ListParagraph"/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14:paraId="754391B5" w14:textId="77777777" w:rsidR="001F72B9" w:rsidRPr="001F6D9C" w:rsidRDefault="001F72B9" w:rsidP="001F6D9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0491AD1F" w14:textId="2C78D9D6" w:rsidR="00960A01" w:rsidRDefault="00960A01" w:rsidP="00960A01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33D2432" w14:textId="7A60191E" w:rsidR="00CE4433" w:rsidRDefault="00CE4433" w:rsidP="00960A01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3B097FF" w14:textId="38C3F478" w:rsidR="0085267D" w:rsidRDefault="0085267D" w:rsidP="00960A01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0866979" w14:textId="77777777" w:rsidR="0085267D" w:rsidRDefault="0085267D" w:rsidP="00960A01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2EA80D1" w14:textId="39D66497" w:rsidR="00403B5B" w:rsidRDefault="00403B5B" w:rsidP="006A2CC8">
      <w:pPr>
        <w:widowControl w:val="0"/>
        <w:autoSpaceDE w:val="0"/>
        <w:autoSpaceDN w:val="0"/>
        <w:adjustRightInd w:val="0"/>
        <w:spacing w:line="480" w:lineRule="auto"/>
        <w:ind w:left="-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0DDC134" w14:textId="77777777" w:rsidR="008917C4" w:rsidRDefault="008917C4" w:rsidP="006A2CC8">
      <w:pPr>
        <w:widowControl w:val="0"/>
        <w:autoSpaceDE w:val="0"/>
        <w:autoSpaceDN w:val="0"/>
        <w:adjustRightInd w:val="0"/>
        <w:spacing w:line="480" w:lineRule="auto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9B789C6" w14:textId="77777777" w:rsidR="00B54EFF" w:rsidRDefault="00B54EFF" w:rsidP="006A2CC8">
      <w:pPr>
        <w:widowControl w:val="0"/>
        <w:autoSpaceDE w:val="0"/>
        <w:autoSpaceDN w:val="0"/>
        <w:adjustRightInd w:val="0"/>
        <w:spacing w:line="480" w:lineRule="auto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853D552" w14:textId="5231C0A0" w:rsidR="00CE4433" w:rsidRPr="00CE4433" w:rsidRDefault="00CE4433" w:rsidP="006A2CC8">
      <w:pPr>
        <w:widowControl w:val="0"/>
        <w:autoSpaceDE w:val="0"/>
        <w:autoSpaceDN w:val="0"/>
        <w:adjustRightInd w:val="0"/>
        <w:spacing w:line="480" w:lineRule="auto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Lampiran 2</w:t>
      </w:r>
    </w:p>
    <w:p w14:paraId="28B4497C" w14:textId="3B24B05F" w:rsidR="00CE4433" w:rsidRDefault="003161FD" w:rsidP="003161FD">
      <w:pPr>
        <w:widowControl w:val="0"/>
        <w:autoSpaceDE w:val="0"/>
        <w:autoSpaceDN w:val="0"/>
        <w:adjustRightInd w:val="0"/>
        <w:spacing w:line="480" w:lineRule="auto"/>
        <w:ind w:left="-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Tabul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Jawaban</w:t>
      </w:r>
      <w:proofErr w:type="spellEnd"/>
      <w:r w:rsidR="00CE4433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CE4433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="00CE4433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CE4433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Kepuasan</w:t>
      </w:r>
      <w:proofErr w:type="spellEnd"/>
      <w:r w:rsidR="00CE4433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CE4433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Pelanggan</w:t>
      </w:r>
      <w:proofErr w:type="spellEnd"/>
      <w:r w:rsidR="00CE4433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(Y)</w:t>
      </w:r>
    </w:p>
    <w:p w14:paraId="098F095A" w14:textId="70630E04" w:rsidR="003161FD" w:rsidRPr="003161FD" w:rsidRDefault="003161FD" w:rsidP="003161FD">
      <w:pPr>
        <w:widowControl w:val="0"/>
        <w:autoSpaceDE w:val="0"/>
        <w:autoSpaceDN w:val="0"/>
        <w:adjustRightInd w:val="0"/>
        <w:spacing w:line="480" w:lineRule="auto"/>
        <w:ind w:left="-709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     Data Ordinal</w:t>
      </w:r>
    </w:p>
    <w:tbl>
      <w:tblPr>
        <w:tblW w:w="9163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96"/>
        <w:gridCol w:w="676"/>
        <w:gridCol w:w="675"/>
        <w:gridCol w:w="675"/>
        <w:gridCol w:w="675"/>
        <w:gridCol w:w="743"/>
        <w:gridCol w:w="717"/>
        <w:gridCol w:w="722"/>
        <w:gridCol w:w="709"/>
        <w:gridCol w:w="626"/>
        <w:gridCol w:w="726"/>
        <w:gridCol w:w="723"/>
      </w:tblGrid>
      <w:tr w:rsidR="006A2CC8" w:rsidRPr="00867F72" w14:paraId="3885A44C" w14:textId="77777777" w:rsidTr="006A2CC8">
        <w:trPr>
          <w:trHeight w:val="505"/>
        </w:trPr>
        <w:tc>
          <w:tcPr>
            <w:tcW w:w="1496" w:type="dxa"/>
            <w:vMerge w:val="restart"/>
            <w:shd w:val="clear" w:color="auto" w:fill="auto"/>
            <w:noWrap/>
            <w:vAlign w:val="center"/>
            <w:hideMark/>
          </w:tcPr>
          <w:p w14:paraId="534097CB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proofErr w:type="spellStart"/>
            <w:r w:rsidRPr="00867F7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sponden</w:t>
            </w:r>
            <w:proofErr w:type="spellEnd"/>
          </w:p>
        </w:tc>
        <w:tc>
          <w:tcPr>
            <w:tcW w:w="6944" w:type="dxa"/>
            <w:gridSpan w:val="10"/>
            <w:shd w:val="clear" w:color="auto" w:fill="auto"/>
            <w:noWrap/>
            <w:vAlign w:val="bottom"/>
            <w:hideMark/>
          </w:tcPr>
          <w:p w14:paraId="700C1E2F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PUASAN PELANGGAN (Y)</w:t>
            </w:r>
          </w:p>
        </w:tc>
        <w:tc>
          <w:tcPr>
            <w:tcW w:w="723" w:type="dxa"/>
            <w:vMerge w:val="restart"/>
            <w:shd w:val="clear" w:color="auto" w:fill="auto"/>
            <w:noWrap/>
            <w:vAlign w:val="center"/>
            <w:hideMark/>
          </w:tcPr>
          <w:p w14:paraId="1BEEF04E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otal</w:t>
            </w:r>
          </w:p>
        </w:tc>
      </w:tr>
      <w:tr w:rsidR="006A2CC8" w:rsidRPr="00867F72" w14:paraId="272CE455" w14:textId="77777777" w:rsidTr="006A2CC8">
        <w:trPr>
          <w:trHeight w:val="505"/>
        </w:trPr>
        <w:tc>
          <w:tcPr>
            <w:tcW w:w="1496" w:type="dxa"/>
            <w:vMerge/>
            <w:shd w:val="clear" w:color="auto" w:fill="auto"/>
            <w:vAlign w:val="center"/>
            <w:hideMark/>
          </w:tcPr>
          <w:p w14:paraId="79FCC7C8" w14:textId="77777777" w:rsidR="006A2CC8" w:rsidRPr="00867F72" w:rsidRDefault="006A2CC8" w:rsidP="00A5664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1892B21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1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6488B59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2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816A0A3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71D55BF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B6F53A1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8E8401F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6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0F0D030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7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6F7CB5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8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D0FF93C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9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8D92ABC" w14:textId="77777777" w:rsidR="006A2CC8" w:rsidRPr="00867F72" w:rsidRDefault="006A2CC8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-10</w:t>
            </w:r>
          </w:p>
        </w:tc>
        <w:tc>
          <w:tcPr>
            <w:tcW w:w="723" w:type="dxa"/>
            <w:vMerge/>
            <w:shd w:val="clear" w:color="auto" w:fill="auto"/>
            <w:vAlign w:val="center"/>
            <w:hideMark/>
          </w:tcPr>
          <w:p w14:paraId="0E492569" w14:textId="77777777" w:rsidR="006A2CC8" w:rsidRPr="00867F72" w:rsidRDefault="006A2CC8" w:rsidP="00A566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6A2CC8" w:rsidRPr="00867F72" w14:paraId="69CAB775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0404F0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E24C64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3D858B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DD15C9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3DB13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680857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B8D99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258BA9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FA806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51DCC8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33B7B2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BF1796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6A2CC8" w:rsidRPr="00867F72" w14:paraId="608AE8E0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0ED044F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FCB076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AE7661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A4537C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C78E36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4B966D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7AA762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6183BDA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0EFFA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871FFD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871672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18E060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6A2CC8" w:rsidRPr="00867F72" w14:paraId="7DCE5785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C14D681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675F9B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6FAB0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A54432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DA1FE6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AA95B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E35C17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F4AE0A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98F68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5376C8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A4BEAF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D80B5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6A2CC8" w:rsidRPr="00867F72" w14:paraId="77773136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00080F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E60D3C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3AA6FB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C8C65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12BE9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CA24D7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981EEC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8B1EC3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BEA13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83B822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DFD4E2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9AC70F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6A2CC8" w:rsidRPr="00867F72" w14:paraId="57B51E1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2A7D144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B13DFD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4800A0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F0DD2B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059691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1202F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AC3886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A556B3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FF03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729F29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F4DA1B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041CF2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7</w:t>
            </w:r>
          </w:p>
        </w:tc>
      </w:tr>
      <w:tr w:rsidR="006A2CC8" w:rsidRPr="00867F72" w14:paraId="792EAE3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A50ACD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404062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96BFF2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F2822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1C0969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45CFB2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E1B4BF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83E7CA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3FF8E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13D0D5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E357E6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53EE6F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6A2CC8" w:rsidRPr="00867F72" w14:paraId="5AF5F257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EDEB885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1598A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33194E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02B5B5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A5BA2C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8813A8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0B0609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977004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52D2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5662ED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C20DB1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38185C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8</w:t>
            </w:r>
          </w:p>
        </w:tc>
      </w:tr>
      <w:tr w:rsidR="006A2CC8" w:rsidRPr="00867F72" w14:paraId="7908707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85EE5A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B9CD6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AD6A01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6C7805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E92A2F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A824A5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36A2A4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AE463E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DA19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81D52E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802119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269344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8</w:t>
            </w:r>
          </w:p>
        </w:tc>
      </w:tr>
      <w:tr w:rsidR="006A2CC8" w:rsidRPr="00867F72" w14:paraId="4CCC788C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3D0A20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5E419E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AC220A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46ADAC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2576AF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EAF76C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C6D4DA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8479A9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0348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EF9DF4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2F7AC2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294AD6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7</w:t>
            </w:r>
          </w:p>
        </w:tc>
      </w:tr>
      <w:tr w:rsidR="006A2CC8" w:rsidRPr="00867F72" w14:paraId="5364BEE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B396BA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4E3A28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BDE41F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894D0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0064AD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C7121C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B29675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E6E809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4746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96B07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A044B6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1CE537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6A2CC8" w:rsidRPr="00867F72" w14:paraId="34DBD43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AFD0A2C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87C1AC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C1CAB4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2E45C6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DB8999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DE8A04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05991A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735363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6DBC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FE7BF5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8A392E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6480B0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656699FE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0696FE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7F647D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E2F881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0845A3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0856F2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A062B7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9BD8D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7D927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C79CA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4D1C79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EE422D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11A34C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6A2CC8" w:rsidRPr="00867F72" w14:paraId="675FA0D1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C2E82D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F5F123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D4A3E6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448529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594BFD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690B7A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8E1867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EF12B9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2168C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DBDE4A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8FA8BC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ED11D5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36922B7B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AA968D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027BDB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FA53B5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0E2651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84D70E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DF0712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C31F5D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3B032C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99927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394B2F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AA273B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53DFFF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5FB8C1B7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09AEBB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251CA1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6C36CF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237FCA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8E439A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683C0B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784DD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F26309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723B70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0313F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C69F84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866EDA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76849DE3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DEC6857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16BA9C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A5DC8E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AF239C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99FCBD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25CDEC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FDC23D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B586A0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E8E78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7074DC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E40CC4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6E97D9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6FCE5984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8AA13F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FCCA00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82325D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76ED2D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19C3F8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23CFBD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8959DD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6ED48F2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83B8E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75986E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099380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107B59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6A2CC8" w:rsidRPr="00867F72" w14:paraId="1A8F0CA0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A4D055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7D3B24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F6C14E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06BC9F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22F40D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9D8A3C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7109B7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328A2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8FD879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147EE2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F87DB2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9EE6B1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6A2CC8" w:rsidRPr="00867F72" w14:paraId="79354CC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CE4239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7369DB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54E50E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88351D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0E772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A1AF1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6A8654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54124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F18FA4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C464AD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FB1D3C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417341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006205E4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CCFA85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579EC0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16145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BA2E28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2D8667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2DF2B3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689F8F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6203CC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DC932A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AA8202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EE5836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5EFECF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8</w:t>
            </w:r>
          </w:p>
        </w:tc>
      </w:tr>
      <w:tr w:rsidR="006A2CC8" w:rsidRPr="00867F72" w14:paraId="7A8CFFD4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B88A69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46CA40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6DCDA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1AB27C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E21A39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B8D5E0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95BFBC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8D773C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C80D19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4F547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0D2407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CFF55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6A2CC8" w:rsidRPr="00867F72" w14:paraId="69272D4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E3F695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1B91C3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57CACF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B038B8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20C2B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7E82B2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0CD7DD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661A4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AE9203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C85128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824A25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0744FD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787A1C73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F014F5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04DA6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DED09E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9A2B36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1CA066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E64AB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70AD6E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5E2F9D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968C9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D9D13A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E08362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C1338E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6A2CC8" w:rsidRPr="00867F72" w14:paraId="0F51F617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FA26C9F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52E11E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372051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83B11D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D28129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55DE82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E9FC39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2200E4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D105D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7D93A6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3A3729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06FE28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680DB011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65A87E0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A1B8D1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DFFA63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39821B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E52108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D508A2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5D0806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ADA32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FD8DE7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DDB4D5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133528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8F207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6A2CC8" w:rsidRPr="00867F72" w14:paraId="461E413B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02864E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8B33F6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F94B58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704C4B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CFBCE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32F5C1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AED0E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34CD3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4EA45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503779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10FE1D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957532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6A2CC8" w:rsidRPr="00867F72" w14:paraId="20E12603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1B95F8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F91C7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699D2A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634819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75CDEB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0D8F04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D8730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6608F7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6C841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B1491F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F2FA2B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18330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781E91E1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87BF65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6A738B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838C94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58EBD7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006CD0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FF36C3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88C47F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8B08BB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EBE66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FF30D3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A4E738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EB31A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6A2CC8" w:rsidRPr="00867F72" w14:paraId="1F723CE5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7CF534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7B9E1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118FCC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6A5F67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7EE33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833615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62A72A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57CD93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1A5F27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6529C4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A418D8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FE06AE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034549C4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C96E545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3E67E3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C85622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412EE9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5573BA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E98E6C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ADA9AC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F7115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49C26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8B37DB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8EB04B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B219B0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0382609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42B9F2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88632F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F5D8E8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332EE9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3F7432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FD859D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9FBF7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260697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BB036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C7F367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759C3E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9BD701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0E9D961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BC0AE8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9F4BF9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D68084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B12A3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5295E0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F07F7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FC0DA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485B92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1D4D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433587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0D641D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6A9E40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6A2CC8" w:rsidRPr="00867F72" w14:paraId="75B5463E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E94D1DE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E440AB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35CCD6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A3FB81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986FB0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A5891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2C1C6A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EEF35E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F3F06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E5B7C1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6B32BF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2AA2E0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6A2CC8" w:rsidRPr="00867F72" w14:paraId="279640C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654A817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8C1660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E73F5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18D041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9E380E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7D5434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B831CC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FF43FF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8476EC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771A60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DFB3D4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A6B75E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01767C4C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A4119A5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E819D9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D8885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97A183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BFF194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47A380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FC3254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C78EC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15EC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20D8AB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C902A3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1B114C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6A2CC8" w:rsidRPr="00867F72" w14:paraId="5D8540D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98B21F7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9A2CD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5B6619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0CBA79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FEA1B3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323A7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9DF0B5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CC2B0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FB973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5E5073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E5210C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D5AC00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4</w:t>
            </w:r>
          </w:p>
        </w:tc>
      </w:tr>
      <w:tr w:rsidR="006A2CC8" w:rsidRPr="00867F72" w14:paraId="2DFAF23C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C15DE8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E060FF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99F88C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84EA1B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B9ED38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724D68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B46CAA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5D8C81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805A3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F11DD9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B6F2CD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3173FE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</w:tr>
      <w:tr w:rsidR="006A2CC8" w:rsidRPr="00867F72" w14:paraId="22D29C7E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F2BAA90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93B1A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B7CFED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548D9C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6D70A5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2B5B40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FC76DD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0CEBF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A3F9A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BAE1AA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140F9A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4B5F05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2B5BA5A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4CA418E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E41856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2A7AFB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60BC2A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C37B16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F9E68E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B2A681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4E8FB5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FF64D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8CD62D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A55321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17046D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</w:tr>
      <w:tr w:rsidR="006A2CC8" w:rsidRPr="00867F72" w14:paraId="29514036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5EF3DA0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61C1F4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FE8E63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4D5D7A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ABFEB0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FA93E7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ACD646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4914D6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52889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A4EB01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7C74FA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446C07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</w:tr>
      <w:tr w:rsidR="006A2CC8" w:rsidRPr="00867F72" w14:paraId="21D329F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D1921F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83821F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C7B235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B08C0E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9DD9C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5D690B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3798CB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91783E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2CC6E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ED87C4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224147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D3127D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11B6498B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CFCFF8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0E3DD5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0AF6A1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48698A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A9B086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89E00B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08DD67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C68EA8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FABE7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16AEC7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DFEABD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E11F37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7</w:t>
            </w:r>
          </w:p>
        </w:tc>
      </w:tr>
      <w:tr w:rsidR="006A2CC8" w:rsidRPr="00867F72" w14:paraId="1A1F3DFB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930123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437B51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82A85B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258F2A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961F8D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E931E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D18275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2AB5D7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2CDB0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ADB2B4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518222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9E3FAF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6A2CC8" w:rsidRPr="00867F72" w14:paraId="179C8286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B9989C5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C471E4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F60C6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E9AFF7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B48810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789E35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FE39B0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9BF699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43482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3331E9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B2A33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D13B1E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6A2CC8" w:rsidRPr="00867F72" w14:paraId="1003FAD4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A480A7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8C69BD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655B02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0534CE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6B98B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72256A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B630F4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24EAD2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55833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E97AAD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B8226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B17EDA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8</w:t>
            </w:r>
          </w:p>
        </w:tc>
      </w:tr>
      <w:tr w:rsidR="006A2CC8" w:rsidRPr="00867F72" w14:paraId="298704F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3BA597B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F077B9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D1CC9E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47BC89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BCC135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F0FB8F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936CD7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674445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6F753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FF1434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5AEFBB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4FC990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6A2CC8" w:rsidRPr="00867F72" w14:paraId="65223FA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BD77C9C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4D43B9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CFE342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F233CB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5DC36A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C28A0B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DAA91B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3A47E9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98EBF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DA0B09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8A3F04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44639C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64AD5E2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DF1FA9B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7280AE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638722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E7F26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F01F18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89C9A3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AD440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BB22AD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229EE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435BB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C5DC28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3FD3A2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0D4658F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A01285F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976C5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C8510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7DFA85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A4A7D6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6B9CA2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08D566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9382F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8F379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053C34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877D36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7F641C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</w:tr>
      <w:tr w:rsidR="006A2CC8" w:rsidRPr="00867F72" w14:paraId="05B5B24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ECEF3BC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469598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89B540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9F4345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887C6B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BE02D2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23131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456DA2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2FBC29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F65031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13409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45D98A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3720C59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686354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5B7921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E6BF1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E1F1B8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A6FA10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7821A2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5315C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1C3CA2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2EDB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396C4A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A045FB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4D7D55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6A2CC8" w:rsidRPr="00867F72" w14:paraId="250A6E5E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F4A3C20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DF18FE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729BF7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7A34DC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EEC072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FDAB1D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3E6578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6B9CE7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133341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462A71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7B1929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251BE9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4</w:t>
            </w:r>
          </w:p>
        </w:tc>
      </w:tr>
      <w:tr w:rsidR="006A2CC8" w:rsidRPr="00867F72" w14:paraId="5A2908C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C38E41E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D940F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42F924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00A8C7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FBBD50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3E823B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BAF09D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5190ED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5C0FF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FDE90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8499B5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AD9373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6A2CC8" w:rsidRPr="00867F72" w14:paraId="6BD54808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343CB6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ADE54C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E68336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E881A8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66F9F4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33DB9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20F212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978C4C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92171F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31EC82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EF0964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EC2A23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363EA2E6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0393C0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EC0288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CDF19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5DABED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3D93C5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FEBB7F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0FD053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65BF3A8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34EB1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D2BA4F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E64D99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DFB8C3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6A2CC8" w:rsidRPr="00867F72" w14:paraId="084177C6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BFC1CB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1E62CB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64E1D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DD294D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2A47AD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B0913D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64B36F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E89428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C92A5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A6A903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52B7FC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0D28B9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6A2CC8" w:rsidRPr="00867F72" w14:paraId="0E89D694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29C939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BD6C53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958EC7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374FD2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A21A70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8117EC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23A4E6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1DF57E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3B39F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B2C844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5DBDB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E80CEC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5F2D603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8F9B24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E38FE5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B826AC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5475B6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D89D1F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B49956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0F556A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F09198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B25555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247C9C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71431E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CCB529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1DEC92D7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AD148F7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9E918E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E6D226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BCE4E3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49C859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3BE40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4AC547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23245D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DADD0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036BD1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F00397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6AAB4F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4</w:t>
            </w:r>
          </w:p>
        </w:tc>
      </w:tr>
      <w:tr w:rsidR="006A2CC8" w:rsidRPr="00867F72" w14:paraId="3B6A63F5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7C9FD4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B07397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F34FA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E7EB46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DDB675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518A7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DD763C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B1BC09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B7CE3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06E4BA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259FAE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0FB153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2C4430BD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B897A94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4307D7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34B43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95D37F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837F88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6466D6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6DF9C6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B80C8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8C6A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3E239E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8D480A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B594F4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6A2CC8" w:rsidRPr="00867F72" w14:paraId="5A28898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F0E8E90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C80043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62EFDB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3C8047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B5FF87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BCAA4C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821043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5ABB79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7AE7D6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C0EEEE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3EFFD3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8D1229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6A2CC8" w:rsidRPr="00867F72" w14:paraId="73CFF401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031640C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1D8164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9DC37B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051C2E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BAF72A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4CD92B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D820C4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11E20E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E0928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162651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6CCFC9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10339E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40DD55A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BD0BBF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1C7731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B97A92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44014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94E385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8D491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DD781E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F9E6A1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587D3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CC7D1A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8C2385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DF7A76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6A2CC8" w:rsidRPr="00867F72" w14:paraId="05581B08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62B0B6F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C62642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5A953A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BFA466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B6C452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3A67BC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4E7768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EBC09B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ECC988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A053D7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6144CA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3CDB2F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6CECC8D8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011BF3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3E0D15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2CB807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40D611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052070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5E5157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075B3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E62C95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ED41E9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AA5C3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4410E3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ECA961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5F24BBD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2E1F43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163A60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6E5E4B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C8314F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BC8508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EC6FEA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3230BF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28E629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68F15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3FEFF6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897FA3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967D35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6A2CC8" w:rsidRPr="00867F72" w14:paraId="2575B323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F4779F5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41E64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D0AFA4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93147C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29C1F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A6882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66F633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A3E264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D4F177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E44B18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C5BA52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2DC38A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6A2CC8" w:rsidRPr="00867F72" w14:paraId="6C0C72D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F660B1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8C49F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A2A3D3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17B420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0A087E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98A1A0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21492F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A562E0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7315DE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BECFF3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E081B6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810154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6A2CC8" w:rsidRPr="00867F72" w14:paraId="24F50B6A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49DC71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3EABCD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F5BE3B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33AD7B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37350C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9EF3B2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9BC91C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23296A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CB5AF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96C9F3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7245B9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8DA978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6A2CC8" w:rsidRPr="00867F72" w14:paraId="78C62CBE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7C39967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5E0F19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1A0FA4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7AE807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C83F73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DAF5DC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BAD9DF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E9204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2C50CF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C8FD3C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4BC1D8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FC6CD7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6A2CC8" w:rsidRPr="00867F72" w14:paraId="1434468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5AF6A4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58D56B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A43E53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9BE820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C8ED56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E9CC2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EE7474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69A5D28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98B0C5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6654A6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6E3773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F60EB6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6A2CC8" w:rsidRPr="00867F72" w14:paraId="2296E6A7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481AC8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DC3FBC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29EC12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F6405E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B432C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B0F5D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6771B63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068CE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CAA3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BE63FD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B2B262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1631E8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3B3D034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21B64B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FF2B3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CEA1B4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C24E99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F219F7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7F07E9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0361EB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744DF2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315CA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8BCD7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FB2785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CBFF59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36CE3477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EB3DD2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385F5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EAE403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DE2F70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72C322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58C846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AC0C19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FCF3A4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FADA9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1A143F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2B9953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649EAF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6A2CC8" w:rsidRPr="00867F72" w14:paraId="4B00B34B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FBF7806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F6C39E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5F5FD7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90A11C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257EA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1BFFB7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D1E0D3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4EEF2A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DDF65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E4E7C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418301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EF93F5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8</w:t>
            </w:r>
          </w:p>
        </w:tc>
      </w:tr>
      <w:tr w:rsidR="006A2CC8" w:rsidRPr="00867F72" w14:paraId="7AD5BB81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4EB1C4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AA906C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1757CE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3463CF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89E3B7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95BBBE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4F44D3A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E77963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CCB785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4D4040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4AAA44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16E2D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6A2CC8" w:rsidRPr="00867F72" w14:paraId="383DEAA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48742C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41A3F9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E062F3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E4F178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B46139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A69A21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17CA60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5FA013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0D1D9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935847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528D70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2ACDE7A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5F3C4318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A5F1C5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DCE5CF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0D14E2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8AF8FD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22D55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042D7D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F5E6E6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4BE3A7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D5A0E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E8B78B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7A1FAE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C23A9F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8</w:t>
            </w:r>
          </w:p>
        </w:tc>
      </w:tr>
      <w:tr w:rsidR="006A2CC8" w:rsidRPr="00867F72" w14:paraId="7591847B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5E6CBCF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22580B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3C8C9E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8F5497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510A28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A37699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ADA6B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8681AD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DA1D7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6A85D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5417F57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63049F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6A2CC8" w:rsidRPr="00867F72" w14:paraId="121DFB7D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A944C0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635B7B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5D65F3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C0EC7F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E1A67E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6102D6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5ABB71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79CD1C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290EB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025941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CAFE10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258576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12DF6477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345A190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153CFC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757D80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007FF6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DDDF15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680E8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A71E7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EC1B6A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89F3A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F55EBD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E44A51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A7D457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6A2CC8" w:rsidRPr="00867F72" w14:paraId="100B152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F1DE87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96C291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57268D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12C22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546666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8D33C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5AD37E2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7E9C305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F6F8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59ECBA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7F6962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9EC79D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6A2CC8" w:rsidRPr="00867F72" w14:paraId="1DEA909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4386B04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36E421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7EAF4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BC0306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70CC3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FABF33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29EC4A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FEAE0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ADEAE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B19D40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28E89D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EE7CE8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6A2CC8" w:rsidRPr="00867F72" w14:paraId="42EE9330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AB9EDC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9E323C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9E1B17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261DFF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FDA20B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E25A40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511BBE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6462DC0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9F87C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627CC1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FCD1AB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A86DD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534CA52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559162E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8C99F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DFBE60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3B4B56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6A0B50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E4D50E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726018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814FCF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3A868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8478BE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BCE48B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3C7CE9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6A2CC8" w:rsidRPr="00867F72" w14:paraId="6FF955A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E69D683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D5742A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7A492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F9DBAD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116B3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5EF357C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87B5D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6FC039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76FA1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3B65253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25269A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EAD0DD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6A2CC8" w:rsidRPr="00867F72" w14:paraId="25FF0BE3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B572834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9AE329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AD7098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694FE2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CE7A31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7D67AF2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DB714D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3A6E28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4E3DB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78A3B24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AFA812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73922F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6A2CC8" w:rsidRPr="00867F72" w14:paraId="174EBD55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477D91C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4D0D24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A1EBB3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801F2C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DCB40B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297E7B7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452FC5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2EA852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7F51B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16F594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37C1240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78F161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9</w:t>
            </w:r>
          </w:p>
        </w:tc>
      </w:tr>
      <w:tr w:rsidR="006A2CC8" w:rsidRPr="00867F72" w14:paraId="4891683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2C224F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D1115B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379C16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0FC61C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D41053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270C4E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B3E89D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939DDB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FC41B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7723A8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43C7BE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F6B0AF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6A2CC8" w:rsidRPr="00867F72" w14:paraId="3411CD5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0D582428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96FD70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2988F0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1B463A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05EC7A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F1EBD1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949109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030F61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01C5F1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B79BFC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8BF9A9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99995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35585895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A009652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393955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FD5045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A157B5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52A8A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1C08C54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78500B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6478869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CFB46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148CF0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13BF47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41E9C2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6A2CC8" w:rsidRPr="00867F72" w14:paraId="7666176C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194B279E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33BA9E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2F28E3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3E459DF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0FCA782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570656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3F0111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4BCB866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9F0E7D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9FB716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E39989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52A09AF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6A2CC8" w:rsidRPr="00867F72" w14:paraId="44C15B22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59D89B0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7B7FD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88DABC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E03B7A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FA94A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CA478F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CC0984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39FD19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392F6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DDB70A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167EB84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66F3E9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6A2CC8" w:rsidRPr="00867F72" w14:paraId="14982591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48D2023D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BACC4A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E0173D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8C4EC6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5ADC60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69273C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2B714BF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347C7AC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7E1C2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F0AB61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8F7A95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0027DEB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6A2CC8" w:rsidRPr="00867F72" w14:paraId="2865BCEC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BE5F4A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FE7B61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741735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4F282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6744EC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66FF97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765CC2A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FA59F9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E96DE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92A1A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0F3EC3E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75ED370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6A2CC8" w:rsidRPr="00867F72" w14:paraId="46680869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620D836C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B77B05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9B48E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ECC051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3EB302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0A1F20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FCEA51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59F9C06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316F0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E7CC85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441D996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E93C7E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4</w:t>
            </w:r>
          </w:p>
        </w:tc>
      </w:tr>
      <w:tr w:rsidR="006A2CC8" w:rsidRPr="00867F72" w14:paraId="7F175E7F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20177FC9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08DFB1D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21E7711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6EB1663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3C6BE4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3A7EED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3259199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1F367D3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6F2B0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BD3A42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714C835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1F579C6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7</w:t>
            </w:r>
          </w:p>
        </w:tc>
      </w:tr>
      <w:tr w:rsidR="006A2CC8" w:rsidRPr="00867F72" w14:paraId="754F3DE3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3E913AD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48B9BD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5AE5FDA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44140F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166543C1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45E513A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00301E5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109220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6A933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19EDA89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63271AA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383F73E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6A2CC8" w:rsidRPr="00867F72" w14:paraId="58072386" w14:textId="77777777" w:rsidTr="006A2CC8">
        <w:trPr>
          <w:trHeight w:val="433"/>
        </w:trPr>
        <w:tc>
          <w:tcPr>
            <w:tcW w:w="1496" w:type="dxa"/>
            <w:shd w:val="clear" w:color="auto" w:fill="auto"/>
            <w:noWrap/>
            <w:vAlign w:val="bottom"/>
            <w:hideMark/>
          </w:tcPr>
          <w:p w14:paraId="7C0611CA" w14:textId="77777777" w:rsidR="006A2CC8" w:rsidRPr="00867F72" w:rsidRDefault="006A2CC8" w:rsidP="006A2CC8">
            <w:pPr>
              <w:pStyle w:val="ListParagraph"/>
              <w:numPr>
                <w:ilvl w:val="0"/>
                <w:numId w:val="9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FE57AFB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71ABA7C0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614F7645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75" w:type="dxa"/>
            <w:shd w:val="clear" w:color="auto" w:fill="auto"/>
            <w:noWrap/>
            <w:vAlign w:val="bottom"/>
            <w:hideMark/>
          </w:tcPr>
          <w:p w14:paraId="40792948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43" w:type="dxa"/>
            <w:shd w:val="clear" w:color="auto" w:fill="auto"/>
            <w:noWrap/>
            <w:vAlign w:val="bottom"/>
            <w:hideMark/>
          </w:tcPr>
          <w:p w14:paraId="03317E6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17" w:type="dxa"/>
            <w:shd w:val="clear" w:color="auto" w:fill="auto"/>
            <w:noWrap/>
            <w:vAlign w:val="bottom"/>
            <w:hideMark/>
          </w:tcPr>
          <w:p w14:paraId="1CCC228C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2" w:type="dxa"/>
            <w:shd w:val="clear" w:color="auto" w:fill="auto"/>
            <w:noWrap/>
            <w:vAlign w:val="bottom"/>
            <w:hideMark/>
          </w:tcPr>
          <w:p w14:paraId="5E560D82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510AFF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0E1F9927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6" w:type="dxa"/>
            <w:shd w:val="clear" w:color="auto" w:fill="auto"/>
            <w:noWrap/>
            <w:vAlign w:val="bottom"/>
            <w:hideMark/>
          </w:tcPr>
          <w:p w14:paraId="6D432FB4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14:paraId="4589F19E" w14:textId="77777777" w:rsidR="006A2CC8" w:rsidRPr="00867F72" w:rsidRDefault="006A2CC8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867F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</w:tbl>
    <w:p w14:paraId="08F9F844" w14:textId="753534E0" w:rsidR="001556F0" w:rsidRDefault="001556F0" w:rsidP="001556F0">
      <w:pPr>
        <w:widowControl w:val="0"/>
        <w:autoSpaceDE w:val="0"/>
        <w:autoSpaceDN w:val="0"/>
        <w:adjustRightInd w:val="0"/>
        <w:spacing w:line="480" w:lineRule="auto"/>
        <w:ind w:left="-709" w:firstLine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53A5D01" w14:textId="7B0EAAEE" w:rsidR="001556F0" w:rsidRDefault="001556F0" w:rsidP="001556F0">
      <w:pPr>
        <w:widowControl w:val="0"/>
        <w:autoSpaceDE w:val="0"/>
        <w:autoSpaceDN w:val="0"/>
        <w:adjustRightInd w:val="0"/>
        <w:spacing w:line="480" w:lineRule="auto"/>
        <w:ind w:left="-709" w:firstLine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FFCD96B" w14:textId="395CB847" w:rsidR="003161FD" w:rsidRDefault="003161FD" w:rsidP="003161F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5C7B778" w14:textId="77777777" w:rsidR="008917C4" w:rsidRDefault="008917C4" w:rsidP="008917C4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E0CC76" w14:textId="77777777" w:rsidR="008917C4" w:rsidRDefault="008917C4" w:rsidP="008917C4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3A8320" w14:textId="0649EB9E" w:rsidR="001556F0" w:rsidRPr="003161FD" w:rsidRDefault="001556F0" w:rsidP="008917C4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Tabulasi</w:t>
      </w:r>
      <w:proofErr w:type="spellEnd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Jawaban</w:t>
      </w:r>
      <w:proofErr w:type="spellEnd"/>
      <w:r w:rsidR="003161FD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3161FD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3161FD" w:rsidRPr="003161F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Responsiveness</w:t>
      </w:r>
      <w:r w:rsidR="003161FD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(X1)</w:t>
      </w:r>
    </w:p>
    <w:tbl>
      <w:tblPr>
        <w:tblW w:w="8648" w:type="dxa"/>
        <w:tblInd w:w="-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77"/>
        <w:gridCol w:w="1134"/>
        <w:gridCol w:w="1134"/>
        <w:gridCol w:w="1134"/>
        <w:gridCol w:w="1133"/>
        <w:gridCol w:w="1048"/>
        <w:gridCol w:w="796"/>
        <w:gridCol w:w="992"/>
      </w:tblGrid>
      <w:tr w:rsidR="00D84F54" w:rsidRPr="003168A4" w14:paraId="357EBCFC" w14:textId="77777777" w:rsidTr="00D84F54">
        <w:trPr>
          <w:trHeight w:val="315"/>
        </w:trPr>
        <w:tc>
          <w:tcPr>
            <w:tcW w:w="1277" w:type="dxa"/>
            <w:vMerge w:val="restart"/>
          </w:tcPr>
          <w:p w14:paraId="00D77430" w14:textId="77777777" w:rsidR="00D84F54" w:rsidRPr="00DF0F1C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sponden</w:t>
            </w:r>
            <w:proofErr w:type="spellEnd"/>
          </w:p>
        </w:tc>
        <w:tc>
          <w:tcPr>
            <w:tcW w:w="6379" w:type="dxa"/>
            <w:gridSpan w:val="6"/>
            <w:shd w:val="clear" w:color="auto" w:fill="auto"/>
            <w:noWrap/>
            <w:vAlign w:val="bottom"/>
            <w:hideMark/>
          </w:tcPr>
          <w:p w14:paraId="6491058A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ID"/>
              </w:rPr>
              <w:t>RESPONSIVENESS (X1)</w:t>
            </w:r>
          </w:p>
        </w:tc>
        <w:tc>
          <w:tcPr>
            <w:tcW w:w="992" w:type="dxa"/>
            <w:vMerge w:val="restart"/>
            <w:shd w:val="clear" w:color="auto" w:fill="auto"/>
            <w:noWrap/>
            <w:vAlign w:val="center"/>
            <w:hideMark/>
          </w:tcPr>
          <w:p w14:paraId="2A8E7081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otal</w:t>
            </w:r>
          </w:p>
        </w:tc>
      </w:tr>
      <w:tr w:rsidR="00D84F54" w:rsidRPr="003168A4" w14:paraId="45AA84A2" w14:textId="77777777" w:rsidTr="00A72870">
        <w:trPr>
          <w:trHeight w:val="315"/>
        </w:trPr>
        <w:tc>
          <w:tcPr>
            <w:tcW w:w="1277" w:type="dxa"/>
            <w:vMerge/>
          </w:tcPr>
          <w:p w14:paraId="5A24EB42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5622967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1.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DB39DF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1.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247F79A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1.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DF2B5BF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1.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3334251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1.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08406C7" w14:textId="77777777" w:rsidR="00D84F54" w:rsidRPr="003168A4" w:rsidRDefault="00D84F54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1.6</w:t>
            </w:r>
          </w:p>
        </w:tc>
        <w:tc>
          <w:tcPr>
            <w:tcW w:w="992" w:type="dxa"/>
            <w:vMerge/>
            <w:shd w:val="clear" w:color="auto" w:fill="auto"/>
            <w:vAlign w:val="center"/>
            <w:hideMark/>
          </w:tcPr>
          <w:p w14:paraId="0404C29C" w14:textId="77777777" w:rsidR="00D84F54" w:rsidRPr="003168A4" w:rsidRDefault="00D84F54" w:rsidP="00A566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D84F54" w:rsidRPr="003168A4" w14:paraId="3770B0A3" w14:textId="77777777" w:rsidTr="00A72870">
        <w:trPr>
          <w:trHeight w:val="270"/>
        </w:trPr>
        <w:tc>
          <w:tcPr>
            <w:tcW w:w="1277" w:type="dxa"/>
          </w:tcPr>
          <w:p w14:paraId="39AF09E7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B1BAE9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005E89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DB8CDD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5BE451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F6C765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F04C77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563F9B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7705485C" w14:textId="77777777" w:rsidTr="00A72870">
        <w:trPr>
          <w:trHeight w:val="270"/>
        </w:trPr>
        <w:tc>
          <w:tcPr>
            <w:tcW w:w="1277" w:type="dxa"/>
          </w:tcPr>
          <w:p w14:paraId="7935230B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68E684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043AC2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F2F789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B32AD7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236BD2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90336B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B57EBF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5AF1D5CD" w14:textId="77777777" w:rsidTr="00A72870">
        <w:trPr>
          <w:trHeight w:val="270"/>
        </w:trPr>
        <w:tc>
          <w:tcPr>
            <w:tcW w:w="1277" w:type="dxa"/>
            <w:vAlign w:val="bottom"/>
          </w:tcPr>
          <w:p w14:paraId="20B5F09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EDB1AA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69B78E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579FAC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3967B5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F0754C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74D619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EA6AAC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5B12243C" w14:textId="77777777" w:rsidTr="00A72870">
        <w:trPr>
          <w:trHeight w:val="270"/>
        </w:trPr>
        <w:tc>
          <w:tcPr>
            <w:tcW w:w="1277" w:type="dxa"/>
            <w:vAlign w:val="bottom"/>
          </w:tcPr>
          <w:p w14:paraId="0AA40719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1B0F39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C7DD9D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31A31B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EF13C6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77A7F55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17CF3D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1A326B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D84F54" w:rsidRPr="003168A4" w14:paraId="4BA3248E" w14:textId="77777777" w:rsidTr="00A72870">
        <w:trPr>
          <w:trHeight w:val="270"/>
        </w:trPr>
        <w:tc>
          <w:tcPr>
            <w:tcW w:w="1277" w:type="dxa"/>
          </w:tcPr>
          <w:p w14:paraId="6204F5A3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3505CA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CFF8F3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2535E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5909B9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77AD685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2898B5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1B303B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3D9DC939" w14:textId="77777777" w:rsidTr="00A72870">
        <w:trPr>
          <w:trHeight w:val="270"/>
        </w:trPr>
        <w:tc>
          <w:tcPr>
            <w:tcW w:w="1277" w:type="dxa"/>
          </w:tcPr>
          <w:p w14:paraId="4CBE2C96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6C14E8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EEA1A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DBC733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19DB06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984E63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A8179F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42FECD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</w:tr>
      <w:tr w:rsidR="00D84F54" w:rsidRPr="003168A4" w14:paraId="1CA884CC" w14:textId="77777777" w:rsidTr="00A72870">
        <w:trPr>
          <w:trHeight w:val="270"/>
        </w:trPr>
        <w:tc>
          <w:tcPr>
            <w:tcW w:w="1277" w:type="dxa"/>
          </w:tcPr>
          <w:p w14:paraId="693D76BB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ind w:right="14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600DAC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9D5948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B0CF1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705BEC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275E50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FE0824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2F3C3B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73A5B275" w14:textId="77777777" w:rsidTr="00A72870">
        <w:trPr>
          <w:trHeight w:val="270"/>
        </w:trPr>
        <w:tc>
          <w:tcPr>
            <w:tcW w:w="1277" w:type="dxa"/>
          </w:tcPr>
          <w:p w14:paraId="07FB51DE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80574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9A0863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E4A0D3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9EA3FB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A9B1AA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B5999C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76E75B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474C39CF" w14:textId="77777777" w:rsidTr="00A72870">
        <w:trPr>
          <w:trHeight w:val="270"/>
        </w:trPr>
        <w:tc>
          <w:tcPr>
            <w:tcW w:w="1277" w:type="dxa"/>
          </w:tcPr>
          <w:p w14:paraId="36BC2452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ACA345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A4672D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BB0E43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C31109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1554FA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0DED19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F1AEEE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25DE9FC1" w14:textId="77777777" w:rsidTr="00A72870">
        <w:trPr>
          <w:trHeight w:val="270"/>
        </w:trPr>
        <w:tc>
          <w:tcPr>
            <w:tcW w:w="1277" w:type="dxa"/>
          </w:tcPr>
          <w:p w14:paraId="5252A56C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7A0F74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53C215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ED89ED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7525E7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7DFEFCA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A2EA0E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9E0886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75181DDE" w14:textId="77777777" w:rsidTr="00A72870">
        <w:trPr>
          <w:trHeight w:val="270"/>
        </w:trPr>
        <w:tc>
          <w:tcPr>
            <w:tcW w:w="1277" w:type="dxa"/>
          </w:tcPr>
          <w:p w14:paraId="68A38701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47F0DA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93C774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FB9631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61B6A7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4CFE31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646F7D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B9EC5D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6510625B" w14:textId="77777777" w:rsidTr="00A72870">
        <w:trPr>
          <w:trHeight w:val="270"/>
        </w:trPr>
        <w:tc>
          <w:tcPr>
            <w:tcW w:w="1277" w:type="dxa"/>
          </w:tcPr>
          <w:p w14:paraId="393ED545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A88893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04D1F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AF768B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078FD9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CA62E4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E4B17A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1D6B5F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578FCB1E" w14:textId="77777777" w:rsidTr="00A72870">
        <w:trPr>
          <w:trHeight w:val="270"/>
        </w:trPr>
        <w:tc>
          <w:tcPr>
            <w:tcW w:w="1277" w:type="dxa"/>
          </w:tcPr>
          <w:p w14:paraId="409A26C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CEABC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7A2064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DD7C92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A4CC49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E1DE1F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B7395A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C41135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7CA80E9D" w14:textId="77777777" w:rsidTr="00A72870">
        <w:trPr>
          <w:trHeight w:val="270"/>
        </w:trPr>
        <w:tc>
          <w:tcPr>
            <w:tcW w:w="1277" w:type="dxa"/>
          </w:tcPr>
          <w:p w14:paraId="427027EC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3B8636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3CA11A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A14061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D3A72B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64F2EC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6C20B1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D2F5A4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18C72773" w14:textId="77777777" w:rsidTr="00A72870">
        <w:trPr>
          <w:trHeight w:val="270"/>
        </w:trPr>
        <w:tc>
          <w:tcPr>
            <w:tcW w:w="1277" w:type="dxa"/>
          </w:tcPr>
          <w:p w14:paraId="5645AAA6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9B087D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457D4F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890DDD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89C6FF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47FC97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560D4A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ECB4FF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2DF93FDF" w14:textId="77777777" w:rsidTr="00A72870">
        <w:trPr>
          <w:trHeight w:val="270"/>
        </w:trPr>
        <w:tc>
          <w:tcPr>
            <w:tcW w:w="1277" w:type="dxa"/>
          </w:tcPr>
          <w:p w14:paraId="2B41182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B4884E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81F91F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E2FC14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916364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42E17B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74FB47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7CB514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339EC8F7" w14:textId="77777777" w:rsidTr="00A72870">
        <w:trPr>
          <w:trHeight w:val="270"/>
        </w:trPr>
        <w:tc>
          <w:tcPr>
            <w:tcW w:w="1277" w:type="dxa"/>
          </w:tcPr>
          <w:p w14:paraId="4E142142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54CB33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A8562A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A26C11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BCA651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E945BF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C984F2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A211E9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1</w:t>
            </w:r>
          </w:p>
        </w:tc>
      </w:tr>
      <w:tr w:rsidR="00D84F54" w:rsidRPr="003168A4" w14:paraId="2DDBCCE3" w14:textId="77777777" w:rsidTr="00A72870">
        <w:trPr>
          <w:trHeight w:val="270"/>
        </w:trPr>
        <w:tc>
          <w:tcPr>
            <w:tcW w:w="1277" w:type="dxa"/>
          </w:tcPr>
          <w:p w14:paraId="6D90843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C2D460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E4C47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65243C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CFFF44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24A20D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0DB30B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3E907C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D84F54" w:rsidRPr="003168A4" w14:paraId="7DDCD624" w14:textId="77777777" w:rsidTr="00A72870">
        <w:trPr>
          <w:trHeight w:val="270"/>
        </w:trPr>
        <w:tc>
          <w:tcPr>
            <w:tcW w:w="1277" w:type="dxa"/>
          </w:tcPr>
          <w:p w14:paraId="644FDC6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6C7679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ADE9FB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9A30E3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F655E2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ED9AF8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0305C3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A4F437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5ECABC9B" w14:textId="77777777" w:rsidTr="00A72870">
        <w:trPr>
          <w:trHeight w:val="270"/>
        </w:trPr>
        <w:tc>
          <w:tcPr>
            <w:tcW w:w="1277" w:type="dxa"/>
          </w:tcPr>
          <w:p w14:paraId="1C102B13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351457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E24CE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7AD2AF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956E31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551844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34D4D4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7994A7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D84F54" w:rsidRPr="003168A4" w14:paraId="61AE7E9D" w14:textId="77777777" w:rsidTr="00A72870">
        <w:trPr>
          <w:trHeight w:val="270"/>
        </w:trPr>
        <w:tc>
          <w:tcPr>
            <w:tcW w:w="1277" w:type="dxa"/>
          </w:tcPr>
          <w:p w14:paraId="22B25D1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FA988C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5F1233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EDFF40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0A1999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28E290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2C885A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1BB18A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D84F54" w:rsidRPr="003168A4" w14:paraId="3CFCE6F7" w14:textId="77777777" w:rsidTr="00A72870">
        <w:trPr>
          <w:trHeight w:val="270"/>
        </w:trPr>
        <w:tc>
          <w:tcPr>
            <w:tcW w:w="1277" w:type="dxa"/>
          </w:tcPr>
          <w:p w14:paraId="7E3C2EBD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5DA037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7C3E15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A8C32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552EB5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91BF37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0594F7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D4B4E0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568A728F" w14:textId="77777777" w:rsidTr="00A72870">
        <w:trPr>
          <w:trHeight w:val="270"/>
        </w:trPr>
        <w:tc>
          <w:tcPr>
            <w:tcW w:w="1277" w:type="dxa"/>
          </w:tcPr>
          <w:p w14:paraId="4D3560B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3CBC47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B3CD25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75EF80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15EE26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01FDDB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18A531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2A31C8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299AC23A" w14:textId="77777777" w:rsidTr="00A72870">
        <w:trPr>
          <w:trHeight w:val="270"/>
        </w:trPr>
        <w:tc>
          <w:tcPr>
            <w:tcW w:w="1277" w:type="dxa"/>
          </w:tcPr>
          <w:p w14:paraId="1859BA0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4295D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67AC67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1BFAD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F73453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432A4B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5E615F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6E5668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65362FBF" w14:textId="77777777" w:rsidTr="00A72870">
        <w:trPr>
          <w:trHeight w:val="270"/>
        </w:trPr>
        <w:tc>
          <w:tcPr>
            <w:tcW w:w="1277" w:type="dxa"/>
          </w:tcPr>
          <w:p w14:paraId="3119F09B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30335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32F547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9C7753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3E812E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92AC91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970692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87E6D5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</w:tr>
      <w:tr w:rsidR="00D84F54" w:rsidRPr="003168A4" w14:paraId="1349A64F" w14:textId="77777777" w:rsidTr="00A72870">
        <w:trPr>
          <w:trHeight w:val="270"/>
        </w:trPr>
        <w:tc>
          <w:tcPr>
            <w:tcW w:w="1277" w:type="dxa"/>
          </w:tcPr>
          <w:p w14:paraId="6AD29D9B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CF540B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7C16F3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2D3B78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F34216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DF3A16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683AC7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47CD02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5BFC2CB6" w14:textId="77777777" w:rsidTr="00A72870">
        <w:trPr>
          <w:trHeight w:val="270"/>
        </w:trPr>
        <w:tc>
          <w:tcPr>
            <w:tcW w:w="1277" w:type="dxa"/>
          </w:tcPr>
          <w:p w14:paraId="0B7DE52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7CC51A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65104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42ECFB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2E3311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0DF0D2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80799C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6A466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333F832F" w14:textId="77777777" w:rsidTr="00A72870">
        <w:trPr>
          <w:trHeight w:val="270"/>
        </w:trPr>
        <w:tc>
          <w:tcPr>
            <w:tcW w:w="1277" w:type="dxa"/>
          </w:tcPr>
          <w:p w14:paraId="744C2C83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9549B1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DCECB2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544C1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9F70B2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573D56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7CF6C8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B84084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</w:tr>
      <w:tr w:rsidR="00D84F54" w:rsidRPr="003168A4" w14:paraId="3DC56CD8" w14:textId="77777777" w:rsidTr="00A72870">
        <w:trPr>
          <w:trHeight w:val="270"/>
        </w:trPr>
        <w:tc>
          <w:tcPr>
            <w:tcW w:w="1277" w:type="dxa"/>
          </w:tcPr>
          <w:p w14:paraId="26987CAA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2F3506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B5FBC8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2CF993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135086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A9121C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CC9A38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E92B8B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7A31E4F1" w14:textId="77777777" w:rsidTr="00A72870">
        <w:trPr>
          <w:trHeight w:val="270"/>
        </w:trPr>
        <w:tc>
          <w:tcPr>
            <w:tcW w:w="1277" w:type="dxa"/>
          </w:tcPr>
          <w:p w14:paraId="59ED79ED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66B62A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0B537B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26B85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F7B24D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242402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2A2DF8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D66C21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7324377B" w14:textId="77777777" w:rsidTr="00A72870">
        <w:trPr>
          <w:trHeight w:val="270"/>
        </w:trPr>
        <w:tc>
          <w:tcPr>
            <w:tcW w:w="1277" w:type="dxa"/>
          </w:tcPr>
          <w:p w14:paraId="6728EEE7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8620FC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504026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5DE3E8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A12AC7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96E699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BD6312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327A65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D84F54" w:rsidRPr="003168A4" w14:paraId="61E7F137" w14:textId="77777777" w:rsidTr="00A72870">
        <w:trPr>
          <w:trHeight w:val="270"/>
        </w:trPr>
        <w:tc>
          <w:tcPr>
            <w:tcW w:w="1277" w:type="dxa"/>
          </w:tcPr>
          <w:p w14:paraId="4F71638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C03A64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30EDE2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C6CD79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697341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1B527D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DC6881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45FFFE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0A5B48C0" w14:textId="77777777" w:rsidTr="00A72870">
        <w:trPr>
          <w:trHeight w:val="270"/>
        </w:trPr>
        <w:tc>
          <w:tcPr>
            <w:tcW w:w="1277" w:type="dxa"/>
          </w:tcPr>
          <w:p w14:paraId="1A1DB7B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11D3D6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9C83C3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BA76C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96C689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EF56C0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83F30F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B45A86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D84F54" w:rsidRPr="003168A4" w14:paraId="26B8682F" w14:textId="77777777" w:rsidTr="00A72870">
        <w:trPr>
          <w:trHeight w:val="270"/>
        </w:trPr>
        <w:tc>
          <w:tcPr>
            <w:tcW w:w="1277" w:type="dxa"/>
          </w:tcPr>
          <w:p w14:paraId="6B02977C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D7A508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8712FA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93CF75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2EAE71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8AFD5D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CAC52D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9F27D2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08FB6654" w14:textId="77777777" w:rsidTr="00A72870">
        <w:trPr>
          <w:trHeight w:val="270"/>
        </w:trPr>
        <w:tc>
          <w:tcPr>
            <w:tcW w:w="1277" w:type="dxa"/>
          </w:tcPr>
          <w:p w14:paraId="0B81A832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81E46D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C90037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BE2AF6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26F9F7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F466A8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B71C15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614047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D84F54" w:rsidRPr="003168A4" w14:paraId="07F165D1" w14:textId="77777777" w:rsidTr="00A72870">
        <w:trPr>
          <w:trHeight w:val="270"/>
        </w:trPr>
        <w:tc>
          <w:tcPr>
            <w:tcW w:w="1277" w:type="dxa"/>
          </w:tcPr>
          <w:p w14:paraId="2F9160FC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7426D6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A6CCC2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AE1FBF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A8C2B3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E62B9D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C7F62C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DFDAD6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D84F54" w:rsidRPr="003168A4" w14:paraId="67AC6F3E" w14:textId="77777777" w:rsidTr="00A72870">
        <w:trPr>
          <w:trHeight w:val="270"/>
        </w:trPr>
        <w:tc>
          <w:tcPr>
            <w:tcW w:w="1277" w:type="dxa"/>
          </w:tcPr>
          <w:p w14:paraId="52DBB4E7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1B7E1A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65988E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3E6FF8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FE6D66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5BC3C3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15F853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8866A6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52AF432A" w14:textId="77777777" w:rsidTr="00A72870">
        <w:trPr>
          <w:trHeight w:val="270"/>
        </w:trPr>
        <w:tc>
          <w:tcPr>
            <w:tcW w:w="1277" w:type="dxa"/>
          </w:tcPr>
          <w:p w14:paraId="5D349EEC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6C1B82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0C3542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80A3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20C5F7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FB6C0B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10B91E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3E8527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3</w:t>
            </w:r>
          </w:p>
        </w:tc>
      </w:tr>
      <w:tr w:rsidR="00D84F54" w:rsidRPr="003168A4" w14:paraId="0252942C" w14:textId="77777777" w:rsidTr="00A72870">
        <w:trPr>
          <w:trHeight w:val="270"/>
        </w:trPr>
        <w:tc>
          <w:tcPr>
            <w:tcW w:w="1277" w:type="dxa"/>
          </w:tcPr>
          <w:p w14:paraId="28B0901B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8951A3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B1BE25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7C5D63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BB84DA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886FC2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D84DFE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D8F6CE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</w:tr>
      <w:tr w:rsidR="00D84F54" w:rsidRPr="003168A4" w14:paraId="518BFF8D" w14:textId="77777777" w:rsidTr="00A72870">
        <w:trPr>
          <w:trHeight w:val="270"/>
        </w:trPr>
        <w:tc>
          <w:tcPr>
            <w:tcW w:w="1277" w:type="dxa"/>
          </w:tcPr>
          <w:p w14:paraId="350B07F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33D80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976887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35DDCE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2F15A9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02C712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3FD9E0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3A4BA4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8</w:t>
            </w:r>
          </w:p>
        </w:tc>
      </w:tr>
      <w:tr w:rsidR="00D84F54" w:rsidRPr="003168A4" w14:paraId="1C09E9C1" w14:textId="77777777" w:rsidTr="00A72870">
        <w:trPr>
          <w:trHeight w:val="270"/>
        </w:trPr>
        <w:tc>
          <w:tcPr>
            <w:tcW w:w="1277" w:type="dxa"/>
          </w:tcPr>
          <w:p w14:paraId="02D7AD6D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724E2F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D24430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32C227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F33B8B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E419A1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5C09CB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9494C8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05C11FDE" w14:textId="77777777" w:rsidTr="00A72870">
        <w:trPr>
          <w:trHeight w:val="270"/>
        </w:trPr>
        <w:tc>
          <w:tcPr>
            <w:tcW w:w="1277" w:type="dxa"/>
          </w:tcPr>
          <w:p w14:paraId="43595D9D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6693B5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E1609E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E872E4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3070C3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06CA38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2CB1E9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561031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3687A92D" w14:textId="77777777" w:rsidTr="00A72870">
        <w:trPr>
          <w:trHeight w:val="270"/>
        </w:trPr>
        <w:tc>
          <w:tcPr>
            <w:tcW w:w="1277" w:type="dxa"/>
          </w:tcPr>
          <w:p w14:paraId="5CF04131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801E1D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411A2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B94C3A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52298B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B495D0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8839AE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BD99DC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9</w:t>
            </w:r>
          </w:p>
        </w:tc>
      </w:tr>
      <w:tr w:rsidR="00D84F54" w:rsidRPr="003168A4" w14:paraId="34D36EB1" w14:textId="77777777" w:rsidTr="00A72870">
        <w:trPr>
          <w:trHeight w:val="270"/>
        </w:trPr>
        <w:tc>
          <w:tcPr>
            <w:tcW w:w="1277" w:type="dxa"/>
          </w:tcPr>
          <w:p w14:paraId="0D71E5D0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58A147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D3FB9A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0C2EE4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13BD7C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FD10FA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25191B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E51025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0</w:t>
            </w:r>
          </w:p>
        </w:tc>
      </w:tr>
      <w:tr w:rsidR="00D84F54" w:rsidRPr="003168A4" w14:paraId="5354A563" w14:textId="77777777" w:rsidTr="00A72870">
        <w:trPr>
          <w:trHeight w:val="270"/>
        </w:trPr>
        <w:tc>
          <w:tcPr>
            <w:tcW w:w="1277" w:type="dxa"/>
          </w:tcPr>
          <w:p w14:paraId="2E4A40DD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A719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2894A3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7F010C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FC1112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CBC54C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00DD61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DDB5B9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7FB6E337" w14:textId="77777777" w:rsidTr="00A72870">
        <w:trPr>
          <w:trHeight w:val="270"/>
        </w:trPr>
        <w:tc>
          <w:tcPr>
            <w:tcW w:w="1277" w:type="dxa"/>
          </w:tcPr>
          <w:p w14:paraId="7159BB07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A68E33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4E2AA5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6ADF69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AD9EC0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54094F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99FD26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3585B6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D84F54" w:rsidRPr="003168A4" w14:paraId="4A43FE50" w14:textId="77777777" w:rsidTr="00A72870">
        <w:trPr>
          <w:trHeight w:val="270"/>
        </w:trPr>
        <w:tc>
          <w:tcPr>
            <w:tcW w:w="1277" w:type="dxa"/>
          </w:tcPr>
          <w:p w14:paraId="2637B7A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28D79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87A282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163D43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DD0E63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21DD56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D91AEE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8F0D5B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3</w:t>
            </w:r>
          </w:p>
        </w:tc>
      </w:tr>
      <w:tr w:rsidR="00D84F54" w:rsidRPr="003168A4" w14:paraId="2C580BAB" w14:textId="77777777" w:rsidTr="00A72870">
        <w:trPr>
          <w:trHeight w:val="270"/>
        </w:trPr>
        <w:tc>
          <w:tcPr>
            <w:tcW w:w="1277" w:type="dxa"/>
          </w:tcPr>
          <w:p w14:paraId="2D801051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4FEB15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9E54B9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C92A20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05F824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B16729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73670D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E945A4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3B12CC79" w14:textId="77777777" w:rsidTr="00A72870">
        <w:trPr>
          <w:trHeight w:val="270"/>
        </w:trPr>
        <w:tc>
          <w:tcPr>
            <w:tcW w:w="1277" w:type="dxa"/>
          </w:tcPr>
          <w:p w14:paraId="48C46999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214018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48C587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7298ED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05992E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76504E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97AD8A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8D76A3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D84F54" w:rsidRPr="003168A4" w14:paraId="70585805" w14:textId="77777777" w:rsidTr="00A72870">
        <w:trPr>
          <w:trHeight w:val="270"/>
        </w:trPr>
        <w:tc>
          <w:tcPr>
            <w:tcW w:w="1277" w:type="dxa"/>
          </w:tcPr>
          <w:p w14:paraId="5B3B0789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29CFAD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B5015C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A60169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34F582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5F68E7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EC4361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85BAF1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25D7808B" w14:textId="77777777" w:rsidTr="00A72870">
        <w:trPr>
          <w:trHeight w:val="270"/>
        </w:trPr>
        <w:tc>
          <w:tcPr>
            <w:tcW w:w="1277" w:type="dxa"/>
          </w:tcPr>
          <w:p w14:paraId="0835BC3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082625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502C38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614B0F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2D4FAB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FA357A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865C62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370B4D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D84F54" w:rsidRPr="003168A4" w14:paraId="479F7F5A" w14:textId="77777777" w:rsidTr="00A72870">
        <w:trPr>
          <w:trHeight w:val="270"/>
        </w:trPr>
        <w:tc>
          <w:tcPr>
            <w:tcW w:w="1277" w:type="dxa"/>
          </w:tcPr>
          <w:p w14:paraId="576B0A72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07C88D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49B4AC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490422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D46C32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EB9D26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9CAE4A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7B2F64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D84F54" w:rsidRPr="003168A4" w14:paraId="4394DD6C" w14:textId="77777777" w:rsidTr="00A72870">
        <w:trPr>
          <w:trHeight w:val="270"/>
        </w:trPr>
        <w:tc>
          <w:tcPr>
            <w:tcW w:w="1277" w:type="dxa"/>
          </w:tcPr>
          <w:p w14:paraId="4CE56CF2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891642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CBCA0D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B72013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FA5508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74102C8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B8A1CA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C7AF1A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</w:tr>
      <w:tr w:rsidR="00D84F54" w:rsidRPr="003168A4" w14:paraId="531F06F0" w14:textId="77777777" w:rsidTr="00A72870">
        <w:trPr>
          <w:trHeight w:val="270"/>
        </w:trPr>
        <w:tc>
          <w:tcPr>
            <w:tcW w:w="1277" w:type="dxa"/>
          </w:tcPr>
          <w:p w14:paraId="40FF3E9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B11163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98D793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370394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351394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E0EF0E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E3D53F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1CA25F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4204CB79" w14:textId="77777777" w:rsidTr="00A72870">
        <w:trPr>
          <w:trHeight w:val="270"/>
        </w:trPr>
        <w:tc>
          <w:tcPr>
            <w:tcW w:w="1277" w:type="dxa"/>
          </w:tcPr>
          <w:p w14:paraId="685A045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065980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486529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01BED2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A650F9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214C0D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136EAE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2DE378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2D991F11" w14:textId="77777777" w:rsidTr="00A72870">
        <w:trPr>
          <w:trHeight w:val="270"/>
        </w:trPr>
        <w:tc>
          <w:tcPr>
            <w:tcW w:w="1277" w:type="dxa"/>
          </w:tcPr>
          <w:p w14:paraId="4CFEB8D9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306392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0CB11E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97A1C5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C9D03A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EA1F3C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612BE4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81B625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8</w:t>
            </w:r>
          </w:p>
        </w:tc>
      </w:tr>
      <w:tr w:rsidR="00D84F54" w:rsidRPr="003168A4" w14:paraId="7A6F22CC" w14:textId="77777777" w:rsidTr="00A72870">
        <w:trPr>
          <w:trHeight w:val="270"/>
        </w:trPr>
        <w:tc>
          <w:tcPr>
            <w:tcW w:w="1277" w:type="dxa"/>
          </w:tcPr>
          <w:p w14:paraId="66499921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846B8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31E843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4C23DB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AC58CB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7B4F58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43CA8E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628130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139C403F" w14:textId="77777777" w:rsidTr="00A72870">
        <w:trPr>
          <w:trHeight w:val="270"/>
        </w:trPr>
        <w:tc>
          <w:tcPr>
            <w:tcW w:w="1277" w:type="dxa"/>
          </w:tcPr>
          <w:p w14:paraId="1496E6EB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C25941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8B03F6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C7E349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0B4E96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76A54F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549F44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12C17D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8</w:t>
            </w:r>
          </w:p>
        </w:tc>
      </w:tr>
      <w:tr w:rsidR="00D84F54" w:rsidRPr="003168A4" w14:paraId="4B55F36D" w14:textId="77777777" w:rsidTr="00A72870">
        <w:trPr>
          <w:trHeight w:val="270"/>
        </w:trPr>
        <w:tc>
          <w:tcPr>
            <w:tcW w:w="1277" w:type="dxa"/>
          </w:tcPr>
          <w:p w14:paraId="6C5964E3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C80400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F26246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54ED8D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CE2432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F379AE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33E079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DB6729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01D3C4C6" w14:textId="77777777" w:rsidTr="00A72870">
        <w:trPr>
          <w:trHeight w:val="270"/>
        </w:trPr>
        <w:tc>
          <w:tcPr>
            <w:tcW w:w="1277" w:type="dxa"/>
          </w:tcPr>
          <w:p w14:paraId="3B6872C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079EB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C5FF62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873B1D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97AD70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8990C4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278D19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00E5B5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D84F54" w:rsidRPr="003168A4" w14:paraId="31EE0E7C" w14:textId="77777777" w:rsidTr="00A72870">
        <w:trPr>
          <w:trHeight w:val="270"/>
        </w:trPr>
        <w:tc>
          <w:tcPr>
            <w:tcW w:w="1277" w:type="dxa"/>
          </w:tcPr>
          <w:p w14:paraId="34308612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49425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26E880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56410D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AE6BB5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0AE8C3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345107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B96595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0</w:t>
            </w:r>
          </w:p>
        </w:tc>
      </w:tr>
      <w:tr w:rsidR="00D84F54" w:rsidRPr="003168A4" w14:paraId="22D0B401" w14:textId="77777777" w:rsidTr="00A72870">
        <w:trPr>
          <w:trHeight w:val="270"/>
        </w:trPr>
        <w:tc>
          <w:tcPr>
            <w:tcW w:w="1277" w:type="dxa"/>
          </w:tcPr>
          <w:p w14:paraId="14AE8783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691659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2F3F44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3EF232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82392E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7C8D4E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E9BB7E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6EAA53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1</w:t>
            </w:r>
          </w:p>
        </w:tc>
      </w:tr>
      <w:tr w:rsidR="00D84F54" w:rsidRPr="003168A4" w14:paraId="14630EDA" w14:textId="77777777" w:rsidTr="00A72870">
        <w:trPr>
          <w:trHeight w:val="270"/>
        </w:trPr>
        <w:tc>
          <w:tcPr>
            <w:tcW w:w="1277" w:type="dxa"/>
          </w:tcPr>
          <w:p w14:paraId="3B96446F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ECC276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9103C1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EDCFAA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E8854B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F2618D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392CFD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23C0A4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D84F54" w:rsidRPr="003168A4" w14:paraId="4B10E3A7" w14:textId="77777777" w:rsidTr="00A72870">
        <w:trPr>
          <w:trHeight w:val="270"/>
        </w:trPr>
        <w:tc>
          <w:tcPr>
            <w:tcW w:w="1277" w:type="dxa"/>
          </w:tcPr>
          <w:p w14:paraId="373D787E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C44558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933C5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7EDD4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0FCAB0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8397C5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063DED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26796C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D84F54" w:rsidRPr="003168A4" w14:paraId="3ADAC078" w14:textId="77777777" w:rsidTr="00A72870">
        <w:trPr>
          <w:trHeight w:val="270"/>
        </w:trPr>
        <w:tc>
          <w:tcPr>
            <w:tcW w:w="1277" w:type="dxa"/>
          </w:tcPr>
          <w:p w14:paraId="61FA6BD0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F06E4D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686545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A5D681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C6F0AD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AFF440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DE09DC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D12873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360DFA95" w14:textId="77777777" w:rsidTr="00A72870">
        <w:trPr>
          <w:trHeight w:val="270"/>
        </w:trPr>
        <w:tc>
          <w:tcPr>
            <w:tcW w:w="1277" w:type="dxa"/>
          </w:tcPr>
          <w:p w14:paraId="751693DB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E3337B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DED246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D9A2A7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E5B965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AA30DD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C56347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2287B4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6276C234" w14:textId="77777777" w:rsidTr="00A72870">
        <w:trPr>
          <w:trHeight w:val="270"/>
        </w:trPr>
        <w:tc>
          <w:tcPr>
            <w:tcW w:w="1277" w:type="dxa"/>
          </w:tcPr>
          <w:p w14:paraId="5152EAEA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50AE31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DB7635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F69F27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E87A9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57D9CE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EF89C1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287E55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46D9E277" w14:textId="77777777" w:rsidTr="00A72870">
        <w:trPr>
          <w:trHeight w:val="270"/>
        </w:trPr>
        <w:tc>
          <w:tcPr>
            <w:tcW w:w="1277" w:type="dxa"/>
          </w:tcPr>
          <w:p w14:paraId="01051F55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C8FBC9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420BD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DCC7A5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87E299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B0EFC8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8FA52A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641D6C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0D261ACA" w14:textId="77777777" w:rsidTr="00A72870">
        <w:trPr>
          <w:trHeight w:val="270"/>
        </w:trPr>
        <w:tc>
          <w:tcPr>
            <w:tcW w:w="1277" w:type="dxa"/>
          </w:tcPr>
          <w:p w14:paraId="2FD1DC5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0FE47F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61C03E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BCEBD1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537EA3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1D217DA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8DD32B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8EED31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1A56C396" w14:textId="77777777" w:rsidTr="00A72870">
        <w:trPr>
          <w:trHeight w:val="270"/>
        </w:trPr>
        <w:tc>
          <w:tcPr>
            <w:tcW w:w="1277" w:type="dxa"/>
          </w:tcPr>
          <w:p w14:paraId="09DE78A6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6C733C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31AFB7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D2ED73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902DC3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DC6897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494542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96D1F4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5E1BFECB" w14:textId="77777777" w:rsidTr="00A72870">
        <w:trPr>
          <w:trHeight w:val="270"/>
        </w:trPr>
        <w:tc>
          <w:tcPr>
            <w:tcW w:w="1277" w:type="dxa"/>
          </w:tcPr>
          <w:p w14:paraId="0D9A1994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BD3EC3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C194B8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733C3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CD97FA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F028DD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0096EF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4F1DF9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6311DEA0" w14:textId="77777777" w:rsidTr="00A72870">
        <w:trPr>
          <w:trHeight w:val="270"/>
        </w:trPr>
        <w:tc>
          <w:tcPr>
            <w:tcW w:w="1277" w:type="dxa"/>
          </w:tcPr>
          <w:p w14:paraId="730AA881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AEF593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3F8D7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02213D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6613A7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B0CA2A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EC895B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0247E6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2A1BAE71" w14:textId="77777777" w:rsidTr="00A72870">
        <w:trPr>
          <w:trHeight w:val="270"/>
        </w:trPr>
        <w:tc>
          <w:tcPr>
            <w:tcW w:w="1277" w:type="dxa"/>
          </w:tcPr>
          <w:p w14:paraId="3F969C95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001CEA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61C44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B4531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DE4EED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2AB017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56368B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1B57A2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5FAFEE67" w14:textId="77777777" w:rsidTr="00A72870">
        <w:trPr>
          <w:trHeight w:val="270"/>
        </w:trPr>
        <w:tc>
          <w:tcPr>
            <w:tcW w:w="1277" w:type="dxa"/>
          </w:tcPr>
          <w:p w14:paraId="02FFE618" w14:textId="77777777" w:rsidR="00D84F54" w:rsidRPr="00DF0F1C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E2AE45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E85906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500B66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761524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B9D1EC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5B223E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E18924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647E5690" w14:textId="77777777" w:rsidTr="00A72870">
        <w:trPr>
          <w:trHeight w:val="270"/>
        </w:trPr>
        <w:tc>
          <w:tcPr>
            <w:tcW w:w="1277" w:type="dxa"/>
          </w:tcPr>
          <w:p w14:paraId="7B59CBFE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EF3C2A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87FC31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86CCA5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09C065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CAAEB3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40DEFF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5BB10C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135DFC62" w14:textId="77777777" w:rsidTr="00A72870">
        <w:trPr>
          <w:trHeight w:val="270"/>
        </w:trPr>
        <w:tc>
          <w:tcPr>
            <w:tcW w:w="1277" w:type="dxa"/>
          </w:tcPr>
          <w:p w14:paraId="5DCBB0B8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A477DF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3B7BDD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AFA2CB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A92DD0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F36EA6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8CB518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B0469D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0689818D" w14:textId="77777777" w:rsidTr="00A72870">
        <w:trPr>
          <w:trHeight w:val="270"/>
        </w:trPr>
        <w:tc>
          <w:tcPr>
            <w:tcW w:w="1277" w:type="dxa"/>
          </w:tcPr>
          <w:p w14:paraId="17A7FED1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2E748C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DDFE49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52519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E10358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EE1DCE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9E341A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E59CFE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3</w:t>
            </w:r>
          </w:p>
        </w:tc>
      </w:tr>
      <w:tr w:rsidR="00D84F54" w:rsidRPr="003168A4" w14:paraId="44B37DB9" w14:textId="77777777" w:rsidTr="00A72870">
        <w:trPr>
          <w:trHeight w:val="270"/>
        </w:trPr>
        <w:tc>
          <w:tcPr>
            <w:tcW w:w="1277" w:type="dxa"/>
          </w:tcPr>
          <w:p w14:paraId="643BAD5A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076393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27D3BC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96A605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0FE9B6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29DC32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95449C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19ED08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1794E81A" w14:textId="77777777" w:rsidTr="00A72870">
        <w:trPr>
          <w:trHeight w:val="270"/>
        </w:trPr>
        <w:tc>
          <w:tcPr>
            <w:tcW w:w="1277" w:type="dxa"/>
          </w:tcPr>
          <w:p w14:paraId="34EB0D82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871F75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72B7B0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A1BD05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814DC7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35BB8C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0CC461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7A9C91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7264D560" w14:textId="77777777" w:rsidTr="00A72870">
        <w:trPr>
          <w:trHeight w:val="270"/>
        </w:trPr>
        <w:tc>
          <w:tcPr>
            <w:tcW w:w="1277" w:type="dxa"/>
          </w:tcPr>
          <w:p w14:paraId="4698F860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57D46E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216D9F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1B40FD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3CFF59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C0E20F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514500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74F906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2787E0A9" w14:textId="77777777" w:rsidTr="00A72870">
        <w:trPr>
          <w:trHeight w:val="270"/>
        </w:trPr>
        <w:tc>
          <w:tcPr>
            <w:tcW w:w="1277" w:type="dxa"/>
          </w:tcPr>
          <w:p w14:paraId="215AC906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2DEBC7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5F1713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A91C74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596459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70F842B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F243B4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C03C42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D84F54" w:rsidRPr="003168A4" w14:paraId="075BD980" w14:textId="77777777" w:rsidTr="00A72870">
        <w:trPr>
          <w:trHeight w:val="270"/>
        </w:trPr>
        <w:tc>
          <w:tcPr>
            <w:tcW w:w="1277" w:type="dxa"/>
          </w:tcPr>
          <w:p w14:paraId="22C26F7D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83BDBD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6C866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D6C7D4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60EC33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F6303B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49195C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02C1CD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44600F33" w14:textId="77777777" w:rsidTr="00A72870">
        <w:trPr>
          <w:trHeight w:val="270"/>
        </w:trPr>
        <w:tc>
          <w:tcPr>
            <w:tcW w:w="1277" w:type="dxa"/>
          </w:tcPr>
          <w:p w14:paraId="69B3B21A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DC48EE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8AAE64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F50C14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81497D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910F5A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AADFC5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FB741B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14344621" w14:textId="77777777" w:rsidTr="00A72870">
        <w:trPr>
          <w:trHeight w:val="270"/>
        </w:trPr>
        <w:tc>
          <w:tcPr>
            <w:tcW w:w="1277" w:type="dxa"/>
          </w:tcPr>
          <w:p w14:paraId="3433E095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3B91C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954CE2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576350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02DCBBC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691CE5F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4AFD7D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8F7C45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36C61385" w14:textId="77777777" w:rsidTr="00A72870">
        <w:trPr>
          <w:trHeight w:val="270"/>
        </w:trPr>
        <w:tc>
          <w:tcPr>
            <w:tcW w:w="1277" w:type="dxa"/>
          </w:tcPr>
          <w:p w14:paraId="34731184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D73D14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F2FEF2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CF66FA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526344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5AF929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B981AD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54AEF2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0FC97E41" w14:textId="77777777" w:rsidTr="00A72870">
        <w:trPr>
          <w:trHeight w:val="270"/>
        </w:trPr>
        <w:tc>
          <w:tcPr>
            <w:tcW w:w="1277" w:type="dxa"/>
          </w:tcPr>
          <w:p w14:paraId="67E7B96B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FC1317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94464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059D32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106A7F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7672B1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BECE23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9AEBE5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73CFA6AF" w14:textId="77777777" w:rsidTr="00A72870">
        <w:trPr>
          <w:trHeight w:val="270"/>
        </w:trPr>
        <w:tc>
          <w:tcPr>
            <w:tcW w:w="1277" w:type="dxa"/>
          </w:tcPr>
          <w:p w14:paraId="3FFD4B3F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33C7C3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2770D8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C4E8DB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CA0978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7E2DAC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4F00D5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83C7E8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3FBFE3EB" w14:textId="77777777" w:rsidTr="00A72870">
        <w:trPr>
          <w:trHeight w:val="270"/>
        </w:trPr>
        <w:tc>
          <w:tcPr>
            <w:tcW w:w="1277" w:type="dxa"/>
          </w:tcPr>
          <w:p w14:paraId="003A8203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F9A591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F57F94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D031D0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B7DF95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AD2C62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309DB9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C3A9DA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52BF5004" w14:textId="77777777" w:rsidTr="00A72870">
        <w:trPr>
          <w:trHeight w:val="270"/>
        </w:trPr>
        <w:tc>
          <w:tcPr>
            <w:tcW w:w="1277" w:type="dxa"/>
          </w:tcPr>
          <w:p w14:paraId="3F9781B1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2573C8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7BA60C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41FD30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3EF0BA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49FFA2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784BE82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3161F6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2395AA0B" w14:textId="77777777" w:rsidTr="00A72870">
        <w:trPr>
          <w:trHeight w:val="270"/>
        </w:trPr>
        <w:tc>
          <w:tcPr>
            <w:tcW w:w="1277" w:type="dxa"/>
          </w:tcPr>
          <w:p w14:paraId="106D79A1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2DFD69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038A5D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83FF9E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963256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B9EBE6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23FA608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75644A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3</w:t>
            </w:r>
          </w:p>
        </w:tc>
      </w:tr>
      <w:tr w:rsidR="00D84F54" w:rsidRPr="003168A4" w14:paraId="4F248912" w14:textId="77777777" w:rsidTr="00A72870">
        <w:trPr>
          <w:trHeight w:val="270"/>
        </w:trPr>
        <w:tc>
          <w:tcPr>
            <w:tcW w:w="1277" w:type="dxa"/>
          </w:tcPr>
          <w:p w14:paraId="3FA931E0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8EB3BF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368212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CCDF99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4ECF6D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71C5650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CC2753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B18BD5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8</w:t>
            </w:r>
          </w:p>
        </w:tc>
      </w:tr>
      <w:tr w:rsidR="00D84F54" w:rsidRPr="003168A4" w14:paraId="065F55B0" w14:textId="77777777" w:rsidTr="00A72870">
        <w:trPr>
          <w:trHeight w:val="270"/>
        </w:trPr>
        <w:tc>
          <w:tcPr>
            <w:tcW w:w="1277" w:type="dxa"/>
          </w:tcPr>
          <w:p w14:paraId="47AB68E8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5E45F4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528F0B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EA6FA2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26D7EFE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51B582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5124F0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A6D839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1</w:t>
            </w:r>
          </w:p>
        </w:tc>
      </w:tr>
      <w:tr w:rsidR="00D84F54" w:rsidRPr="003168A4" w14:paraId="6984CA27" w14:textId="77777777" w:rsidTr="00A72870">
        <w:trPr>
          <w:trHeight w:val="270"/>
        </w:trPr>
        <w:tc>
          <w:tcPr>
            <w:tcW w:w="1277" w:type="dxa"/>
          </w:tcPr>
          <w:p w14:paraId="1266FC22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3E36AD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68750D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035168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FAF263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D5AFE8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6E2569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420630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D84F54" w:rsidRPr="003168A4" w14:paraId="6D141137" w14:textId="77777777" w:rsidTr="00A72870">
        <w:trPr>
          <w:trHeight w:val="270"/>
        </w:trPr>
        <w:tc>
          <w:tcPr>
            <w:tcW w:w="1277" w:type="dxa"/>
          </w:tcPr>
          <w:p w14:paraId="264C319B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417CF5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791F4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B0EFB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6BE9C11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1A12EE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1F91198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C8D201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D84F54" w:rsidRPr="003168A4" w14:paraId="1DF48BBD" w14:textId="77777777" w:rsidTr="00A72870">
        <w:trPr>
          <w:trHeight w:val="270"/>
        </w:trPr>
        <w:tc>
          <w:tcPr>
            <w:tcW w:w="1277" w:type="dxa"/>
          </w:tcPr>
          <w:p w14:paraId="35E555CB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A1910B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EA2BFE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A9CE9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3166B16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4BB0615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4893CEF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97739E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3</w:t>
            </w:r>
          </w:p>
        </w:tc>
      </w:tr>
      <w:tr w:rsidR="00D84F54" w:rsidRPr="003168A4" w14:paraId="0D25C59F" w14:textId="77777777" w:rsidTr="00A72870">
        <w:trPr>
          <w:trHeight w:val="270"/>
        </w:trPr>
        <w:tc>
          <w:tcPr>
            <w:tcW w:w="1277" w:type="dxa"/>
          </w:tcPr>
          <w:p w14:paraId="49A19612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707042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33767A5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F8FFB1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11A136A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70BAFB43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50461B9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C9C8EFA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D84F54" w:rsidRPr="003168A4" w14:paraId="5DF40F8A" w14:textId="77777777" w:rsidTr="00A72870">
        <w:trPr>
          <w:trHeight w:val="270"/>
        </w:trPr>
        <w:tc>
          <w:tcPr>
            <w:tcW w:w="1277" w:type="dxa"/>
          </w:tcPr>
          <w:p w14:paraId="7D1B0C18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1AC02C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EF39B7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2A09BF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68B59B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3AFDDAA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37B95D2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D388FDE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6AA35BC6" w14:textId="77777777" w:rsidTr="00A72870">
        <w:trPr>
          <w:trHeight w:val="270"/>
        </w:trPr>
        <w:tc>
          <w:tcPr>
            <w:tcW w:w="1277" w:type="dxa"/>
          </w:tcPr>
          <w:p w14:paraId="7704FD71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57BCFD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9E215D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16CE10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4901900D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5C0019A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AE4827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B6EF469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D84F54" w:rsidRPr="003168A4" w14:paraId="0F9904D3" w14:textId="77777777" w:rsidTr="00A72870">
        <w:trPr>
          <w:trHeight w:val="270"/>
        </w:trPr>
        <w:tc>
          <w:tcPr>
            <w:tcW w:w="1277" w:type="dxa"/>
          </w:tcPr>
          <w:p w14:paraId="1804B00C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6E26C2B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75C5CC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D5F154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73BF40D7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0B277D6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0502B7A8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44C565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D84F54" w:rsidRPr="003168A4" w14:paraId="183EFBE4" w14:textId="77777777" w:rsidTr="00A72870">
        <w:trPr>
          <w:trHeight w:val="270"/>
        </w:trPr>
        <w:tc>
          <w:tcPr>
            <w:tcW w:w="1277" w:type="dxa"/>
          </w:tcPr>
          <w:p w14:paraId="7C5AD57C" w14:textId="77777777" w:rsidR="00D84F54" w:rsidRPr="00624F26" w:rsidRDefault="00D84F54" w:rsidP="00D84F54">
            <w:pPr>
              <w:pStyle w:val="ListParagraph"/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3BCF726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3624572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C0EFBAF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133" w:type="dxa"/>
            <w:shd w:val="clear" w:color="auto" w:fill="auto"/>
            <w:noWrap/>
            <w:vAlign w:val="bottom"/>
            <w:hideMark/>
          </w:tcPr>
          <w:p w14:paraId="55DA372C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14:paraId="2F838194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96" w:type="dxa"/>
            <w:shd w:val="clear" w:color="auto" w:fill="auto"/>
            <w:noWrap/>
            <w:vAlign w:val="bottom"/>
            <w:hideMark/>
          </w:tcPr>
          <w:p w14:paraId="630EE880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DFA5941" w14:textId="77777777" w:rsidR="00D84F54" w:rsidRPr="003168A4" w:rsidRDefault="00D84F54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168A4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</w:tr>
    </w:tbl>
    <w:p w14:paraId="212903A2" w14:textId="25329834" w:rsidR="001556F0" w:rsidRDefault="001556F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05D6BD" w14:textId="780BCDF3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7E8D371" w14:textId="3A04931B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8C52CA" w14:textId="0E510360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4FB343E" w14:textId="44101B78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8FAA87B" w14:textId="031E4104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AB0F11F" w14:textId="311F14B9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06ABB40" w14:textId="699E4902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5D9F37F" w14:textId="369E4F79" w:rsidR="00A72870" w:rsidRDefault="00A72870" w:rsidP="00A7287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6916A91" w14:textId="5734470F" w:rsidR="008917C4" w:rsidRDefault="008917C4" w:rsidP="003161F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B96EE68" w14:textId="77777777" w:rsidR="00533C97" w:rsidRDefault="00533C97" w:rsidP="003161F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88BA7F" w14:textId="341CDB47" w:rsidR="00A72870" w:rsidRPr="003161FD" w:rsidRDefault="00A72870" w:rsidP="003161FD">
      <w:pPr>
        <w:widowControl w:val="0"/>
        <w:autoSpaceDE w:val="0"/>
        <w:autoSpaceDN w:val="0"/>
        <w:adjustRightInd w:val="0"/>
        <w:spacing w:line="480" w:lineRule="auto"/>
        <w:ind w:left="-284" w:hanging="142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Data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Tabulasi</w:t>
      </w:r>
      <w:proofErr w:type="spellEnd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R</w:t>
      </w:r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esponden</w:t>
      </w:r>
      <w:proofErr w:type="spellEnd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K</w:t>
      </w:r>
      <w:r w:rsidR="00A56649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ualitas</w:t>
      </w:r>
      <w:proofErr w:type="spellEnd"/>
      <w:r w:rsidR="00A56649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A56649"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Pelayanan</w:t>
      </w:r>
      <w:proofErr w:type="spellEnd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tbl>
      <w:tblPr>
        <w:tblW w:w="8648" w:type="dxa"/>
        <w:tblInd w:w="-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77"/>
        <w:gridCol w:w="850"/>
        <w:gridCol w:w="851"/>
        <w:gridCol w:w="850"/>
        <w:gridCol w:w="851"/>
        <w:gridCol w:w="850"/>
        <w:gridCol w:w="709"/>
        <w:gridCol w:w="709"/>
        <w:gridCol w:w="850"/>
        <w:gridCol w:w="851"/>
      </w:tblGrid>
      <w:tr w:rsidR="00A56649" w:rsidRPr="00937783" w14:paraId="705DFB67" w14:textId="77777777" w:rsidTr="004F5850">
        <w:trPr>
          <w:trHeight w:val="476"/>
        </w:trPr>
        <w:tc>
          <w:tcPr>
            <w:tcW w:w="1277" w:type="dxa"/>
            <w:vMerge w:val="restart"/>
          </w:tcPr>
          <w:p w14:paraId="7C4EC0CC" w14:textId="77777777" w:rsidR="00A56649" w:rsidRPr="001E07A2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proofErr w:type="spellStart"/>
            <w:r w:rsidRPr="001E07A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sponden</w:t>
            </w:r>
            <w:proofErr w:type="spellEnd"/>
          </w:p>
        </w:tc>
        <w:tc>
          <w:tcPr>
            <w:tcW w:w="6520" w:type="dxa"/>
            <w:gridSpan w:val="8"/>
            <w:shd w:val="clear" w:color="auto" w:fill="auto"/>
            <w:noWrap/>
            <w:vAlign w:val="bottom"/>
            <w:hideMark/>
          </w:tcPr>
          <w:p w14:paraId="74475AC7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UALITAS PELAYANAN (X2)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70726A1E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otal</w:t>
            </w:r>
          </w:p>
        </w:tc>
      </w:tr>
      <w:tr w:rsidR="004F5850" w:rsidRPr="00937783" w14:paraId="30704B7B" w14:textId="77777777" w:rsidTr="004F5850">
        <w:trPr>
          <w:trHeight w:val="476"/>
        </w:trPr>
        <w:tc>
          <w:tcPr>
            <w:tcW w:w="1277" w:type="dxa"/>
            <w:vMerge/>
          </w:tcPr>
          <w:p w14:paraId="60829E05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F50C8C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CEF0B76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9774F9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6F5CC2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465253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D0F772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6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CB19A37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4762CF6" w14:textId="77777777" w:rsidR="00A56649" w:rsidRPr="00937783" w:rsidRDefault="00A56649" w:rsidP="00A566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2.8</w:t>
            </w:r>
          </w:p>
        </w:tc>
        <w:tc>
          <w:tcPr>
            <w:tcW w:w="851" w:type="dxa"/>
            <w:vMerge/>
            <w:shd w:val="clear" w:color="auto" w:fill="auto"/>
            <w:vAlign w:val="center"/>
            <w:hideMark/>
          </w:tcPr>
          <w:p w14:paraId="04A7B250" w14:textId="77777777" w:rsidR="00A56649" w:rsidRPr="00937783" w:rsidRDefault="00A56649" w:rsidP="00A566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4F5850" w:rsidRPr="00937783" w14:paraId="1A07ACEA" w14:textId="77777777" w:rsidTr="004F5850">
        <w:trPr>
          <w:trHeight w:val="408"/>
        </w:trPr>
        <w:tc>
          <w:tcPr>
            <w:tcW w:w="1277" w:type="dxa"/>
          </w:tcPr>
          <w:p w14:paraId="5F0C6BCC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90613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FEDD7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72A64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61767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D098A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15BB7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C56F2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467B3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F2E35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6DB8D97F" w14:textId="77777777" w:rsidTr="004F5850">
        <w:trPr>
          <w:trHeight w:val="408"/>
        </w:trPr>
        <w:tc>
          <w:tcPr>
            <w:tcW w:w="1277" w:type="dxa"/>
          </w:tcPr>
          <w:p w14:paraId="338144AE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1349F7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D6E41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0F9E96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E7B001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BE26C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CE271C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33BA7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846CC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84EAFB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373D9DCA" w14:textId="77777777" w:rsidTr="004F5850">
        <w:trPr>
          <w:trHeight w:val="408"/>
        </w:trPr>
        <w:tc>
          <w:tcPr>
            <w:tcW w:w="1277" w:type="dxa"/>
          </w:tcPr>
          <w:p w14:paraId="677CD64B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35F08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F588F5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37F7D2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CF03F3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B708B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D60A3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524FC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CC15F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73317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</w:tr>
      <w:tr w:rsidR="004F5850" w:rsidRPr="00937783" w14:paraId="61CF68B9" w14:textId="77777777" w:rsidTr="004F5850">
        <w:trPr>
          <w:trHeight w:val="408"/>
        </w:trPr>
        <w:tc>
          <w:tcPr>
            <w:tcW w:w="1277" w:type="dxa"/>
          </w:tcPr>
          <w:p w14:paraId="51DB1603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CE863C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49B33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6C6B7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62A59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768B8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D2E04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F2ECC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72076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92B8F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4F5850" w:rsidRPr="00937783" w14:paraId="295A23C2" w14:textId="77777777" w:rsidTr="004F5850">
        <w:trPr>
          <w:trHeight w:val="408"/>
        </w:trPr>
        <w:tc>
          <w:tcPr>
            <w:tcW w:w="1277" w:type="dxa"/>
          </w:tcPr>
          <w:p w14:paraId="6CF15E7E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C2E71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27EC4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9FCC2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568417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BA4311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FC4EC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66A88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35BBEB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1AF9E5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121B9FB6" w14:textId="77777777" w:rsidTr="004F5850">
        <w:trPr>
          <w:trHeight w:val="408"/>
        </w:trPr>
        <w:tc>
          <w:tcPr>
            <w:tcW w:w="1277" w:type="dxa"/>
          </w:tcPr>
          <w:p w14:paraId="021A8D24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A5526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45624D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D00F2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E2ADE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36431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B9CB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C7E71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F95A7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112DE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4F331BAF" w14:textId="77777777" w:rsidTr="004F5850">
        <w:trPr>
          <w:trHeight w:val="408"/>
        </w:trPr>
        <w:tc>
          <w:tcPr>
            <w:tcW w:w="1277" w:type="dxa"/>
          </w:tcPr>
          <w:p w14:paraId="48CACEF3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772253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10A2F6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ECA6C3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6A78C3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BA35C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AED8E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CC50C0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6B8C7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EF95B5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175BFE00" w14:textId="77777777" w:rsidTr="004F5850">
        <w:trPr>
          <w:trHeight w:val="408"/>
        </w:trPr>
        <w:tc>
          <w:tcPr>
            <w:tcW w:w="1277" w:type="dxa"/>
          </w:tcPr>
          <w:p w14:paraId="76B9F00C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3AF6A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F14DC3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E507C9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0C7EA6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077FA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C2E0B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033719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9A346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D93F3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4F5850" w:rsidRPr="00937783" w14:paraId="1AFA426A" w14:textId="77777777" w:rsidTr="004F5850">
        <w:trPr>
          <w:trHeight w:val="408"/>
        </w:trPr>
        <w:tc>
          <w:tcPr>
            <w:tcW w:w="1277" w:type="dxa"/>
          </w:tcPr>
          <w:p w14:paraId="3F2BFCA0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8749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21DDF1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03938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3E66C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FA940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0D83F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8BA59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5D7BE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56767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4F5850" w:rsidRPr="00937783" w14:paraId="1EC089C3" w14:textId="77777777" w:rsidTr="004F5850">
        <w:trPr>
          <w:trHeight w:val="408"/>
        </w:trPr>
        <w:tc>
          <w:tcPr>
            <w:tcW w:w="1277" w:type="dxa"/>
          </w:tcPr>
          <w:p w14:paraId="0DD296E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2F2FC5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C6B3A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E7BE2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077A56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105CB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C0E61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46E60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F2875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F3DBE7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19B61B93" w14:textId="77777777" w:rsidTr="004F5850">
        <w:trPr>
          <w:trHeight w:val="408"/>
        </w:trPr>
        <w:tc>
          <w:tcPr>
            <w:tcW w:w="1277" w:type="dxa"/>
          </w:tcPr>
          <w:p w14:paraId="5B71CFF6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43ED3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0EFBFC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9C1D1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815BEC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5437DB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3B285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D86FD9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EBBC3A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44EAFA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1CC345C6" w14:textId="77777777" w:rsidTr="004F5850">
        <w:trPr>
          <w:trHeight w:val="408"/>
        </w:trPr>
        <w:tc>
          <w:tcPr>
            <w:tcW w:w="1277" w:type="dxa"/>
          </w:tcPr>
          <w:p w14:paraId="7A4C91D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8300B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BEC3F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36FEA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783938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DBE8A6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CFDF9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C185B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33798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C8E9E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4F5850" w:rsidRPr="00937783" w14:paraId="42203D2E" w14:textId="77777777" w:rsidTr="004F5850">
        <w:trPr>
          <w:trHeight w:val="408"/>
        </w:trPr>
        <w:tc>
          <w:tcPr>
            <w:tcW w:w="1277" w:type="dxa"/>
          </w:tcPr>
          <w:p w14:paraId="0A588F8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8601C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9FF3F2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026B1C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7F24B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3B153C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E70D5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F6E67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0F36D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5B1D40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4F5850" w:rsidRPr="00937783" w14:paraId="4C18A50D" w14:textId="77777777" w:rsidTr="004F5850">
        <w:trPr>
          <w:trHeight w:val="408"/>
        </w:trPr>
        <w:tc>
          <w:tcPr>
            <w:tcW w:w="1277" w:type="dxa"/>
          </w:tcPr>
          <w:p w14:paraId="69D7D45E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7FAFF0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158F9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D31B57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0AB55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DBF6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8C0D7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EDC2A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0518FD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08AE6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3346FDCE" w14:textId="77777777" w:rsidTr="004F5850">
        <w:trPr>
          <w:trHeight w:val="408"/>
        </w:trPr>
        <w:tc>
          <w:tcPr>
            <w:tcW w:w="1277" w:type="dxa"/>
          </w:tcPr>
          <w:p w14:paraId="6880BD8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F50EF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4CB2F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2796F6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B4014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A1336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3D6B2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45941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4FCC3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593B5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4F5850" w:rsidRPr="00937783" w14:paraId="1A45486C" w14:textId="77777777" w:rsidTr="004F5850">
        <w:trPr>
          <w:trHeight w:val="408"/>
        </w:trPr>
        <w:tc>
          <w:tcPr>
            <w:tcW w:w="1277" w:type="dxa"/>
          </w:tcPr>
          <w:p w14:paraId="4583A95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036E5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AC678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0D80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0DB79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4856A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2FF1E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5FB9C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365F99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2576A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43852BEC" w14:textId="77777777" w:rsidTr="004F5850">
        <w:trPr>
          <w:trHeight w:val="408"/>
        </w:trPr>
        <w:tc>
          <w:tcPr>
            <w:tcW w:w="1277" w:type="dxa"/>
          </w:tcPr>
          <w:p w14:paraId="6EF81EB7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BF37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5B7C4A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00272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EB50B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4839FB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9334A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256D5B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517D1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9378F6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</w:tr>
      <w:tr w:rsidR="004F5850" w:rsidRPr="00937783" w14:paraId="6EA79B39" w14:textId="77777777" w:rsidTr="004F5850">
        <w:trPr>
          <w:trHeight w:val="408"/>
        </w:trPr>
        <w:tc>
          <w:tcPr>
            <w:tcW w:w="1277" w:type="dxa"/>
          </w:tcPr>
          <w:p w14:paraId="66F2DDD7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356A8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244AC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A1A82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7BC3C8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B69E90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1D3B9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83AA0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31DD14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9F1DC9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4F5850" w:rsidRPr="00937783" w14:paraId="76E92327" w14:textId="77777777" w:rsidTr="004F5850">
        <w:trPr>
          <w:trHeight w:val="408"/>
        </w:trPr>
        <w:tc>
          <w:tcPr>
            <w:tcW w:w="1277" w:type="dxa"/>
          </w:tcPr>
          <w:p w14:paraId="2EFADB86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8C45EA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06FDE4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AEE05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E183A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84AF4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84427A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B31AC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15F7B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0CDEC2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49D37C70" w14:textId="77777777" w:rsidTr="004F5850">
        <w:trPr>
          <w:trHeight w:val="408"/>
        </w:trPr>
        <w:tc>
          <w:tcPr>
            <w:tcW w:w="1277" w:type="dxa"/>
          </w:tcPr>
          <w:p w14:paraId="68F67598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0A394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44830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6397C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FC1BCD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75D24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110CFA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FAF5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2B0276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E3377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4F5850" w:rsidRPr="00937783" w14:paraId="728D98A8" w14:textId="77777777" w:rsidTr="004F5850">
        <w:trPr>
          <w:trHeight w:val="408"/>
        </w:trPr>
        <w:tc>
          <w:tcPr>
            <w:tcW w:w="1277" w:type="dxa"/>
          </w:tcPr>
          <w:p w14:paraId="5159B4F8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980779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078D27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62F0DC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62F558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F08FD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7CAA0E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8C163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3DE4D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18125A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1</w:t>
            </w:r>
          </w:p>
        </w:tc>
      </w:tr>
      <w:tr w:rsidR="004F5850" w:rsidRPr="00937783" w14:paraId="03F3FB56" w14:textId="77777777" w:rsidTr="004F5850">
        <w:trPr>
          <w:trHeight w:val="408"/>
        </w:trPr>
        <w:tc>
          <w:tcPr>
            <w:tcW w:w="1277" w:type="dxa"/>
          </w:tcPr>
          <w:p w14:paraId="3D2658F2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2F15C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0625EC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8DB1E6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92A876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F98308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C8BD1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E2265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0E5CB8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ABD871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4F5850" w:rsidRPr="00937783" w14:paraId="3E7B149B" w14:textId="77777777" w:rsidTr="004F5850">
        <w:trPr>
          <w:trHeight w:val="408"/>
        </w:trPr>
        <w:tc>
          <w:tcPr>
            <w:tcW w:w="1277" w:type="dxa"/>
          </w:tcPr>
          <w:p w14:paraId="41FDC964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23CF2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CFE6F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DD322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2D8FB0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21EEC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D19EC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C546B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37593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26742D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4F5850" w:rsidRPr="00937783" w14:paraId="40CD9706" w14:textId="77777777" w:rsidTr="004F5850">
        <w:trPr>
          <w:trHeight w:val="408"/>
        </w:trPr>
        <w:tc>
          <w:tcPr>
            <w:tcW w:w="1277" w:type="dxa"/>
          </w:tcPr>
          <w:p w14:paraId="12D25F7E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BA62EC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15E59F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AF58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0D801E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9CD150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AC131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6554F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7A3C8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97035D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15DDFE9F" w14:textId="77777777" w:rsidTr="004F5850">
        <w:trPr>
          <w:trHeight w:val="408"/>
        </w:trPr>
        <w:tc>
          <w:tcPr>
            <w:tcW w:w="1277" w:type="dxa"/>
          </w:tcPr>
          <w:p w14:paraId="2A27A3F0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C8F11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0D62DC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3A772D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9ECFD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3CD3E8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E38E1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CFD1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EAB4C8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A30A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04106B19" w14:textId="77777777" w:rsidTr="004F5850">
        <w:trPr>
          <w:trHeight w:val="408"/>
        </w:trPr>
        <w:tc>
          <w:tcPr>
            <w:tcW w:w="1277" w:type="dxa"/>
          </w:tcPr>
          <w:p w14:paraId="007DD6D5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A75E4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D8ACC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690B5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E5A3A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C5538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23467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5392A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22D224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889A87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4F5850" w:rsidRPr="00937783" w14:paraId="57375122" w14:textId="77777777" w:rsidTr="004F5850">
        <w:trPr>
          <w:trHeight w:val="408"/>
        </w:trPr>
        <w:tc>
          <w:tcPr>
            <w:tcW w:w="1277" w:type="dxa"/>
          </w:tcPr>
          <w:p w14:paraId="04E9425A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A326E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517315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5CCF23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275A58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5C6C6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B6CFD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A50DFB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A47E7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094CAD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6EAECD23" w14:textId="77777777" w:rsidTr="004F5850">
        <w:trPr>
          <w:trHeight w:val="408"/>
        </w:trPr>
        <w:tc>
          <w:tcPr>
            <w:tcW w:w="1277" w:type="dxa"/>
          </w:tcPr>
          <w:p w14:paraId="00305ED2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B24D1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54565E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62DCE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5C26F0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2A2DD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2D8A3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E1B41A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B2AB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F6206E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0AFF6B20" w14:textId="77777777" w:rsidTr="004F5850">
        <w:trPr>
          <w:trHeight w:val="408"/>
        </w:trPr>
        <w:tc>
          <w:tcPr>
            <w:tcW w:w="1277" w:type="dxa"/>
          </w:tcPr>
          <w:p w14:paraId="4300AB08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AE1A5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1362E1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91F23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8059F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BCB10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E0168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CD5A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0ABEA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41023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559803D5" w14:textId="77777777" w:rsidTr="004F5850">
        <w:trPr>
          <w:trHeight w:val="408"/>
        </w:trPr>
        <w:tc>
          <w:tcPr>
            <w:tcW w:w="1277" w:type="dxa"/>
          </w:tcPr>
          <w:p w14:paraId="03BD6E5D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3FA10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1263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825E1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D6126F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321E1C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DF3A4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CC7FD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351ACE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630A8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441E9480" w14:textId="77777777" w:rsidTr="004F5850">
        <w:trPr>
          <w:trHeight w:val="408"/>
        </w:trPr>
        <w:tc>
          <w:tcPr>
            <w:tcW w:w="1277" w:type="dxa"/>
          </w:tcPr>
          <w:p w14:paraId="43D7E8F5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10CC0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8701E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0458B2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6F8A52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BE462F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B4A3F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035AE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C41D6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1A9A4A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4F5850" w:rsidRPr="00937783" w14:paraId="6A80E2D0" w14:textId="77777777" w:rsidTr="004F5850">
        <w:trPr>
          <w:trHeight w:val="408"/>
        </w:trPr>
        <w:tc>
          <w:tcPr>
            <w:tcW w:w="1277" w:type="dxa"/>
          </w:tcPr>
          <w:p w14:paraId="6433D9AD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32A0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53AD8B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98F56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00AE26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C9C8AE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89483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9A505E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E1570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1D459A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75575BDE" w14:textId="77777777" w:rsidTr="004F5850">
        <w:trPr>
          <w:trHeight w:val="408"/>
        </w:trPr>
        <w:tc>
          <w:tcPr>
            <w:tcW w:w="1277" w:type="dxa"/>
          </w:tcPr>
          <w:p w14:paraId="6D8A42C4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30470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227C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06F02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E372C9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B7118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27113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4CC9A9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5449E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A33C9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4F5850" w:rsidRPr="00937783" w14:paraId="315C20C2" w14:textId="77777777" w:rsidTr="004F5850">
        <w:trPr>
          <w:trHeight w:val="408"/>
        </w:trPr>
        <w:tc>
          <w:tcPr>
            <w:tcW w:w="1277" w:type="dxa"/>
          </w:tcPr>
          <w:p w14:paraId="336C41A5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1F234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99D19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C0B0D9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150B0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542B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17F30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D22FF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8874FA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079E9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0528B958" w14:textId="77777777" w:rsidTr="004F5850">
        <w:trPr>
          <w:trHeight w:val="408"/>
        </w:trPr>
        <w:tc>
          <w:tcPr>
            <w:tcW w:w="1277" w:type="dxa"/>
          </w:tcPr>
          <w:p w14:paraId="36618FC3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D50B2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3198C7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2DAA8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0F326C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B245D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D2B134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8EC18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A2A61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5C9AE1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4F5850" w:rsidRPr="00937783" w14:paraId="27A20417" w14:textId="77777777" w:rsidTr="004F5850">
        <w:trPr>
          <w:trHeight w:val="408"/>
        </w:trPr>
        <w:tc>
          <w:tcPr>
            <w:tcW w:w="1277" w:type="dxa"/>
          </w:tcPr>
          <w:p w14:paraId="065B2AA8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2801FA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4B6BD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73E71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75906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32D0C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8170E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D5811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C574F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260BD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</w:tr>
      <w:tr w:rsidR="004F5850" w:rsidRPr="00937783" w14:paraId="75C41EDC" w14:textId="77777777" w:rsidTr="004F5850">
        <w:trPr>
          <w:trHeight w:val="408"/>
        </w:trPr>
        <w:tc>
          <w:tcPr>
            <w:tcW w:w="1277" w:type="dxa"/>
          </w:tcPr>
          <w:p w14:paraId="0D83A1ED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E7C41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F5A424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AE7AA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4A4747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14051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142EB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517A9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D82D8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582D0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4F5850" w:rsidRPr="00937783" w14:paraId="3207F752" w14:textId="77777777" w:rsidTr="004F5850">
        <w:trPr>
          <w:trHeight w:val="408"/>
        </w:trPr>
        <w:tc>
          <w:tcPr>
            <w:tcW w:w="1277" w:type="dxa"/>
          </w:tcPr>
          <w:p w14:paraId="7FE0DC79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07706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1365A5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D34F79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0B9EA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D2EA2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26DA07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B1442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9066F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FCBA1B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25ECDC30" w14:textId="77777777" w:rsidTr="004F5850">
        <w:trPr>
          <w:trHeight w:val="408"/>
        </w:trPr>
        <w:tc>
          <w:tcPr>
            <w:tcW w:w="1277" w:type="dxa"/>
          </w:tcPr>
          <w:p w14:paraId="76A7D8B5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031826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663890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38B7C9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937CAE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C6EF6A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F9212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79059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D875C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2C34A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4F5850" w:rsidRPr="00937783" w14:paraId="50E42065" w14:textId="77777777" w:rsidTr="004F5850">
        <w:trPr>
          <w:trHeight w:val="408"/>
        </w:trPr>
        <w:tc>
          <w:tcPr>
            <w:tcW w:w="1277" w:type="dxa"/>
          </w:tcPr>
          <w:p w14:paraId="0AC7D809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B7866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EABA2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97AE37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73EFC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CC309B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159DDC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9DB24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CDDE6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7D9281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4F5850" w:rsidRPr="00937783" w14:paraId="09EF0D2A" w14:textId="77777777" w:rsidTr="004F5850">
        <w:trPr>
          <w:trHeight w:val="408"/>
        </w:trPr>
        <w:tc>
          <w:tcPr>
            <w:tcW w:w="1277" w:type="dxa"/>
          </w:tcPr>
          <w:p w14:paraId="5ABBB04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67BCE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C80EC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EC3FD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5ACB0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2B281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AE4A8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6D27A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9633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E4220B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4A57DCEE" w14:textId="77777777" w:rsidTr="004F5850">
        <w:trPr>
          <w:trHeight w:val="408"/>
        </w:trPr>
        <w:tc>
          <w:tcPr>
            <w:tcW w:w="1277" w:type="dxa"/>
          </w:tcPr>
          <w:p w14:paraId="32D8CC9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2C950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35D991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C6CAA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D58D3C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3C0C61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7D44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1B9563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E2D378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B8DF3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4F5850" w:rsidRPr="00937783" w14:paraId="4D45DD93" w14:textId="77777777" w:rsidTr="004F5850">
        <w:trPr>
          <w:trHeight w:val="408"/>
        </w:trPr>
        <w:tc>
          <w:tcPr>
            <w:tcW w:w="1277" w:type="dxa"/>
          </w:tcPr>
          <w:p w14:paraId="27C366C9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4AFC1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B50A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55CB5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6720C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61270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C23A60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A5ADB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05340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AA74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</w:tr>
      <w:tr w:rsidR="004F5850" w:rsidRPr="00937783" w14:paraId="69A8615E" w14:textId="77777777" w:rsidTr="004F5850">
        <w:trPr>
          <w:trHeight w:val="408"/>
        </w:trPr>
        <w:tc>
          <w:tcPr>
            <w:tcW w:w="1277" w:type="dxa"/>
          </w:tcPr>
          <w:p w14:paraId="0C522B85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5C3BF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7685B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F3D2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5D60A9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F6109D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C24AE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0C1422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14E7F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A14590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4F5850" w:rsidRPr="00937783" w14:paraId="539EB4FF" w14:textId="77777777" w:rsidTr="004F5850">
        <w:trPr>
          <w:trHeight w:val="408"/>
        </w:trPr>
        <w:tc>
          <w:tcPr>
            <w:tcW w:w="1277" w:type="dxa"/>
          </w:tcPr>
          <w:p w14:paraId="7BAC4EB4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543D6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6C3CB5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05BBFC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D9684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183032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A1BD0D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827CFB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58E3B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F24D8D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56AC59B9" w14:textId="77777777" w:rsidTr="004F5850">
        <w:trPr>
          <w:trHeight w:val="408"/>
        </w:trPr>
        <w:tc>
          <w:tcPr>
            <w:tcW w:w="1277" w:type="dxa"/>
          </w:tcPr>
          <w:p w14:paraId="0A928A22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C9F89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539D1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BD5C9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6959DF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D8E9E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9274C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97983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BB660B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EA979A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</w:tr>
      <w:tr w:rsidR="004F5850" w:rsidRPr="00937783" w14:paraId="0E2D4C62" w14:textId="77777777" w:rsidTr="004F5850">
        <w:trPr>
          <w:trHeight w:val="408"/>
        </w:trPr>
        <w:tc>
          <w:tcPr>
            <w:tcW w:w="1277" w:type="dxa"/>
          </w:tcPr>
          <w:p w14:paraId="2CFB038C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C3D69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80B682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8A81E4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9D54E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CF82C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DD8EA2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9CB10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40AD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5335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6635D9C0" w14:textId="77777777" w:rsidTr="004F5850">
        <w:trPr>
          <w:trHeight w:val="408"/>
        </w:trPr>
        <w:tc>
          <w:tcPr>
            <w:tcW w:w="1277" w:type="dxa"/>
          </w:tcPr>
          <w:p w14:paraId="7AD8176D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07A9E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0E06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0D88C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7446EF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762CB0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14CEB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4A711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E20EF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652B2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0C0F82A8" w14:textId="77777777" w:rsidTr="004F5850">
        <w:trPr>
          <w:trHeight w:val="408"/>
        </w:trPr>
        <w:tc>
          <w:tcPr>
            <w:tcW w:w="1277" w:type="dxa"/>
          </w:tcPr>
          <w:p w14:paraId="3AEF7F6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0F683E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2F22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75297C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694641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D16B5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E0F313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E09BB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C2C24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0A3EED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4F5850" w:rsidRPr="00937783" w14:paraId="1E7A6710" w14:textId="77777777" w:rsidTr="004F5850">
        <w:trPr>
          <w:trHeight w:val="408"/>
        </w:trPr>
        <w:tc>
          <w:tcPr>
            <w:tcW w:w="1277" w:type="dxa"/>
          </w:tcPr>
          <w:p w14:paraId="4A142FDC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7CFA0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C9139C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6299E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B8051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A753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3D94D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844B5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4BCBE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DB5C8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06B7218B" w14:textId="77777777" w:rsidTr="004F5850">
        <w:trPr>
          <w:trHeight w:val="408"/>
        </w:trPr>
        <w:tc>
          <w:tcPr>
            <w:tcW w:w="1277" w:type="dxa"/>
          </w:tcPr>
          <w:p w14:paraId="58D0A28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F9284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F8C28C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0632F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BDDF63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3A5BB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2DD51E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9AC26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210D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078CF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4AA09AB7" w14:textId="77777777" w:rsidTr="004F5850">
        <w:trPr>
          <w:trHeight w:val="408"/>
        </w:trPr>
        <w:tc>
          <w:tcPr>
            <w:tcW w:w="1277" w:type="dxa"/>
          </w:tcPr>
          <w:p w14:paraId="3A8E8E1D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9EEC65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83C400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71953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275B00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EDCE1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908E76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A2557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B5005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DDB8C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5815C0C8" w14:textId="77777777" w:rsidTr="004F5850">
        <w:trPr>
          <w:trHeight w:val="408"/>
        </w:trPr>
        <w:tc>
          <w:tcPr>
            <w:tcW w:w="1277" w:type="dxa"/>
          </w:tcPr>
          <w:p w14:paraId="0E5C370D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B895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E5247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7F11C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6D9115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7C57C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D41621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05BCC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C863B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EA62CE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2D951E49" w14:textId="77777777" w:rsidTr="004F5850">
        <w:trPr>
          <w:trHeight w:val="408"/>
        </w:trPr>
        <w:tc>
          <w:tcPr>
            <w:tcW w:w="1277" w:type="dxa"/>
          </w:tcPr>
          <w:p w14:paraId="5591A633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A1E1C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0601ED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8BB56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BB436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1694F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5DEF4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B1099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8CA231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B255D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4F5850" w:rsidRPr="00937783" w14:paraId="5FA484D0" w14:textId="77777777" w:rsidTr="004F5850">
        <w:trPr>
          <w:trHeight w:val="408"/>
        </w:trPr>
        <w:tc>
          <w:tcPr>
            <w:tcW w:w="1277" w:type="dxa"/>
          </w:tcPr>
          <w:p w14:paraId="4CB79AEE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ABF701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D3BA46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1DF36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C0FB24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370AF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AB550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2EAD8F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91941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9EBA1A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4F5850" w:rsidRPr="00937783" w14:paraId="15F39AA2" w14:textId="77777777" w:rsidTr="004F5850">
        <w:trPr>
          <w:trHeight w:val="408"/>
        </w:trPr>
        <w:tc>
          <w:tcPr>
            <w:tcW w:w="1277" w:type="dxa"/>
          </w:tcPr>
          <w:p w14:paraId="45880BFC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40960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BC7FEA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8044E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E0004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5784E2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5B509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130691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3C207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B7884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022FBD4A" w14:textId="77777777" w:rsidTr="004F5850">
        <w:trPr>
          <w:trHeight w:val="408"/>
        </w:trPr>
        <w:tc>
          <w:tcPr>
            <w:tcW w:w="1277" w:type="dxa"/>
          </w:tcPr>
          <w:p w14:paraId="3D7FEAFB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F66668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77ACC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2CD5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B0DC68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A85248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D5E9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972DEB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D66A1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B0F83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2E672A90" w14:textId="77777777" w:rsidTr="004F5850">
        <w:trPr>
          <w:trHeight w:val="408"/>
        </w:trPr>
        <w:tc>
          <w:tcPr>
            <w:tcW w:w="1277" w:type="dxa"/>
          </w:tcPr>
          <w:p w14:paraId="7C7D68CA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22A145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5AD08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DFEA82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86BE1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5370F8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5ACCF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274DD7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86012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8A3C9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725C00C7" w14:textId="77777777" w:rsidTr="004F5850">
        <w:trPr>
          <w:trHeight w:val="408"/>
        </w:trPr>
        <w:tc>
          <w:tcPr>
            <w:tcW w:w="1277" w:type="dxa"/>
          </w:tcPr>
          <w:p w14:paraId="46D8A5A9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0582BF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19ABDC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7047F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86164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10FD6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D5417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3C3F4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55501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EEDB3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33F4A41E" w14:textId="77777777" w:rsidTr="004F5850">
        <w:trPr>
          <w:trHeight w:val="408"/>
        </w:trPr>
        <w:tc>
          <w:tcPr>
            <w:tcW w:w="1277" w:type="dxa"/>
          </w:tcPr>
          <w:p w14:paraId="4E96B69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E8D3F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19962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A16E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11A9C5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EBB6C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1CED01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121B9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B90E6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96B49A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4F5850" w:rsidRPr="00937783" w14:paraId="7CACED44" w14:textId="77777777" w:rsidTr="004F5850">
        <w:trPr>
          <w:trHeight w:val="408"/>
        </w:trPr>
        <w:tc>
          <w:tcPr>
            <w:tcW w:w="1277" w:type="dxa"/>
          </w:tcPr>
          <w:p w14:paraId="4B48EBB0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86A22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072BC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28207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71D8D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9843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5A34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9E76F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478E1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623F64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4F5850" w:rsidRPr="00937783" w14:paraId="5B0D1B74" w14:textId="77777777" w:rsidTr="004F5850">
        <w:trPr>
          <w:trHeight w:val="408"/>
        </w:trPr>
        <w:tc>
          <w:tcPr>
            <w:tcW w:w="1277" w:type="dxa"/>
          </w:tcPr>
          <w:p w14:paraId="11174F3B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64731E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52FA0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4DFF4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14858B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7FFDE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3B90A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42A4B4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9714D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006AC4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4F5850" w:rsidRPr="00937783" w14:paraId="0E8674F6" w14:textId="77777777" w:rsidTr="004F5850">
        <w:trPr>
          <w:trHeight w:val="408"/>
        </w:trPr>
        <w:tc>
          <w:tcPr>
            <w:tcW w:w="1277" w:type="dxa"/>
          </w:tcPr>
          <w:p w14:paraId="20E3194B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34E182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6017C1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201613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9FBF21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1835E8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CD68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258D4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AAE7A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486480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540828DB" w14:textId="77777777" w:rsidTr="004F5850">
        <w:trPr>
          <w:trHeight w:val="408"/>
        </w:trPr>
        <w:tc>
          <w:tcPr>
            <w:tcW w:w="1277" w:type="dxa"/>
          </w:tcPr>
          <w:p w14:paraId="5741C63A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5E762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FE6F91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AEF32D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57F08A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57BA34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33552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57614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3C015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B0D307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</w:tr>
      <w:tr w:rsidR="004F5850" w:rsidRPr="00937783" w14:paraId="70ECA84C" w14:textId="77777777" w:rsidTr="004F5850">
        <w:trPr>
          <w:trHeight w:val="408"/>
        </w:trPr>
        <w:tc>
          <w:tcPr>
            <w:tcW w:w="1277" w:type="dxa"/>
          </w:tcPr>
          <w:p w14:paraId="5814302D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8907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E96CA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FA73D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3C221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F5357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10A6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D2D31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EF88E5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07984E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211E5796" w14:textId="77777777" w:rsidTr="004F5850">
        <w:trPr>
          <w:trHeight w:val="408"/>
        </w:trPr>
        <w:tc>
          <w:tcPr>
            <w:tcW w:w="1277" w:type="dxa"/>
          </w:tcPr>
          <w:p w14:paraId="42015AA7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8FF9A0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0C3C9F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27EC0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095FC6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50159B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DC31F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77066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3CDC7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BE23BD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5D376743" w14:textId="77777777" w:rsidTr="004F5850">
        <w:trPr>
          <w:trHeight w:val="408"/>
        </w:trPr>
        <w:tc>
          <w:tcPr>
            <w:tcW w:w="1277" w:type="dxa"/>
          </w:tcPr>
          <w:p w14:paraId="2412DCFA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B4213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6BE06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8C8E9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46DF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0062F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E26E0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A3245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B6AAE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C70C8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363A8C51" w14:textId="77777777" w:rsidTr="004F5850">
        <w:trPr>
          <w:trHeight w:val="408"/>
        </w:trPr>
        <w:tc>
          <w:tcPr>
            <w:tcW w:w="1277" w:type="dxa"/>
          </w:tcPr>
          <w:p w14:paraId="31814A3C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809B1E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6FB613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CD0A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909EEE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D1ECAC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155998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F0495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C3A019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85B00C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4F5850" w:rsidRPr="00937783" w14:paraId="7A8CD267" w14:textId="77777777" w:rsidTr="004F5850">
        <w:trPr>
          <w:trHeight w:val="408"/>
        </w:trPr>
        <w:tc>
          <w:tcPr>
            <w:tcW w:w="1277" w:type="dxa"/>
          </w:tcPr>
          <w:p w14:paraId="7F25E314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B85666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7B7870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C3846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5BC8A6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15DF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B32659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6FE36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733A2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18A1D2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10748AB0" w14:textId="77777777" w:rsidTr="004F5850">
        <w:trPr>
          <w:trHeight w:val="408"/>
        </w:trPr>
        <w:tc>
          <w:tcPr>
            <w:tcW w:w="1277" w:type="dxa"/>
          </w:tcPr>
          <w:p w14:paraId="0770C1F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CCEC3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F8F575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15ADF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FC0D4D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B342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0D2FB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ECF33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3BA6D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7BD3A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4D50AE7A" w14:textId="77777777" w:rsidTr="004F5850">
        <w:trPr>
          <w:trHeight w:val="408"/>
        </w:trPr>
        <w:tc>
          <w:tcPr>
            <w:tcW w:w="1277" w:type="dxa"/>
          </w:tcPr>
          <w:p w14:paraId="61F9388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FBAFC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921E8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A93F2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9E9E5B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1F3A4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20BC5F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8B60DC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3ACFC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42BCC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4F5850" w:rsidRPr="00937783" w14:paraId="1BF21764" w14:textId="77777777" w:rsidTr="004F5850">
        <w:trPr>
          <w:trHeight w:val="408"/>
        </w:trPr>
        <w:tc>
          <w:tcPr>
            <w:tcW w:w="1277" w:type="dxa"/>
          </w:tcPr>
          <w:p w14:paraId="2B426127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C95DF0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C9AACF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4E994B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FFBBB7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530BB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7F606C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6F1E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F385F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6691C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3CE2A2EA" w14:textId="77777777" w:rsidTr="004F5850">
        <w:trPr>
          <w:trHeight w:val="408"/>
        </w:trPr>
        <w:tc>
          <w:tcPr>
            <w:tcW w:w="1277" w:type="dxa"/>
          </w:tcPr>
          <w:p w14:paraId="31782A5A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FD7C0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8D429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24046F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F0313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79D455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79776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E602E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80B48D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3F72F6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4F5850" w:rsidRPr="00937783" w14:paraId="7CA18946" w14:textId="77777777" w:rsidTr="004F5850">
        <w:trPr>
          <w:trHeight w:val="408"/>
        </w:trPr>
        <w:tc>
          <w:tcPr>
            <w:tcW w:w="1277" w:type="dxa"/>
          </w:tcPr>
          <w:p w14:paraId="5D90C7B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49C59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72E081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BF9838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384AE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09D7C5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4B8174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62F55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6BA51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A90E9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4F5850" w:rsidRPr="00937783" w14:paraId="30184483" w14:textId="77777777" w:rsidTr="004F5850">
        <w:trPr>
          <w:trHeight w:val="408"/>
        </w:trPr>
        <w:tc>
          <w:tcPr>
            <w:tcW w:w="1277" w:type="dxa"/>
          </w:tcPr>
          <w:p w14:paraId="5C1C3B23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159F8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95FAD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EC62E6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EE12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3F51B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B2E5D9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C9B66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67AF5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1BE643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8</w:t>
            </w:r>
          </w:p>
        </w:tc>
      </w:tr>
      <w:tr w:rsidR="004F5850" w:rsidRPr="00937783" w14:paraId="2061F5AB" w14:textId="77777777" w:rsidTr="004F5850">
        <w:trPr>
          <w:trHeight w:val="408"/>
        </w:trPr>
        <w:tc>
          <w:tcPr>
            <w:tcW w:w="1277" w:type="dxa"/>
          </w:tcPr>
          <w:p w14:paraId="2E093307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F75A6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954DAF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62227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D1AB3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A2315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4C116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446FD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825EC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E7A998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4F5850" w:rsidRPr="00937783" w14:paraId="0DFC8FAD" w14:textId="77777777" w:rsidTr="004F5850">
        <w:trPr>
          <w:trHeight w:val="408"/>
        </w:trPr>
        <w:tc>
          <w:tcPr>
            <w:tcW w:w="1277" w:type="dxa"/>
          </w:tcPr>
          <w:p w14:paraId="691A6F1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25D57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47B5B4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B6A525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8E6BF3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43279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5331B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A7DDA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2EE254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519130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4F5850" w:rsidRPr="00937783" w14:paraId="72A89030" w14:textId="77777777" w:rsidTr="004F5850">
        <w:trPr>
          <w:trHeight w:val="408"/>
        </w:trPr>
        <w:tc>
          <w:tcPr>
            <w:tcW w:w="1277" w:type="dxa"/>
          </w:tcPr>
          <w:p w14:paraId="2D208AE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7EB74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C4B2C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AEEDD8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8B4C12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62075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BFCA0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8B738D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80BEA4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2716F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75483847" w14:textId="77777777" w:rsidTr="004F5850">
        <w:trPr>
          <w:trHeight w:val="408"/>
        </w:trPr>
        <w:tc>
          <w:tcPr>
            <w:tcW w:w="1277" w:type="dxa"/>
          </w:tcPr>
          <w:p w14:paraId="47B083D0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BD9E8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76697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B8F9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4F87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05FE1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F2B5B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3302A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F8B4B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D392B8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4F5850" w:rsidRPr="00937783" w14:paraId="22A632E7" w14:textId="77777777" w:rsidTr="004F5850">
        <w:trPr>
          <w:trHeight w:val="408"/>
        </w:trPr>
        <w:tc>
          <w:tcPr>
            <w:tcW w:w="1277" w:type="dxa"/>
          </w:tcPr>
          <w:p w14:paraId="6EA3F24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291883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422C54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F5EEF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9DDFF0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8CB1D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48E5A5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2CBD6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36A232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9D3851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4F5850" w:rsidRPr="00937783" w14:paraId="744A497A" w14:textId="77777777" w:rsidTr="004F5850">
        <w:trPr>
          <w:trHeight w:val="408"/>
        </w:trPr>
        <w:tc>
          <w:tcPr>
            <w:tcW w:w="1277" w:type="dxa"/>
          </w:tcPr>
          <w:p w14:paraId="5CFB9671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AC754A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C0852B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59A5C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839635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A5B6B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601CD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4050E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6DA3F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D37E49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4F5850" w:rsidRPr="00937783" w14:paraId="1671FE74" w14:textId="77777777" w:rsidTr="004F5850">
        <w:trPr>
          <w:trHeight w:val="408"/>
        </w:trPr>
        <w:tc>
          <w:tcPr>
            <w:tcW w:w="1277" w:type="dxa"/>
          </w:tcPr>
          <w:p w14:paraId="60F1C37B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E530C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8C4B9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53D5DF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4997D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5373F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94A8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129FD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38B79B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C91D3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7C697154" w14:textId="77777777" w:rsidTr="004F5850">
        <w:trPr>
          <w:trHeight w:val="408"/>
        </w:trPr>
        <w:tc>
          <w:tcPr>
            <w:tcW w:w="1277" w:type="dxa"/>
          </w:tcPr>
          <w:p w14:paraId="2E3B6236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3382B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E29884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5F078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B0B52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22CE0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47684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77E49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289B0F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7582A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75378A76" w14:textId="77777777" w:rsidTr="004F5850">
        <w:trPr>
          <w:trHeight w:val="408"/>
        </w:trPr>
        <w:tc>
          <w:tcPr>
            <w:tcW w:w="1277" w:type="dxa"/>
          </w:tcPr>
          <w:p w14:paraId="742D9ED8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33C41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DF5CD4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D084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F7E5B6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D84681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9AEC2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61DF1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2B96B0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E4B98F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4F5850" w:rsidRPr="00937783" w14:paraId="556753AA" w14:textId="77777777" w:rsidTr="004F5850">
        <w:trPr>
          <w:trHeight w:val="408"/>
        </w:trPr>
        <w:tc>
          <w:tcPr>
            <w:tcW w:w="1277" w:type="dxa"/>
          </w:tcPr>
          <w:p w14:paraId="6EC7D3D7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16CC6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CAD4C0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4AD85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559DDF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3A42EB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CA0AC8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07513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C2ADB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18E914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5FA918B0" w14:textId="77777777" w:rsidTr="004F5850">
        <w:trPr>
          <w:trHeight w:val="408"/>
        </w:trPr>
        <w:tc>
          <w:tcPr>
            <w:tcW w:w="1277" w:type="dxa"/>
          </w:tcPr>
          <w:p w14:paraId="7801848E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47269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DA00AA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FC591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6B6D0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42B91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C300B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FE6AA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4D84A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E685D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3DB94888" w14:textId="77777777" w:rsidTr="004F5850">
        <w:trPr>
          <w:trHeight w:val="408"/>
        </w:trPr>
        <w:tc>
          <w:tcPr>
            <w:tcW w:w="1277" w:type="dxa"/>
          </w:tcPr>
          <w:p w14:paraId="75250FB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D9FD3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AD4C18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117D5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D021A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C1193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F1413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85F22D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C929E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458CCE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4F5850" w:rsidRPr="00937783" w14:paraId="670B4A01" w14:textId="77777777" w:rsidTr="004F5850">
        <w:trPr>
          <w:trHeight w:val="408"/>
        </w:trPr>
        <w:tc>
          <w:tcPr>
            <w:tcW w:w="1277" w:type="dxa"/>
          </w:tcPr>
          <w:p w14:paraId="08204CFF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367FF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7D822C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BC579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79D19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6B5AF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8E656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D5749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E7947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9373C2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4F5850" w:rsidRPr="00937783" w14:paraId="35F87DAE" w14:textId="77777777" w:rsidTr="004F5850">
        <w:trPr>
          <w:trHeight w:val="408"/>
        </w:trPr>
        <w:tc>
          <w:tcPr>
            <w:tcW w:w="1277" w:type="dxa"/>
          </w:tcPr>
          <w:p w14:paraId="3722FE27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7CE65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69CD4E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A1223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5ABB3C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1D0B3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4558F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71BC2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94B797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F7F695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4F5850" w:rsidRPr="00937783" w14:paraId="2FF4D9FD" w14:textId="77777777" w:rsidTr="004F5850">
        <w:trPr>
          <w:trHeight w:val="408"/>
        </w:trPr>
        <w:tc>
          <w:tcPr>
            <w:tcW w:w="1277" w:type="dxa"/>
          </w:tcPr>
          <w:p w14:paraId="18FA3E9A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3404AD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4853E4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B4026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2CC77D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1D5D5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920F2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C5CD28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005E3E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D04105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4F5850" w:rsidRPr="00937783" w14:paraId="40C485A8" w14:textId="77777777" w:rsidTr="004F5850">
        <w:trPr>
          <w:trHeight w:val="408"/>
        </w:trPr>
        <w:tc>
          <w:tcPr>
            <w:tcW w:w="1277" w:type="dxa"/>
          </w:tcPr>
          <w:p w14:paraId="5F5B91B4" w14:textId="77777777" w:rsidR="00A56649" w:rsidRPr="001E07A2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F19B9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EA59E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287C4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D822EC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48CD9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205445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1BE04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B77C46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B5AD4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4F5850" w:rsidRPr="00937783" w14:paraId="6CAFD62B" w14:textId="77777777" w:rsidTr="004F5850">
        <w:trPr>
          <w:trHeight w:val="408"/>
        </w:trPr>
        <w:tc>
          <w:tcPr>
            <w:tcW w:w="1277" w:type="dxa"/>
          </w:tcPr>
          <w:p w14:paraId="4E485F36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798B0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6D6B73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40DED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1B136E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94AF4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155C2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7D7D2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837442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B3F767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4F5850" w:rsidRPr="00937783" w14:paraId="412436CB" w14:textId="77777777" w:rsidTr="004F5850">
        <w:trPr>
          <w:trHeight w:val="408"/>
        </w:trPr>
        <w:tc>
          <w:tcPr>
            <w:tcW w:w="1277" w:type="dxa"/>
          </w:tcPr>
          <w:p w14:paraId="30B818E6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9FEAF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F062DD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B1A8E9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4DC204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BCE0D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E8773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333182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337F5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4A821C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4F5850" w:rsidRPr="00937783" w14:paraId="6CA6711C" w14:textId="77777777" w:rsidTr="004F5850">
        <w:trPr>
          <w:trHeight w:val="408"/>
        </w:trPr>
        <w:tc>
          <w:tcPr>
            <w:tcW w:w="1277" w:type="dxa"/>
          </w:tcPr>
          <w:p w14:paraId="2556D460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1E3D6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62703D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1CB445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0AAE4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CBC0D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5B2C28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DE035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323CC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F53606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4F5850" w:rsidRPr="00937783" w14:paraId="1D104D4D" w14:textId="77777777" w:rsidTr="004F5850">
        <w:trPr>
          <w:trHeight w:val="408"/>
        </w:trPr>
        <w:tc>
          <w:tcPr>
            <w:tcW w:w="1277" w:type="dxa"/>
          </w:tcPr>
          <w:p w14:paraId="484E3EC6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CCB18A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67DBFF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13B60E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E01011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92B4E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233DA7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4FDB9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A7448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FFDF79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4F5850" w:rsidRPr="00937783" w14:paraId="46664ECC" w14:textId="77777777" w:rsidTr="004F5850">
        <w:trPr>
          <w:trHeight w:val="408"/>
        </w:trPr>
        <w:tc>
          <w:tcPr>
            <w:tcW w:w="1277" w:type="dxa"/>
          </w:tcPr>
          <w:p w14:paraId="1572369A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A56B3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A0E07F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53C44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9CB65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E0B574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2049C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5BB7BB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84D67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7258B8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4F5850" w:rsidRPr="00937783" w14:paraId="5A6494A4" w14:textId="77777777" w:rsidTr="004F5850">
        <w:trPr>
          <w:trHeight w:val="408"/>
        </w:trPr>
        <w:tc>
          <w:tcPr>
            <w:tcW w:w="1277" w:type="dxa"/>
          </w:tcPr>
          <w:p w14:paraId="5DE9CE03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91242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23D41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D8B4E2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4419D50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3CBE8E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9674C2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AE0D2E6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E07A8E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6E6AC1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4F5850" w:rsidRPr="00937783" w14:paraId="6116F483" w14:textId="77777777" w:rsidTr="004F5850">
        <w:trPr>
          <w:trHeight w:val="408"/>
        </w:trPr>
        <w:tc>
          <w:tcPr>
            <w:tcW w:w="1277" w:type="dxa"/>
          </w:tcPr>
          <w:p w14:paraId="5FA750CF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D4115B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AAA91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250FA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0D633AA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88CB02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EE10C2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A9C1AE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C09E2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802BA3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4F5850" w:rsidRPr="00937783" w14:paraId="5942CB9B" w14:textId="77777777" w:rsidTr="004F5850">
        <w:trPr>
          <w:trHeight w:val="408"/>
        </w:trPr>
        <w:tc>
          <w:tcPr>
            <w:tcW w:w="1277" w:type="dxa"/>
          </w:tcPr>
          <w:p w14:paraId="48AF3FCC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2F58C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16D2101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98205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11DA8E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E5BD6C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A0BCB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A748235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B4214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6D0AC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4F5850" w:rsidRPr="00937783" w14:paraId="0B74ADA9" w14:textId="77777777" w:rsidTr="004F5850">
        <w:trPr>
          <w:trHeight w:val="408"/>
        </w:trPr>
        <w:tc>
          <w:tcPr>
            <w:tcW w:w="1277" w:type="dxa"/>
          </w:tcPr>
          <w:p w14:paraId="7289E14E" w14:textId="77777777" w:rsidR="00A56649" w:rsidRPr="008516F7" w:rsidRDefault="00A56649" w:rsidP="00C53D9D">
            <w:pPr>
              <w:pStyle w:val="ListParagraph"/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E95720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644911F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80218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193655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EA40CC8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8B1B77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A970A9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C53C15D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42DC894" w14:textId="77777777" w:rsidR="00A56649" w:rsidRPr="00937783" w:rsidRDefault="00A56649" w:rsidP="00A566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93778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</w:tbl>
    <w:p w14:paraId="417633C0" w14:textId="795D9869" w:rsidR="00A72870" w:rsidRDefault="00A7287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ACE4C4" w14:textId="01D0E6FC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639F25E" w14:textId="3813C90F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1504CF" w14:textId="43667A87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D775426" w14:textId="75E41E1A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B63C5A7" w14:textId="4DA27B66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D64C8D3" w14:textId="4E793F83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C865DFB" w14:textId="69D03468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3776BE5" w14:textId="47732288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7009C71" w14:textId="7815989F" w:rsidR="004F5850" w:rsidRDefault="004F5850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F8CF8DB" w14:textId="0E33D562" w:rsidR="003061CE" w:rsidRDefault="003061CE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58DD2C3" w14:textId="77777777" w:rsidR="003061CE" w:rsidRDefault="003061CE" w:rsidP="00A72870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DD57848" w14:textId="5EDED5D7" w:rsidR="004F5850" w:rsidRPr="003161FD" w:rsidRDefault="004F5850" w:rsidP="003161FD">
      <w:pPr>
        <w:widowControl w:val="0"/>
        <w:autoSpaceDE w:val="0"/>
        <w:autoSpaceDN w:val="0"/>
        <w:adjustRightInd w:val="0"/>
        <w:spacing w:line="480" w:lineRule="auto"/>
        <w:ind w:left="-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Data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Tabulasi</w:t>
      </w:r>
      <w:proofErr w:type="spellEnd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Jawaban</w:t>
      </w:r>
      <w:proofErr w:type="spellEnd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proofErr w:type="gramStart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</w:t>
      </w:r>
      <w:proofErr w:type="spellStart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Promosi</w:t>
      </w:r>
      <w:proofErr w:type="spellEnd"/>
      <w:proofErr w:type="gramEnd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3)</w:t>
      </w:r>
    </w:p>
    <w:tbl>
      <w:tblPr>
        <w:tblW w:w="9356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35"/>
        <w:gridCol w:w="709"/>
        <w:gridCol w:w="650"/>
        <w:gridCol w:w="708"/>
        <w:gridCol w:w="709"/>
        <w:gridCol w:w="709"/>
        <w:gridCol w:w="709"/>
        <w:gridCol w:w="708"/>
        <w:gridCol w:w="709"/>
        <w:gridCol w:w="709"/>
        <w:gridCol w:w="850"/>
        <w:gridCol w:w="851"/>
      </w:tblGrid>
      <w:tr w:rsidR="00060576" w:rsidRPr="00C7632E" w14:paraId="04324042" w14:textId="77777777" w:rsidTr="003161FD">
        <w:trPr>
          <w:trHeight w:val="280"/>
        </w:trPr>
        <w:tc>
          <w:tcPr>
            <w:tcW w:w="1335" w:type="dxa"/>
            <w:vMerge w:val="restart"/>
          </w:tcPr>
          <w:p w14:paraId="4B3EC872" w14:textId="77777777" w:rsidR="00060576" w:rsidRPr="003161FD" w:rsidRDefault="00060576" w:rsidP="003674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proofErr w:type="spellStart"/>
            <w:r w:rsidRPr="003161F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sponden</w:t>
            </w:r>
            <w:proofErr w:type="spellEnd"/>
          </w:p>
        </w:tc>
        <w:tc>
          <w:tcPr>
            <w:tcW w:w="7170" w:type="dxa"/>
            <w:gridSpan w:val="10"/>
            <w:shd w:val="clear" w:color="auto" w:fill="auto"/>
            <w:noWrap/>
            <w:vAlign w:val="bottom"/>
            <w:hideMark/>
          </w:tcPr>
          <w:p w14:paraId="429C9C80" w14:textId="77777777" w:rsidR="00060576" w:rsidRPr="003161FD" w:rsidRDefault="00060576" w:rsidP="003674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3161F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ROMOSI (X3)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0D2CA13C" w14:textId="77777777" w:rsidR="00060576" w:rsidRPr="003161FD" w:rsidRDefault="00060576" w:rsidP="003674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3161F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otal</w:t>
            </w:r>
          </w:p>
        </w:tc>
      </w:tr>
      <w:tr w:rsidR="00060576" w:rsidRPr="00C7632E" w14:paraId="1B8870DB" w14:textId="77777777" w:rsidTr="003161FD">
        <w:trPr>
          <w:trHeight w:val="280"/>
        </w:trPr>
        <w:tc>
          <w:tcPr>
            <w:tcW w:w="1335" w:type="dxa"/>
            <w:vMerge/>
          </w:tcPr>
          <w:p w14:paraId="16D7E611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A1D597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1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28C03A2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0742867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3EED5B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24924E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0D706F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6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C9F31B6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7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42CF5B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8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19D7C3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2771780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3.10</w:t>
            </w:r>
          </w:p>
        </w:tc>
        <w:tc>
          <w:tcPr>
            <w:tcW w:w="851" w:type="dxa"/>
            <w:vMerge/>
            <w:shd w:val="clear" w:color="auto" w:fill="auto"/>
            <w:vAlign w:val="center"/>
            <w:hideMark/>
          </w:tcPr>
          <w:p w14:paraId="0DCD642B" w14:textId="77777777" w:rsidR="00060576" w:rsidRPr="00C7632E" w:rsidRDefault="00060576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060576" w:rsidRPr="00C7632E" w14:paraId="60F2F87D" w14:textId="77777777" w:rsidTr="003161FD">
        <w:trPr>
          <w:trHeight w:val="240"/>
        </w:trPr>
        <w:tc>
          <w:tcPr>
            <w:tcW w:w="1335" w:type="dxa"/>
          </w:tcPr>
          <w:p w14:paraId="5C5E53F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C8968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F43AAC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1FBB08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AFAD7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9D9AB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4485E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DD2476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09719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57726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CD2E1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B6D08A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060576" w:rsidRPr="00C7632E" w14:paraId="70923FA8" w14:textId="77777777" w:rsidTr="003161FD">
        <w:trPr>
          <w:trHeight w:val="240"/>
        </w:trPr>
        <w:tc>
          <w:tcPr>
            <w:tcW w:w="1335" w:type="dxa"/>
          </w:tcPr>
          <w:p w14:paraId="6433C839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95135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3F14BCC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99A66D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685CC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BC6F9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9112B1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2AF4FF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9BE0E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90F782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181242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25561B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4C72500D" w14:textId="77777777" w:rsidTr="003161FD">
        <w:trPr>
          <w:trHeight w:val="240"/>
        </w:trPr>
        <w:tc>
          <w:tcPr>
            <w:tcW w:w="1335" w:type="dxa"/>
          </w:tcPr>
          <w:p w14:paraId="35A1073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D9FAF0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20BD4F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AF63E7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3C7CF6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36D3AC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7598C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A72B6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D5EC8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DFB1F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BA15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FD153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060576" w:rsidRPr="00C7632E" w14:paraId="5FC7D034" w14:textId="77777777" w:rsidTr="003161FD">
        <w:trPr>
          <w:trHeight w:val="240"/>
        </w:trPr>
        <w:tc>
          <w:tcPr>
            <w:tcW w:w="1335" w:type="dxa"/>
          </w:tcPr>
          <w:p w14:paraId="5875F24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DCEC7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968FE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BEDE53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7F494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2AB14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DF1EF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8B402C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DC9C8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6F003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B68889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44CC25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240E822F" w14:textId="77777777" w:rsidTr="003161FD">
        <w:trPr>
          <w:trHeight w:val="240"/>
        </w:trPr>
        <w:tc>
          <w:tcPr>
            <w:tcW w:w="1335" w:type="dxa"/>
          </w:tcPr>
          <w:p w14:paraId="0F8B43D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CB7617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223909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96FA44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FE68C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D064F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160DE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7207F9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4CB4C1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33342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6554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B6F334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060576" w:rsidRPr="00C7632E" w14:paraId="1274829B" w14:textId="77777777" w:rsidTr="003161FD">
        <w:trPr>
          <w:trHeight w:val="240"/>
        </w:trPr>
        <w:tc>
          <w:tcPr>
            <w:tcW w:w="1335" w:type="dxa"/>
          </w:tcPr>
          <w:p w14:paraId="5BA50DD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10662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E2C458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37437F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92E19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E5D4F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2809E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80FEA2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95FBA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E5408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E9D16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3139CD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060576" w:rsidRPr="00C7632E" w14:paraId="0DFB6BD2" w14:textId="77777777" w:rsidTr="003161FD">
        <w:trPr>
          <w:trHeight w:val="240"/>
        </w:trPr>
        <w:tc>
          <w:tcPr>
            <w:tcW w:w="1335" w:type="dxa"/>
          </w:tcPr>
          <w:p w14:paraId="1AC3250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6FC07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937E0B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FB5730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0A882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215BA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A2752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17579B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2CC2B5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A68C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5E958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9C29C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2CA692CE" w14:textId="77777777" w:rsidTr="003161FD">
        <w:trPr>
          <w:trHeight w:val="240"/>
        </w:trPr>
        <w:tc>
          <w:tcPr>
            <w:tcW w:w="1335" w:type="dxa"/>
          </w:tcPr>
          <w:p w14:paraId="01641782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7E67CE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605206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5C3DF8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62856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A4679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277F1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842C69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CA05D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4E172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FDA8F5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EBA504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18315712" w14:textId="77777777" w:rsidTr="003161FD">
        <w:trPr>
          <w:trHeight w:val="240"/>
        </w:trPr>
        <w:tc>
          <w:tcPr>
            <w:tcW w:w="1335" w:type="dxa"/>
          </w:tcPr>
          <w:p w14:paraId="0D5AA89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A02E58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C2C2DC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5E42A6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3C148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EC47B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88658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6AC371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CA9D5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303C63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D6EB4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0C62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1D695A83" w14:textId="77777777" w:rsidTr="003161FD">
        <w:trPr>
          <w:trHeight w:val="240"/>
        </w:trPr>
        <w:tc>
          <w:tcPr>
            <w:tcW w:w="1335" w:type="dxa"/>
          </w:tcPr>
          <w:p w14:paraId="37E61310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762CF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0A88B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CF7B4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E0B90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927FCC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E18CB4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83A9DE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BC9B68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46B8D8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D20D73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FEC75A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0ADC4ECD" w14:textId="77777777" w:rsidTr="003161FD">
        <w:trPr>
          <w:trHeight w:val="240"/>
        </w:trPr>
        <w:tc>
          <w:tcPr>
            <w:tcW w:w="1335" w:type="dxa"/>
          </w:tcPr>
          <w:p w14:paraId="6DC20FD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E639B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3410B8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1632E8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FCC2A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C3E0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75325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3194BB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7A549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0D008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D9E75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8C426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029C214F" w14:textId="77777777" w:rsidTr="003161FD">
        <w:trPr>
          <w:trHeight w:val="240"/>
        </w:trPr>
        <w:tc>
          <w:tcPr>
            <w:tcW w:w="1335" w:type="dxa"/>
          </w:tcPr>
          <w:p w14:paraId="40C7B8BC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06C8D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4545B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338546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0AF0B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C0D17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3115F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324FDC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D295D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E611D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347BCC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20E27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060576" w:rsidRPr="00C7632E" w14:paraId="58F3EB54" w14:textId="77777777" w:rsidTr="003161FD">
        <w:trPr>
          <w:trHeight w:val="240"/>
        </w:trPr>
        <w:tc>
          <w:tcPr>
            <w:tcW w:w="1335" w:type="dxa"/>
          </w:tcPr>
          <w:p w14:paraId="3AB68AC6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F694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9B7D9F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D31898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75239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8E2DF6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A219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FB2CFA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9D6457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32C3D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90B79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E038E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060576" w:rsidRPr="00C7632E" w14:paraId="55455FB6" w14:textId="77777777" w:rsidTr="003161FD">
        <w:trPr>
          <w:trHeight w:val="240"/>
        </w:trPr>
        <w:tc>
          <w:tcPr>
            <w:tcW w:w="1335" w:type="dxa"/>
          </w:tcPr>
          <w:p w14:paraId="2097E7A2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9DFDD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E1F8EE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BB9E22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25A86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BAD7D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F6BA6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658F75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E150E0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C9264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CF0B1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CE8AD1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6B1EC1FC" w14:textId="77777777" w:rsidTr="003161FD">
        <w:trPr>
          <w:trHeight w:val="240"/>
        </w:trPr>
        <w:tc>
          <w:tcPr>
            <w:tcW w:w="1335" w:type="dxa"/>
          </w:tcPr>
          <w:p w14:paraId="6175BBD5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CB3B7B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59CB3F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7AFD5C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A91A1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5AECA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3585B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C5820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D8AA2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2059C7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51A2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2D9DDC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060576" w:rsidRPr="00C7632E" w14:paraId="15BFEC21" w14:textId="77777777" w:rsidTr="003161FD">
        <w:trPr>
          <w:trHeight w:val="240"/>
        </w:trPr>
        <w:tc>
          <w:tcPr>
            <w:tcW w:w="1335" w:type="dxa"/>
          </w:tcPr>
          <w:p w14:paraId="1604C973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B0FFA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314C1FA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066304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5767B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331BED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738B0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9A9A9F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E95BF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78FAC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39700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98C485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2C129CF0" w14:textId="77777777" w:rsidTr="003161FD">
        <w:trPr>
          <w:trHeight w:val="240"/>
        </w:trPr>
        <w:tc>
          <w:tcPr>
            <w:tcW w:w="1335" w:type="dxa"/>
          </w:tcPr>
          <w:p w14:paraId="7ED25C3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28ACF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E7FF9F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EA52CB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B1DE0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9F48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B5B20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17C9C9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491824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40148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E60F32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85D3DA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060576" w:rsidRPr="00C7632E" w14:paraId="257E6F92" w14:textId="77777777" w:rsidTr="003161FD">
        <w:trPr>
          <w:trHeight w:val="240"/>
        </w:trPr>
        <w:tc>
          <w:tcPr>
            <w:tcW w:w="1335" w:type="dxa"/>
          </w:tcPr>
          <w:p w14:paraId="611B6D71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4262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31BAD9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827FAA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C7158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91E5D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2B1E0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92AEF5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2CDAC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D2265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16936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22AE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060576" w:rsidRPr="00C7632E" w14:paraId="6A1CB8AD" w14:textId="77777777" w:rsidTr="003161FD">
        <w:trPr>
          <w:trHeight w:val="240"/>
        </w:trPr>
        <w:tc>
          <w:tcPr>
            <w:tcW w:w="1335" w:type="dxa"/>
          </w:tcPr>
          <w:p w14:paraId="7E8AF021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2B15C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6EE590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0D9C85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DE896C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EED98A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060D4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F37D85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74993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026B19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778BDB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E11C0C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3ADE7BA4" w14:textId="77777777" w:rsidTr="003161FD">
        <w:trPr>
          <w:trHeight w:val="240"/>
        </w:trPr>
        <w:tc>
          <w:tcPr>
            <w:tcW w:w="1335" w:type="dxa"/>
          </w:tcPr>
          <w:p w14:paraId="6AE5BBC2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60E56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24E92C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B62237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F6EB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1AF260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753721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74D1DD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7DDB2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4C52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0BF6C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8074B3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9</w:t>
            </w:r>
          </w:p>
        </w:tc>
      </w:tr>
      <w:tr w:rsidR="00060576" w:rsidRPr="00C7632E" w14:paraId="08843916" w14:textId="77777777" w:rsidTr="003161FD">
        <w:trPr>
          <w:trHeight w:val="240"/>
        </w:trPr>
        <w:tc>
          <w:tcPr>
            <w:tcW w:w="1335" w:type="dxa"/>
          </w:tcPr>
          <w:p w14:paraId="043A0E8F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4D3E7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86256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F8E6C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5D8EBC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DDA7E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22EE23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BA8704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E8450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AC49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8008F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E46F0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060576" w:rsidRPr="00C7632E" w14:paraId="5817D17C" w14:textId="77777777" w:rsidTr="003161FD">
        <w:trPr>
          <w:trHeight w:val="240"/>
        </w:trPr>
        <w:tc>
          <w:tcPr>
            <w:tcW w:w="1335" w:type="dxa"/>
          </w:tcPr>
          <w:p w14:paraId="538EB6C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074D4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42BA9B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A1A38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EC011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AF3423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3F6CC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93BF3D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0757A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B9760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5F0FF3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97CE98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2C64A76D" w14:textId="77777777" w:rsidTr="003161FD">
        <w:trPr>
          <w:trHeight w:val="240"/>
        </w:trPr>
        <w:tc>
          <w:tcPr>
            <w:tcW w:w="1335" w:type="dxa"/>
          </w:tcPr>
          <w:p w14:paraId="24CC5C0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F3A4E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4091CE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CA5FF7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4556E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23FFB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15C58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846BE4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FE908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FB194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05A64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BC840A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44649BBE" w14:textId="77777777" w:rsidTr="003161FD">
        <w:trPr>
          <w:trHeight w:val="240"/>
        </w:trPr>
        <w:tc>
          <w:tcPr>
            <w:tcW w:w="1335" w:type="dxa"/>
          </w:tcPr>
          <w:p w14:paraId="2C77BDE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BC9DA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6F8267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8E8A28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FB02C8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A9DB5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50625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DD94CE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67A3F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0A0C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82053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20E29C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2437A70A" w14:textId="77777777" w:rsidTr="003161FD">
        <w:trPr>
          <w:trHeight w:val="240"/>
        </w:trPr>
        <w:tc>
          <w:tcPr>
            <w:tcW w:w="1335" w:type="dxa"/>
          </w:tcPr>
          <w:p w14:paraId="62B79E90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94AF2A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B4B993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E4143F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8DA5AE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DD9AC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883FE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90858C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43D98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FC480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646C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94957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56654210" w14:textId="77777777" w:rsidTr="003161FD">
        <w:trPr>
          <w:trHeight w:val="240"/>
        </w:trPr>
        <w:tc>
          <w:tcPr>
            <w:tcW w:w="1335" w:type="dxa"/>
          </w:tcPr>
          <w:p w14:paraId="0610012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09ED5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AE231B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299110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2FA04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23752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51C14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17029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FD2D6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9C436D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78BAA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9DB63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469409C1" w14:textId="77777777" w:rsidTr="003161FD">
        <w:trPr>
          <w:trHeight w:val="240"/>
        </w:trPr>
        <w:tc>
          <w:tcPr>
            <w:tcW w:w="1335" w:type="dxa"/>
          </w:tcPr>
          <w:p w14:paraId="05A43C0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A0893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1BC588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19BDA5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147CD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406559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20F69F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460DAD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B8F14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0C217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6C4CF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DD2445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08F23197" w14:textId="77777777" w:rsidTr="003161FD">
        <w:trPr>
          <w:trHeight w:val="240"/>
        </w:trPr>
        <w:tc>
          <w:tcPr>
            <w:tcW w:w="1335" w:type="dxa"/>
          </w:tcPr>
          <w:p w14:paraId="384716A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3C702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BA6D16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9BBF1F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A3FA97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550E4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12722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FB2BF6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76690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BC27F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56A20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39291D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060576" w:rsidRPr="00C7632E" w14:paraId="5A7822FF" w14:textId="77777777" w:rsidTr="003161FD">
        <w:trPr>
          <w:trHeight w:val="240"/>
        </w:trPr>
        <w:tc>
          <w:tcPr>
            <w:tcW w:w="1335" w:type="dxa"/>
          </w:tcPr>
          <w:p w14:paraId="4E6515B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FEFF9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FA05C8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60BBAD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0B51E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51BA3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61019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287714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12503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9C457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22C1B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6FA77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060576" w:rsidRPr="00C7632E" w14:paraId="3561F9C1" w14:textId="77777777" w:rsidTr="003161FD">
        <w:trPr>
          <w:trHeight w:val="240"/>
        </w:trPr>
        <w:tc>
          <w:tcPr>
            <w:tcW w:w="1335" w:type="dxa"/>
          </w:tcPr>
          <w:p w14:paraId="4DE3754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16895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3DA0C8E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C48BD2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8E776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D88C27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99A4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B4A941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1FC1D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5B673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92645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C2152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1DB5DE46" w14:textId="77777777" w:rsidTr="003161FD">
        <w:trPr>
          <w:trHeight w:val="240"/>
        </w:trPr>
        <w:tc>
          <w:tcPr>
            <w:tcW w:w="1335" w:type="dxa"/>
          </w:tcPr>
          <w:p w14:paraId="0AB7228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B45E7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899221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5BDE04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51599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E7856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F557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E331A7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8C15E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E325A9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C990B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BC0C79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7646468E" w14:textId="77777777" w:rsidTr="003161FD">
        <w:trPr>
          <w:trHeight w:val="240"/>
        </w:trPr>
        <w:tc>
          <w:tcPr>
            <w:tcW w:w="1335" w:type="dxa"/>
          </w:tcPr>
          <w:p w14:paraId="651CE4E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86DBC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0A9EA9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199440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D46C2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347092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374BA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F5F074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A676E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2C1C3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4328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77500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060576" w:rsidRPr="00C7632E" w14:paraId="2F56BCB0" w14:textId="77777777" w:rsidTr="003161FD">
        <w:trPr>
          <w:trHeight w:val="240"/>
        </w:trPr>
        <w:tc>
          <w:tcPr>
            <w:tcW w:w="1335" w:type="dxa"/>
          </w:tcPr>
          <w:p w14:paraId="010DABE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88693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038B0C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9E2B32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00504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1416B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9B7C6D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A53081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69E47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6EBD7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66569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F15B89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060576" w:rsidRPr="00C7632E" w14:paraId="0B014EBE" w14:textId="77777777" w:rsidTr="003161FD">
        <w:trPr>
          <w:trHeight w:val="240"/>
        </w:trPr>
        <w:tc>
          <w:tcPr>
            <w:tcW w:w="1335" w:type="dxa"/>
          </w:tcPr>
          <w:p w14:paraId="2D918B53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39AAB6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FAE1D0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59C7F7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D3D87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D24496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2033F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276F5E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C58BD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D91C16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BB50B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B933FB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20AB1A10" w14:textId="77777777" w:rsidTr="003161FD">
        <w:trPr>
          <w:trHeight w:val="240"/>
        </w:trPr>
        <w:tc>
          <w:tcPr>
            <w:tcW w:w="1335" w:type="dxa"/>
          </w:tcPr>
          <w:p w14:paraId="4C368618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2C333F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5AD5E1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700D1D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57EBAE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9D5510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91CE2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F9ECE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59ED3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EE63F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7F01A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D6E6F2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060576" w:rsidRPr="00C7632E" w14:paraId="15763940" w14:textId="77777777" w:rsidTr="003161FD">
        <w:trPr>
          <w:trHeight w:val="240"/>
        </w:trPr>
        <w:tc>
          <w:tcPr>
            <w:tcW w:w="1335" w:type="dxa"/>
          </w:tcPr>
          <w:p w14:paraId="5F13AB0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9630B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6CD7ED9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2C39A0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F8809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6910D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B803F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F7CD7D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72683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15F17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FDCF4B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A5CB5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4</w:t>
            </w:r>
          </w:p>
        </w:tc>
      </w:tr>
      <w:tr w:rsidR="00060576" w:rsidRPr="00C7632E" w14:paraId="56A3AF23" w14:textId="77777777" w:rsidTr="003161FD">
        <w:trPr>
          <w:trHeight w:val="240"/>
        </w:trPr>
        <w:tc>
          <w:tcPr>
            <w:tcW w:w="1335" w:type="dxa"/>
          </w:tcPr>
          <w:p w14:paraId="737EF6A8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C983E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5D59B3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EB0819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6789C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31DFCB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75261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94314D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D84AB0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A1A9F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02700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917E3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060576" w:rsidRPr="00C7632E" w14:paraId="5203551A" w14:textId="77777777" w:rsidTr="003161FD">
        <w:trPr>
          <w:trHeight w:val="240"/>
        </w:trPr>
        <w:tc>
          <w:tcPr>
            <w:tcW w:w="1335" w:type="dxa"/>
          </w:tcPr>
          <w:p w14:paraId="6082C38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940EE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320B726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C2FC64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FD5B5B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4A8B19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B23A6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E77A3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C2083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4C2D88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F8F6F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26AE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060576" w:rsidRPr="00C7632E" w14:paraId="375FC54B" w14:textId="77777777" w:rsidTr="003161FD">
        <w:trPr>
          <w:trHeight w:val="240"/>
        </w:trPr>
        <w:tc>
          <w:tcPr>
            <w:tcW w:w="1335" w:type="dxa"/>
          </w:tcPr>
          <w:p w14:paraId="64E4A64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2CBD7D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124627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BE1753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5BD6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4CDD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CDEB9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6D44E2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9C64A5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1FADB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58674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B7DE24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45A3077F" w14:textId="77777777" w:rsidTr="003161FD">
        <w:trPr>
          <w:trHeight w:val="240"/>
        </w:trPr>
        <w:tc>
          <w:tcPr>
            <w:tcW w:w="1335" w:type="dxa"/>
          </w:tcPr>
          <w:p w14:paraId="7020AADB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4780E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22812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64E2B6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FE3ED3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0FB51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A3EF7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327025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91E0C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6A1BD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BA311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FFA05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2E57F234" w14:textId="77777777" w:rsidTr="003161FD">
        <w:trPr>
          <w:trHeight w:val="240"/>
        </w:trPr>
        <w:tc>
          <w:tcPr>
            <w:tcW w:w="1335" w:type="dxa"/>
          </w:tcPr>
          <w:p w14:paraId="1A636470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10D33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A8487A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953F57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FBD49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180F0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2048B4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35F1A0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2772B9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D0AC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7E559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9A6C8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060576" w:rsidRPr="00C7632E" w14:paraId="69132824" w14:textId="77777777" w:rsidTr="003161FD">
        <w:trPr>
          <w:trHeight w:val="240"/>
        </w:trPr>
        <w:tc>
          <w:tcPr>
            <w:tcW w:w="1335" w:type="dxa"/>
          </w:tcPr>
          <w:p w14:paraId="7EF37D6B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1F6B7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66B200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6B89E4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9D262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ECE1CA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2F302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15631A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BB175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7BA91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11D53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2D188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9</w:t>
            </w:r>
          </w:p>
        </w:tc>
      </w:tr>
      <w:tr w:rsidR="00060576" w:rsidRPr="00C7632E" w14:paraId="12101E20" w14:textId="77777777" w:rsidTr="003161FD">
        <w:trPr>
          <w:trHeight w:val="240"/>
        </w:trPr>
        <w:tc>
          <w:tcPr>
            <w:tcW w:w="1335" w:type="dxa"/>
          </w:tcPr>
          <w:p w14:paraId="1EF7EE55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7EF30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93DCCE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2E980D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00C5A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AB295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5E367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D5B513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484FE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2D1F7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1DD37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145E93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060576" w:rsidRPr="00C7632E" w14:paraId="08A4F1AE" w14:textId="77777777" w:rsidTr="003161FD">
        <w:trPr>
          <w:trHeight w:val="240"/>
        </w:trPr>
        <w:tc>
          <w:tcPr>
            <w:tcW w:w="1335" w:type="dxa"/>
          </w:tcPr>
          <w:p w14:paraId="0F6067E0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07DC3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3BB6E3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8811C9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337B3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09DDA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88CA6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9CA760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1E36B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2509D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F6E89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B4532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060576" w:rsidRPr="00C7632E" w14:paraId="023750E8" w14:textId="77777777" w:rsidTr="003161FD">
        <w:trPr>
          <w:trHeight w:val="240"/>
        </w:trPr>
        <w:tc>
          <w:tcPr>
            <w:tcW w:w="1335" w:type="dxa"/>
          </w:tcPr>
          <w:p w14:paraId="3AD8576F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89F122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987E09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CC008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0681D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AAFC04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6FBC2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09221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108C82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F3611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E1E41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3F8FE1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</w:tr>
      <w:tr w:rsidR="00060576" w:rsidRPr="00C7632E" w14:paraId="505B8519" w14:textId="77777777" w:rsidTr="003161FD">
        <w:trPr>
          <w:trHeight w:val="240"/>
        </w:trPr>
        <w:tc>
          <w:tcPr>
            <w:tcW w:w="1335" w:type="dxa"/>
          </w:tcPr>
          <w:p w14:paraId="1F278463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0E94F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C75D8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FF0D19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A452E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0D871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03698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EF4052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275BF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A4CA64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945E4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BF13A6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060576" w:rsidRPr="00C7632E" w14:paraId="6B7D8688" w14:textId="77777777" w:rsidTr="003161FD">
        <w:trPr>
          <w:trHeight w:val="240"/>
        </w:trPr>
        <w:tc>
          <w:tcPr>
            <w:tcW w:w="1335" w:type="dxa"/>
          </w:tcPr>
          <w:p w14:paraId="620DE29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BA211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493E9E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980795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BBCA3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4937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E9112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643FF4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A609A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1CD665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FDB2E0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681C55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060576" w:rsidRPr="00C7632E" w14:paraId="2FF4E63E" w14:textId="77777777" w:rsidTr="003161FD">
        <w:trPr>
          <w:trHeight w:val="240"/>
        </w:trPr>
        <w:tc>
          <w:tcPr>
            <w:tcW w:w="1335" w:type="dxa"/>
          </w:tcPr>
          <w:p w14:paraId="499EF216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1BA185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B45E15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2E163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B8A9E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59D6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F8CD49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8C5158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D7A0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22168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C76D6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5BC9D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72A61DC0" w14:textId="77777777" w:rsidTr="003161FD">
        <w:trPr>
          <w:trHeight w:val="240"/>
        </w:trPr>
        <w:tc>
          <w:tcPr>
            <w:tcW w:w="1335" w:type="dxa"/>
          </w:tcPr>
          <w:p w14:paraId="61319EF4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ABECF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9AE1F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7F03AE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10730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1AB05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EB9B6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BB56EE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6C350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3B7F0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85D4F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E47C6E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</w:tr>
      <w:tr w:rsidR="00060576" w:rsidRPr="00C7632E" w14:paraId="03B86792" w14:textId="77777777" w:rsidTr="003161FD">
        <w:trPr>
          <w:trHeight w:val="240"/>
        </w:trPr>
        <w:tc>
          <w:tcPr>
            <w:tcW w:w="1335" w:type="dxa"/>
          </w:tcPr>
          <w:p w14:paraId="69D0316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052B5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85C956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2DC605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B69C8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461B2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8B9B2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6CB082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0548E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CA22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9C5F4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5FF06E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2F083D38" w14:textId="77777777" w:rsidTr="003161FD">
        <w:trPr>
          <w:trHeight w:val="240"/>
        </w:trPr>
        <w:tc>
          <w:tcPr>
            <w:tcW w:w="1335" w:type="dxa"/>
          </w:tcPr>
          <w:p w14:paraId="546A007D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A19AF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FC2001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08A6B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95700C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9C5141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8A10C6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566896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9B27CD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6C8CC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60FF5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E2F7E2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060576" w:rsidRPr="00C7632E" w14:paraId="5DCA4EAF" w14:textId="77777777" w:rsidTr="003161FD">
        <w:trPr>
          <w:trHeight w:val="240"/>
        </w:trPr>
        <w:tc>
          <w:tcPr>
            <w:tcW w:w="1335" w:type="dxa"/>
          </w:tcPr>
          <w:p w14:paraId="6A216216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DBCD08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6F99233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0E8A9B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8C43FF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D739E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D441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BDB369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C9269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DAB83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D8E5F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EFB67D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060576" w:rsidRPr="00C7632E" w14:paraId="273D3A35" w14:textId="77777777" w:rsidTr="003161FD">
        <w:trPr>
          <w:trHeight w:val="240"/>
        </w:trPr>
        <w:tc>
          <w:tcPr>
            <w:tcW w:w="1335" w:type="dxa"/>
          </w:tcPr>
          <w:p w14:paraId="35396B4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D5B5F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FB1EA5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778EFE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97CC4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84A07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0C41C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3436B2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714E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D2788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267077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5966F6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</w:tr>
      <w:tr w:rsidR="00060576" w:rsidRPr="00C7632E" w14:paraId="38C97FB6" w14:textId="77777777" w:rsidTr="003161FD">
        <w:trPr>
          <w:trHeight w:val="240"/>
        </w:trPr>
        <w:tc>
          <w:tcPr>
            <w:tcW w:w="1335" w:type="dxa"/>
          </w:tcPr>
          <w:p w14:paraId="72EED11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D8C81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6D80AE5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CADEC5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51B02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E0D36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1B694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DA234C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CFF03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3E544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34F94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4BAA1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17E4C275" w14:textId="77777777" w:rsidTr="003161FD">
        <w:trPr>
          <w:trHeight w:val="240"/>
        </w:trPr>
        <w:tc>
          <w:tcPr>
            <w:tcW w:w="1335" w:type="dxa"/>
          </w:tcPr>
          <w:p w14:paraId="2535420F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3404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193098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0E22FF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56734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91BAF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4BDA07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9C1EB2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67A6B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73890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5BD2F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2BA15D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060576" w:rsidRPr="00C7632E" w14:paraId="5F267EC3" w14:textId="77777777" w:rsidTr="003161FD">
        <w:trPr>
          <w:trHeight w:val="240"/>
        </w:trPr>
        <w:tc>
          <w:tcPr>
            <w:tcW w:w="1335" w:type="dxa"/>
          </w:tcPr>
          <w:p w14:paraId="3E04C4D1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FF563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99CA44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957E9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AB70D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14419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25301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9B3EF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EB69F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04DE42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737877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854900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060576" w:rsidRPr="00C7632E" w14:paraId="0AEAD622" w14:textId="77777777" w:rsidTr="003161FD">
        <w:trPr>
          <w:trHeight w:val="240"/>
        </w:trPr>
        <w:tc>
          <w:tcPr>
            <w:tcW w:w="1335" w:type="dxa"/>
          </w:tcPr>
          <w:p w14:paraId="62D9E26B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BD00C1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76BE94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1E1215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C994B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5B4FE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16255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2A275B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D898B9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BC477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20D9E0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F73720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7AABE517" w14:textId="77777777" w:rsidTr="003161FD">
        <w:trPr>
          <w:trHeight w:val="240"/>
        </w:trPr>
        <w:tc>
          <w:tcPr>
            <w:tcW w:w="1335" w:type="dxa"/>
          </w:tcPr>
          <w:p w14:paraId="6E258A6D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3C5A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36E979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4BACE1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81AF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3CB5B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15219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4B5DF4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044006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BCF9C0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A165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8C5787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060576" w:rsidRPr="00C7632E" w14:paraId="53B13287" w14:textId="77777777" w:rsidTr="003161FD">
        <w:trPr>
          <w:trHeight w:val="240"/>
        </w:trPr>
        <w:tc>
          <w:tcPr>
            <w:tcW w:w="1335" w:type="dxa"/>
          </w:tcPr>
          <w:p w14:paraId="2F809E7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4BFF7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2954A7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45641A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213A4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1C649E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F0E0A0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8A3394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D871D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942F4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E69F6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7DAF0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060576" w:rsidRPr="00C7632E" w14:paraId="7BE0D364" w14:textId="77777777" w:rsidTr="003161FD">
        <w:trPr>
          <w:trHeight w:val="240"/>
        </w:trPr>
        <w:tc>
          <w:tcPr>
            <w:tcW w:w="1335" w:type="dxa"/>
          </w:tcPr>
          <w:p w14:paraId="4FEC56B5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8C74CA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0D44F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BFCA67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8C1A8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E340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305D4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E784B6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F0C47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AE0F9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986E6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CCFD30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060576" w:rsidRPr="00C7632E" w14:paraId="69019EB0" w14:textId="77777777" w:rsidTr="003161FD">
        <w:trPr>
          <w:trHeight w:val="240"/>
        </w:trPr>
        <w:tc>
          <w:tcPr>
            <w:tcW w:w="1335" w:type="dxa"/>
          </w:tcPr>
          <w:p w14:paraId="7B1AA7B9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A162E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25C647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D87825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2A15FA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DEC3F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11773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D1806C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DC99D5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A52B2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D7470B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162E7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060576" w:rsidRPr="00C7632E" w14:paraId="33C151CF" w14:textId="77777777" w:rsidTr="003161FD">
        <w:trPr>
          <w:trHeight w:val="240"/>
        </w:trPr>
        <w:tc>
          <w:tcPr>
            <w:tcW w:w="1335" w:type="dxa"/>
          </w:tcPr>
          <w:p w14:paraId="7E31B1C1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7D47E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83D310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E8EC2E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D78D8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5C5E3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96267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64F551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80185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9338CC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ACF58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B54154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060576" w:rsidRPr="00C7632E" w14:paraId="7A79A37F" w14:textId="77777777" w:rsidTr="003161FD">
        <w:trPr>
          <w:trHeight w:val="240"/>
        </w:trPr>
        <w:tc>
          <w:tcPr>
            <w:tcW w:w="1335" w:type="dxa"/>
          </w:tcPr>
          <w:p w14:paraId="1A6C4632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CDB76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D015F4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8B017F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94CA1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194F9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0E092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082D03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7B027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1B187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86DA7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577A82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060576" w:rsidRPr="00C7632E" w14:paraId="788CF9D7" w14:textId="77777777" w:rsidTr="003161FD">
        <w:trPr>
          <w:trHeight w:val="240"/>
        </w:trPr>
        <w:tc>
          <w:tcPr>
            <w:tcW w:w="1335" w:type="dxa"/>
          </w:tcPr>
          <w:p w14:paraId="2782311B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A296E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084CBD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18C53A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727DD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51ABB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348D4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91DA14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C2217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28B0DA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9697E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B4E5E8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060576" w:rsidRPr="00C7632E" w14:paraId="099A3DC7" w14:textId="77777777" w:rsidTr="003161FD">
        <w:trPr>
          <w:trHeight w:val="240"/>
        </w:trPr>
        <w:tc>
          <w:tcPr>
            <w:tcW w:w="1335" w:type="dxa"/>
          </w:tcPr>
          <w:p w14:paraId="5359B20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0F99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87BC1C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EC4E6B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2D335E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C870D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9E5E6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D98248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BF29B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B0FC7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D171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E024EE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46202F20" w14:textId="77777777" w:rsidTr="003161FD">
        <w:trPr>
          <w:trHeight w:val="240"/>
        </w:trPr>
        <w:tc>
          <w:tcPr>
            <w:tcW w:w="1335" w:type="dxa"/>
          </w:tcPr>
          <w:p w14:paraId="7D40BBC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71B6B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07C2F8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73810B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E6A2B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FDE71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97C45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A54D73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D0172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149D9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EEE77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D732A0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6CAB6ABC" w14:textId="77777777" w:rsidTr="003161FD">
        <w:trPr>
          <w:trHeight w:val="240"/>
        </w:trPr>
        <w:tc>
          <w:tcPr>
            <w:tcW w:w="1335" w:type="dxa"/>
          </w:tcPr>
          <w:p w14:paraId="5BBCBDB5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C6B5D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C3B31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5ECBC3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FC8C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A8D48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ED96E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4C2282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8B480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556B85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AEBABB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E2857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060576" w:rsidRPr="00C7632E" w14:paraId="57C013F4" w14:textId="77777777" w:rsidTr="003161FD">
        <w:trPr>
          <w:trHeight w:val="240"/>
        </w:trPr>
        <w:tc>
          <w:tcPr>
            <w:tcW w:w="1335" w:type="dxa"/>
          </w:tcPr>
          <w:p w14:paraId="072AAF1A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B8C35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CE23E5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E7F8F9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EB5505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D8702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5256F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FDF055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9DBC82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9922F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DFC9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37B24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060576" w:rsidRPr="00C7632E" w14:paraId="2D0CCAB0" w14:textId="77777777" w:rsidTr="003161FD">
        <w:trPr>
          <w:trHeight w:val="240"/>
        </w:trPr>
        <w:tc>
          <w:tcPr>
            <w:tcW w:w="1335" w:type="dxa"/>
          </w:tcPr>
          <w:p w14:paraId="7ECA6BA0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8FE03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899B15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B3621A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B556C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CF3E6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9ABA8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CF2D29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84D2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487949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5BB43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91DF35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060576" w:rsidRPr="00C7632E" w14:paraId="1184FDF9" w14:textId="77777777" w:rsidTr="003161FD">
        <w:trPr>
          <w:trHeight w:val="240"/>
        </w:trPr>
        <w:tc>
          <w:tcPr>
            <w:tcW w:w="1335" w:type="dxa"/>
          </w:tcPr>
          <w:p w14:paraId="5EC88E5D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F0A6A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D95BCB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474AA3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B1F6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83B87F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DC930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F01747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DEF6C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AD93B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09D85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BE105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060576" w:rsidRPr="00C7632E" w14:paraId="3F1B3D63" w14:textId="77777777" w:rsidTr="003161FD">
        <w:trPr>
          <w:trHeight w:val="240"/>
        </w:trPr>
        <w:tc>
          <w:tcPr>
            <w:tcW w:w="1335" w:type="dxa"/>
          </w:tcPr>
          <w:p w14:paraId="360FE750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29C83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2CF201B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B39150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E9CE2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96384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FA10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444B4C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D81BE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B305B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EF426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D34C1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</w:tr>
      <w:tr w:rsidR="00060576" w:rsidRPr="00C7632E" w14:paraId="209E4641" w14:textId="77777777" w:rsidTr="003161FD">
        <w:trPr>
          <w:trHeight w:val="240"/>
        </w:trPr>
        <w:tc>
          <w:tcPr>
            <w:tcW w:w="1335" w:type="dxa"/>
          </w:tcPr>
          <w:p w14:paraId="130EE4CC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6C13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6410B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854881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DF4CBE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3FC4B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6BAD1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DDB9C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CFC8DA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D24D5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1ED627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E725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060576" w:rsidRPr="00C7632E" w14:paraId="08FFEA7C" w14:textId="77777777" w:rsidTr="003161FD">
        <w:trPr>
          <w:trHeight w:val="240"/>
        </w:trPr>
        <w:tc>
          <w:tcPr>
            <w:tcW w:w="1335" w:type="dxa"/>
          </w:tcPr>
          <w:p w14:paraId="72F9F99C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AE9D93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8401E3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ED476E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E2620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D82FF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B3F24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461D9A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E7589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3EAE5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B3016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F49459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0E65DE09" w14:textId="77777777" w:rsidTr="003161FD">
        <w:trPr>
          <w:trHeight w:val="240"/>
        </w:trPr>
        <w:tc>
          <w:tcPr>
            <w:tcW w:w="1335" w:type="dxa"/>
          </w:tcPr>
          <w:p w14:paraId="5CD339BD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5AE55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01C569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A3232C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D39D7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4BD00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780CB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68D55A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1A9FF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3785D9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AC2C6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3103A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060576" w:rsidRPr="00C7632E" w14:paraId="39587479" w14:textId="77777777" w:rsidTr="003161FD">
        <w:trPr>
          <w:trHeight w:val="240"/>
        </w:trPr>
        <w:tc>
          <w:tcPr>
            <w:tcW w:w="1335" w:type="dxa"/>
          </w:tcPr>
          <w:p w14:paraId="7503B3DE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18391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E541C4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BCD843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571E0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28EF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80A67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A7E96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68DDD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14835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0047F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6D5F65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060576" w:rsidRPr="00C7632E" w14:paraId="6B9A1C7E" w14:textId="77777777" w:rsidTr="003161FD">
        <w:trPr>
          <w:trHeight w:val="240"/>
        </w:trPr>
        <w:tc>
          <w:tcPr>
            <w:tcW w:w="1335" w:type="dxa"/>
          </w:tcPr>
          <w:p w14:paraId="11790C05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CEC8E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6FEECE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CD3852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A71EC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547F5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3A5747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D72910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3203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B820D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D09CF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2286C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</w:tr>
      <w:tr w:rsidR="00060576" w:rsidRPr="00C7632E" w14:paraId="743E8B3D" w14:textId="77777777" w:rsidTr="003161FD">
        <w:trPr>
          <w:trHeight w:val="240"/>
        </w:trPr>
        <w:tc>
          <w:tcPr>
            <w:tcW w:w="1335" w:type="dxa"/>
          </w:tcPr>
          <w:p w14:paraId="12440CA1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A543E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A2A86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C6397B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C0797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FF80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ECAFA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81C60A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B4DA9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325FE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3959EE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FD94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</w:tr>
      <w:tr w:rsidR="00060576" w:rsidRPr="00C7632E" w14:paraId="17D5068E" w14:textId="77777777" w:rsidTr="003161FD">
        <w:trPr>
          <w:trHeight w:val="240"/>
        </w:trPr>
        <w:tc>
          <w:tcPr>
            <w:tcW w:w="1335" w:type="dxa"/>
          </w:tcPr>
          <w:p w14:paraId="1E7098CD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A2AAD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B80E70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B2CBB9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2619F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C0530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3E3C6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DA1690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482C4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D88D9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BCD1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B3126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3E786D55" w14:textId="77777777" w:rsidTr="003161FD">
        <w:trPr>
          <w:trHeight w:val="240"/>
        </w:trPr>
        <w:tc>
          <w:tcPr>
            <w:tcW w:w="1335" w:type="dxa"/>
          </w:tcPr>
          <w:p w14:paraId="62693DF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A7B186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F6401E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AAAF17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FEFCB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31A3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6275E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651F14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A1892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01799F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7BBD0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0EA26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295BF120" w14:textId="77777777" w:rsidTr="003161FD">
        <w:trPr>
          <w:trHeight w:val="240"/>
        </w:trPr>
        <w:tc>
          <w:tcPr>
            <w:tcW w:w="1335" w:type="dxa"/>
          </w:tcPr>
          <w:p w14:paraId="2D0726A7" w14:textId="77777777" w:rsidR="00060576" w:rsidRPr="00C7632E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62A72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1B3CF9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A2F01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85F804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C8A2A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155E8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CD823C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E2699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FA3BF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CDC738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04A318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060576" w:rsidRPr="00C7632E" w14:paraId="5FE13D65" w14:textId="77777777" w:rsidTr="003161FD">
        <w:trPr>
          <w:trHeight w:val="240"/>
        </w:trPr>
        <w:tc>
          <w:tcPr>
            <w:tcW w:w="1335" w:type="dxa"/>
          </w:tcPr>
          <w:p w14:paraId="473E189D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431D8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DD0530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C0E19F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0724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111E67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C2B09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5FCFFB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EA390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59A10C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81FF8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034AD1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</w:tr>
      <w:tr w:rsidR="00060576" w:rsidRPr="00C7632E" w14:paraId="2C6358F8" w14:textId="77777777" w:rsidTr="003161FD">
        <w:trPr>
          <w:trHeight w:val="240"/>
        </w:trPr>
        <w:tc>
          <w:tcPr>
            <w:tcW w:w="1335" w:type="dxa"/>
          </w:tcPr>
          <w:p w14:paraId="5EFD3710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3645D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421371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94A86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1E871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30BC0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A9D6A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B9D49A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1F0B8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E09C4C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CE1F5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9536C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060576" w:rsidRPr="00C7632E" w14:paraId="0BE3D3E7" w14:textId="77777777" w:rsidTr="003161FD">
        <w:trPr>
          <w:trHeight w:val="240"/>
        </w:trPr>
        <w:tc>
          <w:tcPr>
            <w:tcW w:w="1335" w:type="dxa"/>
          </w:tcPr>
          <w:p w14:paraId="7A58F26A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158C1E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514467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5E0F56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32B7D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C3D46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9B9363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1617C9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3F4EDC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52544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F787DC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7E7F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060576" w:rsidRPr="00C7632E" w14:paraId="72B468F5" w14:textId="77777777" w:rsidTr="003161FD">
        <w:trPr>
          <w:trHeight w:val="240"/>
        </w:trPr>
        <w:tc>
          <w:tcPr>
            <w:tcW w:w="1335" w:type="dxa"/>
          </w:tcPr>
          <w:p w14:paraId="3E44F3C0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47D46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3CAB7FF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A58911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C2732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C84C3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2020B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694AED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103CF6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37D0D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52E98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D670D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060576" w:rsidRPr="00C7632E" w14:paraId="745C62CF" w14:textId="77777777" w:rsidTr="003161FD">
        <w:trPr>
          <w:trHeight w:val="240"/>
        </w:trPr>
        <w:tc>
          <w:tcPr>
            <w:tcW w:w="1335" w:type="dxa"/>
          </w:tcPr>
          <w:p w14:paraId="0E2B7252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CD7C3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6D24492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417A6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6118C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00686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B216A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71BD95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26D9BD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1FFB07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22862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81385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9</w:t>
            </w:r>
          </w:p>
        </w:tc>
      </w:tr>
      <w:tr w:rsidR="00060576" w:rsidRPr="00C7632E" w14:paraId="496CB22C" w14:textId="77777777" w:rsidTr="003161FD">
        <w:trPr>
          <w:trHeight w:val="240"/>
        </w:trPr>
        <w:tc>
          <w:tcPr>
            <w:tcW w:w="1335" w:type="dxa"/>
          </w:tcPr>
          <w:p w14:paraId="17479849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A9F06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277742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BAF0D5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9FF6B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4C96E4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9772E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320DA9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6ED3A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BAB72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21185A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540FE6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9</w:t>
            </w:r>
          </w:p>
        </w:tc>
      </w:tr>
      <w:tr w:rsidR="00060576" w:rsidRPr="00C7632E" w14:paraId="73B7C06A" w14:textId="77777777" w:rsidTr="003161FD">
        <w:trPr>
          <w:trHeight w:val="240"/>
        </w:trPr>
        <w:tc>
          <w:tcPr>
            <w:tcW w:w="1335" w:type="dxa"/>
          </w:tcPr>
          <w:p w14:paraId="69FC2C61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3F82B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187966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9A0DB8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12D78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E26DA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96121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93FBA9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CE6175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21A07F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B0AB1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3A107D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060576" w:rsidRPr="00C7632E" w14:paraId="30937067" w14:textId="77777777" w:rsidTr="003161FD">
        <w:trPr>
          <w:trHeight w:val="240"/>
        </w:trPr>
        <w:tc>
          <w:tcPr>
            <w:tcW w:w="1335" w:type="dxa"/>
          </w:tcPr>
          <w:p w14:paraId="6B5D8A82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977B8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46C112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0DB479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56ECD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CC98EC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B7881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9149C7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C2BB4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96471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B310F3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21D27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7</w:t>
            </w:r>
          </w:p>
        </w:tc>
      </w:tr>
      <w:tr w:rsidR="00060576" w:rsidRPr="00C7632E" w14:paraId="1558B682" w14:textId="77777777" w:rsidTr="003161FD">
        <w:trPr>
          <w:trHeight w:val="240"/>
        </w:trPr>
        <w:tc>
          <w:tcPr>
            <w:tcW w:w="1335" w:type="dxa"/>
          </w:tcPr>
          <w:p w14:paraId="234BE51A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A0ED7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5C1B71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39A635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E20D5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25E16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45D5E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12B1D6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151F7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64E08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06CC7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7DF1C9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060576" w:rsidRPr="00C7632E" w14:paraId="336DA7AB" w14:textId="77777777" w:rsidTr="003161FD">
        <w:trPr>
          <w:trHeight w:val="240"/>
        </w:trPr>
        <w:tc>
          <w:tcPr>
            <w:tcW w:w="1335" w:type="dxa"/>
          </w:tcPr>
          <w:p w14:paraId="075E510D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581F9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77BFA7D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E9786E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1E253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D860FF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B1F229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47DD2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F2A0A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C0981F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3CB475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87C4B9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060576" w:rsidRPr="00C7632E" w14:paraId="5C6EF1C1" w14:textId="77777777" w:rsidTr="003161FD">
        <w:trPr>
          <w:trHeight w:val="240"/>
        </w:trPr>
        <w:tc>
          <w:tcPr>
            <w:tcW w:w="1335" w:type="dxa"/>
          </w:tcPr>
          <w:p w14:paraId="10C6189A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AA786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8D8F01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57E72F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0CA5A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33BB52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A2AAD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F818B2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C3E06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083F68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1966F1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330A67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</w:tr>
      <w:tr w:rsidR="00060576" w:rsidRPr="00C7632E" w14:paraId="3642AB46" w14:textId="77777777" w:rsidTr="003161FD">
        <w:trPr>
          <w:trHeight w:val="240"/>
        </w:trPr>
        <w:tc>
          <w:tcPr>
            <w:tcW w:w="1335" w:type="dxa"/>
          </w:tcPr>
          <w:p w14:paraId="273D60BE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8B5148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5E0EE5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1241FC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1E2DFA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AB719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30CEB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67668A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993D9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DC6D7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5F92F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09604C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060576" w:rsidRPr="00C7632E" w14:paraId="365A7E26" w14:textId="77777777" w:rsidTr="003161FD">
        <w:trPr>
          <w:trHeight w:val="240"/>
        </w:trPr>
        <w:tc>
          <w:tcPr>
            <w:tcW w:w="1335" w:type="dxa"/>
          </w:tcPr>
          <w:p w14:paraId="36B179DE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19D008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F2A34C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1387CA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F1401B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D93AA6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FCAC6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C6E98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9D874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EB633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448FC6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F08F98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</w:tr>
      <w:tr w:rsidR="00060576" w:rsidRPr="00C7632E" w14:paraId="2F13335F" w14:textId="77777777" w:rsidTr="003161FD">
        <w:trPr>
          <w:trHeight w:val="240"/>
        </w:trPr>
        <w:tc>
          <w:tcPr>
            <w:tcW w:w="1335" w:type="dxa"/>
          </w:tcPr>
          <w:p w14:paraId="48A64F2C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381CE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16B8D20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B5E652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F5A963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14216D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734C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544605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311FC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9C1EC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54C4A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0A16A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060576" w:rsidRPr="00C7632E" w14:paraId="7CDA0ADC" w14:textId="77777777" w:rsidTr="003161FD">
        <w:trPr>
          <w:trHeight w:val="240"/>
        </w:trPr>
        <w:tc>
          <w:tcPr>
            <w:tcW w:w="1335" w:type="dxa"/>
          </w:tcPr>
          <w:p w14:paraId="0EA69A48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797CA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7B0950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C51C60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8277D0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DF5022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60BF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9A729F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00DC5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10DA2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8D019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682393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060576" w:rsidRPr="00C7632E" w14:paraId="75F2F553" w14:textId="77777777" w:rsidTr="003161FD">
        <w:trPr>
          <w:trHeight w:val="240"/>
        </w:trPr>
        <w:tc>
          <w:tcPr>
            <w:tcW w:w="1335" w:type="dxa"/>
          </w:tcPr>
          <w:p w14:paraId="53DF91E2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EC5D9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0CF8FE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5D031D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13C87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FD47C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3B6938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E456DE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89690B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33B574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8F6C7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74039B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060576" w:rsidRPr="00C7632E" w14:paraId="4C37CB10" w14:textId="77777777" w:rsidTr="003161FD">
        <w:trPr>
          <w:trHeight w:val="240"/>
        </w:trPr>
        <w:tc>
          <w:tcPr>
            <w:tcW w:w="1335" w:type="dxa"/>
          </w:tcPr>
          <w:p w14:paraId="04BA54E3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5732F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5B4A6DB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160E75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D98D6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7214F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29AB2C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3C84EF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8AEE37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E1979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B80322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010B68A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060576" w:rsidRPr="00C7632E" w14:paraId="201E0C28" w14:textId="77777777" w:rsidTr="003161FD">
        <w:trPr>
          <w:trHeight w:val="240"/>
        </w:trPr>
        <w:tc>
          <w:tcPr>
            <w:tcW w:w="1335" w:type="dxa"/>
          </w:tcPr>
          <w:p w14:paraId="1375F344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F0232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0244E99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8C30E0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DFE85F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65B6D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123F76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BD5EA3B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887906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3BCB23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90EA5C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1F99D8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</w:tr>
      <w:tr w:rsidR="00060576" w:rsidRPr="00C7632E" w14:paraId="098475F2" w14:textId="77777777" w:rsidTr="003161FD">
        <w:trPr>
          <w:trHeight w:val="240"/>
        </w:trPr>
        <w:tc>
          <w:tcPr>
            <w:tcW w:w="1335" w:type="dxa"/>
          </w:tcPr>
          <w:p w14:paraId="3BC51D85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0A39A2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6751A5CF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252EB9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225B1B8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1F7E7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244666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519DBBC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C0F6C01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AF2F6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B9DEA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A07A6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060576" w:rsidRPr="00C7632E" w14:paraId="022C19BF" w14:textId="77777777" w:rsidTr="003161FD">
        <w:trPr>
          <w:trHeight w:val="240"/>
        </w:trPr>
        <w:tc>
          <w:tcPr>
            <w:tcW w:w="1335" w:type="dxa"/>
          </w:tcPr>
          <w:p w14:paraId="39AD850E" w14:textId="77777777" w:rsidR="00060576" w:rsidRPr="0087341F" w:rsidRDefault="00060576" w:rsidP="00C53D9D">
            <w:pPr>
              <w:pStyle w:val="ListParagraph"/>
              <w:numPr>
                <w:ilvl w:val="0"/>
                <w:numId w:val="95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D6302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0" w:type="dxa"/>
            <w:shd w:val="clear" w:color="auto" w:fill="auto"/>
            <w:noWrap/>
            <w:vAlign w:val="bottom"/>
            <w:hideMark/>
          </w:tcPr>
          <w:p w14:paraId="4401CEE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46BA7D3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1201B4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D804C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3BE41E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0AB1D1D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88CB56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DED6800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BBA5F5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DA9FA9" w14:textId="77777777" w:rsidR="00060576" w:rsidRPr="00C7632E" w:rsidRDefault="00060576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C7632E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</w:tbl>
    <w:p w14:paraId="7D97575A" w14:textId="77777777" w:rsidR="003161FD" w:rsidRDefault="003161FD" w:rsidP="003161F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680FF78" w14:textId="1F908AF3" w:rsidR="004F5850" w:rsidRPr="003161FD" w:rsidRDefault="0001786E" w:rsidP="003161FD">
      <w:pPr>
        <w:widowControl w:val="0"/>
        <w:autoSpaceDE w:val="0"/>
        <w:autoSpaceDN w:val="0"/>
        <w:adjustRightInd w:val="0"/>
        <w:spacing w:line="480" w:lineRule="auto"/>
        <w:ind w:left="-426" w:hanging="141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Tabulasi</w:t>
      </w:r>
      <w:proofErr w:type="spellEnd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Jawaban</w:t>
      </w:r>
      <w:proofErr w:type="spellEnd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proofErr w:type="gramStart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</w:t>
      </w:r>
      <w:proofErr w:type="spellStart"/>
      <w:r w:rsidRP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>Kenyamanan</w:t>
      </w:r>
      <w:proofErr w:type="spellEnd"/>
      <w:proofErr w:type="gramEnd"/>
      <w:r w:rsidR="003161F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4)</w:t>
      </w:r>
    </w:p>
    <w:tbl>
      <w:tblPr>
        <w:tblW w:w="8790" w:type="dxa"/>
        <w:tblInd w:w="-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30"/>
        <w:gridCol w:w="839"/>
        <w:gridCol w:w="851"/>
        <w:gridCol w:w="708"/>
        <w:gridCol w:w="851"/>
        <w:gridCol w:w="850"/>
        <w:gridCol w:w="709"/>
        <w:gridCol w:w="709"/>
        <w:gridCol w:w="850"/>
        <w:gridCol w:w="993"/>
      </w:tblGrid>
      <w:tr w:rsidR="00776F57" w:rsidRPr="00BC4E35" w14:paraId="77E7930F" w14:textId="77777777" w:rsidTr="00776F57">
        <w:trPr>
          <w:trHeight w:val="85"/>
        </w:trPr>
        <w:tc>
          <w:tcPr>
            <w:tcW w:w="1430" w:type="dxa"/>
            <w:vMerge w:val="restart"/>
          </w:tcPr>
          <w:p w14:paraId="1BF3229D" w14:textId="77777777" w:rsidR="00776F57" w:rsidRPr="00BC4E35" w:rsidRDefault="00776F57" w:rsidP="003674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proofErr w:type="spellStart"/>
            <w:r w:rsidRPr="00BC4E3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sponden</w:t>
            </w:r>
            <w:proofErr w:type="spellEnd"/>
          </w:p>
        </w:tc>
        <w:tc>
          <w:tcPr>
            <w:tcW w:w="6367" w:type="dxa"/>
            <w:gridSpan w:val="8"/>
            <w:shd w:val="clear" w:color="auto" w:fill="auto"/>
            <w:noWrap/>
            <w:vAlign w:val="bottom"/>
            <w:hideMark/>
          </w:tcPr>
          <w:p w14:paraId="59839DE0" w14:textId="77777777" w:rsidR="00776F57" w:rsidRPr="00BC4E35" w:rsidRDefault="00776F57" w:rsidP="003674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NYAMANAN (X4)</w:t>
            </w:r>
          </w:p>
        </w:tc>
        <w:tc>
          <w:tcPr>
            <w:tcW w:w="993" w:type="dxa"/>
            <w:vMerge w:val="restart"/>
            <w:shd w:val="clear" w:color="auto" w:fill="auto"/>
            <w:noWrap/>
            <w:vAlign w:val="center"/>
            <w:hideMark/>
          </w:tcPr>
          <w:p w14:paraId="294C8719" w14:textId="77777777" w:rsidR="00776F57" w:rsidRPr="00BC4E35" w:rsidRDefault="00776F57" w:rsidP="003674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otal</w:t>
            </w:r>
          </w:p>
        </w:tc>
      </w:tr>
      <w:tr w:rsidR="00776F57" w:rsidRPr="00BC4E35" w14:paraId="0D2FFC94" w14:textId="77777777" w:rsidTr="00776F57">
        <w:trPr>
          <w:trHeight w:val="85"/>
        </w:trPr>
        <w:tc>
          <w:tcPr>
            <w:tcW w:w="1430" w:type="dxa"/>
            <w:vMerge/>
          </w:tcPr>
          <w:p w14:paraId="0A01A382" w14:textId="77777777" w:rsidR="00776F57" w:rsidRPr="00BC4E35" w:rsidRDefault="00776F57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BEA6BD8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B383175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5CE363C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30388D2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A49EC8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6C24DE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6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ECF13B0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334C3D" w14:textId="77777777" w:rsidR="00776F57" w:rsidRPr="00BC4E35" w:rsidRDefault="00776F57" w:rsidP="00776F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8</w:t>
            </w:r>
          </w:p>
        </w:tc>
        <w:tc>
          <w:tcPr>
            <w:tcW w:w="993" w:type="dxa"/>
            <w:vMerge/>
            <w:shd w:val="clear" w:color="auto" w:fill="auto"/>
            <w:vAlign w:val="center"/>
            <w:hideMark/>
          </w:tcPr>
          <w:p w14:paraId="60007907" w14:textId="77777777" w:rsidR="00776F57" w:rsidRPr="00BC4E35" w:rsidRDefault="00776F57" w:rsidP="003674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776F57" w:rsidRPr="00BC4E35" w14:paraId="7F9003F3" w14:textId="77777777" w:rsidTr="00776F57">
        <w:trPr>
          <w:trHeight w:val="73"/>
        </w:trPr>
        <w:tc>
          <w:tcPr>
            <w:tcW w:w="1430" w:type="dxa"/>
          </w:tcPr>
          <w:p w14:paraId="04F976F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156646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55DE5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B3F883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F5AAE2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D8034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02B76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42A08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14C77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435D09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</w:tr>
      <w:tr w:rsidR="00776F57" w:rsidRPr="00BC4E35" w14:paraId="554B5E99" w14:textId="77777777" w:rsidTr="00776F57">
        <w:trPr>
          <w:trHeight w:val="73"/>
        </w:trPr>
        <w:tc>
          <w:tcPr>
            <w:tcW w:w="1430" w:type="dxa"/>
          </w:tcPr>
          <w:p w14:paraId="52F46BF9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5DF227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3A4ED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3EEF0C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0990E3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C325B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8B30E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E0E49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AD5AC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881594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</w:tr>
      <w:tr w:rsidR="00776F57" w:rsidRPr="00BC4E35" w14:paraId="5527876C" w14:textId="77777777" w:rsidTr="00776F57">
        <w:trPr>
          <w:trHeight w:val="73"/>
        </w:trPr>
        <w:tc>
          <w:tcPr>
            <w:tcW w:w="1430" w:type="dxa"/>
          </w:tcPr>
          <w:p w14:paraId="4778F0F1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5C033D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91238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00CF83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9C223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D95A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753F0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00BAA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10565D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720ECC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413D19B8" w14:textId="77777777" w:rsidTr="00776F57">
        <w:trPr>
          <w:trHeight w:val="73"/>
        </w:trPr>
        <w:tc>
          <w:tcPr>
            <w:tcW w:w="1430" w:type="dxa"/>
          </w:tcPr>
          <w:p w14:paraId="68832155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9A2B7B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6D8D7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FD7EBD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9803F8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811C10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C2749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A393F5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1404E9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B13CA1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8</w:t>
            </w:r>
          </w:p>
        </w:tc>
      </w:tr>
      <w:tr w:rsidR="00776F57" w:rsidRPr="00BC4E35" w14:paraId="558287CB" w14:textId="77777777" w:rsidTr="00776F57">
        <w:trPr>
          <w:trHeight w:val="73"/>
        </w:trPr>
        <w:tc>
          <w:tcPr>
            <w:tcW w:w="1430" w:type="dxa"/>
          </w:tcPr>
          <w:p w14:paraId="60106C67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11B8CF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8FC195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A64828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CEF8AA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A6B87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30006A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0CD2F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E064FC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330784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3F17CC7C" w14:textId="77777777" w:rsidTr="00776F57">
        <w:trPr>
          <w:trHeight w:val="73"/>
        </w:trPr>
        <w:tc>
          <w:tcPr>
            <w:tcW w:w="1430" w:type="dxa"/>
          </w:tcPr>
          <w:p w14:paraId="0BA04E57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FEA200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DC27E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FF498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89363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F2A06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01160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B7706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260C39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53B4D7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60F013E1" w14:textId="77777777" w:rsidTr="00776F57">
        <w:trPr>
          <w:trHeight w:val="73"/>
        </w:trPr>
        <w:tc>
          <w:tcPr>
            <w:tcW w:w="1430" w:type="dxa"/>
          </w:tcPr>
          <w:p w14:paraId="0F0C8D5D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F97D3D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EA7D67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7DCA0D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61489F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FCB10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1F2DA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8276C0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B676AB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976784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8</w:t>
            </w:r>
          </w:p>
        </w:tc>
      </w:tr>
      <w:tr w:rsidR="00776F57" w:rsidRPr="00BC4E35" w14:paraId="6E53B914" w14:textId="77777777" w:rsidTr="00776F57">
        <w:trPr>
          <w:trHeight w:val="73"/>
        </w:trPr>
        <w:tc>
          <w:tcPr>
            <w:tcW w:w="1430" w:type="dxa"/>
          </w:tcPr>
          <w:p w14:paraId="75377667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BC63B3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ED97E5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8D0008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EB22F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D86BD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DAD71C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1F3410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13746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166583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38558642" w14:textId="77777777" w:rsidTr="00776F57">
        <w:trPr>
          <w:trHeight w:val="73"/>
        </w:trPr>
        <w:tc>
          <w:tcPr>
            <w:tcW w:w="1430" w:type="dxa"/>
          </w:tcPr>
          <w:p w14:paraId="1CF038D1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6C069D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EA9349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C54979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48884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DA0A80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75B73E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7A50D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7B2AF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D2CBCD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3305FB06" w14:textId="77777777" w:rsidTr="00776F57">
        <w:trPr>
          <w:trHeight w:val="73"/>
        </w:trPr>
        <w:tc>
          <w:tcPr>
            <w:tcW w:w="1430" w:type="dxa"/>
          </w:tcPr>
          <w:p w14:paraId="440C5915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8C262E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45A184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F634BF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F67191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39EAE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F4B90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86BA5C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C3816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B4862E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14387032" w14:textId="77777777" w:rsidTr="00776F57">
        <w:trPr>
          <w:trHeight w:val="73"/>
        </w:trPr>
        <w:tc>
          <w:tcPr>
            <w:tcW w:w="1430" w:type="dxa"/>
          </w:tcPr>
          <w:p w14:paraId="077BF23F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908FEE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928B21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945476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1D1A1A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33259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36B65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FF5F8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FFE7F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7723A6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7E993867" w14:textId="77777777" w:rsidTr="00776F57">
        <w:trPr>
          <w:trHeight w:val="73"/>
        </w:trPr>
        <w:tc>
          <w:tcPr>
            <w:tcW w:w="1430" w:type="dxa"/>
          </w:tcPr>
          <w:p w14:paraId="5434E6A9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C81B9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B9815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2A2C16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8E1DF5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40CC9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CF49B9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F028DB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03311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57F457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5</w:t>
            </w:r>
          </w:p>
        </w:tc>
      </w:tr>
      <w:tr w:rsidR="00776F57" w:rsidRPr="00BC4E35" w14:paraId="7584897C" w14:textId="77777777" w:rsidTr="00776F57">
        <w:trPr>
          <w:trHeight w:val="73"/>
        </w:trPr>
        <w:tc>
          <w:tcPr>
            <w:tcW w:w="1430" w:type="dxa"/>
          </w:tcPr>
          <w:p w14:paraId="5715B48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6BAF16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CC31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097762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9C793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6E395B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F359A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9C45DF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56EE2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AFB4B4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75DE06B5" w14:textId="77777777" w:rsidTr="00776F57">
        <w:trPr>
          <w:trHeight w:val="73"/>
        </w:trPr>
        <w:tc>
          <w:tcPr>
            <w:tcW w:w="1430" w:type="dxa"/>
          </w:tcPr>
          <w:p w14:paraId="789B42F1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764232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A5053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0C56FB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15C62F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4CF49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504FC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B112FA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5CFF0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3B019E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7AB07903" w14:textId="77777777" w:rsidTr="00776F57">
        <w:trPr>
          <w:trHeight w:val="73"/>
        </w:trPr>
        <w:tc>
          <w:tcPr>
            <w:tcW w:w="1430" w:type="dxa"/>
          </w:tcPr>
          <w:p w14:paraId="61B4478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C284CD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119F08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B2CA1D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A497D2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0546A3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17C6AC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D19D64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3DFDD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C3F125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58EFD744" w14:textId="77777777" w:rsidTr="00776F57">
        <w:trPr>
          <w:trHeight w:val="73"/>
        </w:trPr>
        <w:tc>
          <w:tcPr>
            <w:tcW w:w="1430" w:type="dxa"/>
          </w:tcPr>
          <w:p w14:paraId="5F1F524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FA3BD0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9712C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9B82B5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639AA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30975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C29BD1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47095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83D67F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6C9DB5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66641BC3" w14:textId="77777777" w:rsidTr="00776F57">
        <w:trPr>
          <w:trHeight w:val="73"/>
        </w:trPr>
        <w:tc>
          <w:tcPr>
            <w:tcW w:w="1430" w:type="dxa"/>
          </w:tcPr>
          <w:p w14:paraId="04223CE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087EED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9E1B3E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2BF4E9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0365D4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A6557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82AD3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EDE6D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ABCB9C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52F65D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5</w:t>
            </w:r>
          </w:p>
        </w:tc>
      </w:tr>
      <w:tr w:rsidR="00776F57" w:rsidRPr="00BC4E35" w14:paraId="53542465" w14:textId="77777777" w:rsidTr="00776F57">
        <w:trPr>
          <w:trHeight w:val="73"/>
        </w:trPr>
        <w:tc>
          <w:tcPr>
            <w:tcW w:w="1430" w:type="dxa"/>
          </w:tcPr>
          <w:p w14:paraId="2989FC6E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DA5D3B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DB7DF7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2046C6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BEE67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9CF8B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FD696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C0883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536F8A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8EEFC5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16</w:t>
            </w:r>
          </w:p>
        </w:tc>
      </w:tr>
      <w:tr w:rsidR="00776F57" w:rsidRPr="00BC4E35" w14:paraId="0301A149" w14:textId="77777777" w:rsidTr="00776F57">
        <w:trPr>
          <w:trHeight w:val="73"/>
        </w:trPr>
        <w:tc>
          <w:tcPr>
            <w:tcW w:w="1430" w:type="dxa"/>
          </w:tcPr>
          <w:p w14:paraId="5E0521C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5ED255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5BE128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7D8DCE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59F04B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085FF2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F999CF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283D1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BCC1D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9656C8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76784FB1" w14:textId="77777777" w:rsidTr="00776F57">
        <w:trPr>
          <w:trHeight w:val="73"/>
        </w:trPr>
        <w:tc>
          <w:tcPr>
            <w:tcW w:w="1430" w:type="dxa"/>
          </w:tcPr>
          <w:p w14:paraId="70951501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253BD0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186A0A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4CE504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9EBA32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DF7E0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F1B23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4F7D2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E80A3A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812DB6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64DE1341" w14:textId="77777777" w:rsidTr="00776F57">
        <w:trPr>
          <w:trHeight w:val="73"/>
        </w:trPr>
        <w:tc>
          <w:tcPr>
            <w:tcW w:w="1430" w:type="dxa"/>
          </w:tcPr>
          <w:p w14:paraId="00961F82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A43686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709681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EEB784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71772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F3BB1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A5E175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B372C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4868E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DEC7F5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</w:tr>
      <w:tr w:rsidR="00776F57" w:rsidRPr="00BC4E35" w14:paraId="6BF32339" w14:textId="77777777" w:rsidTr="00776F57">
        <w:trPr>
          <w:trHeight w:val="73"/>
        </w:trPr>
        <w:tc>
          <w:tcPr>
            <w:tcW w:w="1430" w:type="dxa"/>
          </w:tcPr>
          <w:p w14:paraId="36959EF9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50081B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F7BFE8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2DF4BD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B6E558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D4A3D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29F448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15CB4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2579B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6BBC14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7</w:t>
            </w:r>
          </w:p>
        </w:tc>
      </w:tr>
      <w:tr w:rsidR="00776F57" w:rsidRPr="00BC4E35" w14:paraId="464AECE6" w14:textId="77777777" w:rsidTr="00776F57">
        <w:trPr>
          <w:trHeight w:val="73"/>
        </w:trPr>
        <w:tc>
          <w:tcPr>
            <w:tcW w:w="1430" w:type="dxa"/>
          </w:tcPr>
          <w:p w14:paraId="699B3EC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3C39ED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2B0D24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47FCE8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22D7A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1B70A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607FCB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76DA5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A2F7A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C027B8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7EE4F1B9" w14:textId="77777777" w:rsidTr="00776F57">
        <w:trPr>
          <w:trHeight w:val="73"/>
        </w:trPr>
        <w:tc>
          <w:tcPr>
            <w:tcW w:w="1430" w:type="dxa"/>
          </w:tcPr>
          <w:p w14:paraId="436F0620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54AD9E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9682C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02402E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090467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EB0D8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972E1E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50A63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067E2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021772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09651F80" w14:textId="77777777" w:rsidTr="00776F57">
        <w:trPr>
          <w:trHeight w:val="73"/>
        </w:trPr>
        <w:tc>
          <w:tcPr>
            <w:tcW w:w="1430" w:type="dxa"/>
          </w:tcPr>
          <w:p w14:paraId="301A4F41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C5F2CA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A40094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5B1057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32B9F2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B85EE8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C1D0DA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A0D01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5C3D9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AB413B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8</w:t>
            </w:r>
          </w:p>
        </w:tc>
      </w:tr>
      <w:tr w:rsidR="00776F57" w:rsidRPr="00BC4E35" w14:paraId="266F44B5" w14:textId="77777777" w:rsidTr="00776F57">
        <w:trPr>
          <w:trHeight w:val="73"/>
        </w:trPr>
        <w:tc>
          <w:tcPr>
            <w:tcW w:w="1430" w:type="dxa"/>
          </w:tcPr>
          <w:p w14:paraId="07761C5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9295B6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2A560C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D7F150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F5679B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38963D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C6EAB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276B9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58268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9CBB1C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1A2F1771" w14:textId="77777777" w:rsidTr="00776F57">
        <w:trPr>
          <w:trHeight w:val="73"/>
        </w:trPr>
        <w:tc>
          <w:tcPr>
            <w:tcW w:w="1430" w:type="dxa"/>
          </w:tcPr>
          <w:p w14:paraId="15AB9671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2B739D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A33410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B5190E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3313AD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AB688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D4F64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F7E9D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D2A8D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1A4CBE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01580689" w14:textId="77777777" w:rsidTr="00776F57">
        <w:trPr>
          <w:trHeight w:val="73"/>
        </w:trPr>
        <w:tc>
          <w:tcPr>
            <w:tcW w:w="1430" w:type="dxa"/>
          </w:tcPr>
          <w:p w14:paraId="1BA2F836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618DEE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2BE8A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68868D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2ADFB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D540A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51D2F7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B2ACF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0A162C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A5671C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0452A95C" w14:textId="77777777" w:rsidTr="00776F57">
        <w:trPr>
          <w:trHeight w:val="73"/>
        </w:trPr>
        <w:tc>
          <w:tcPr>
            <w:tcW w:w="1430" w:type="dxa"/>
          </w:tcPr>
          <w:p w14:paraId="28FF796E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BE24B9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37C163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A6D69E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8419D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0E0D21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E83C3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5A892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4C9D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140F70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53761D40" w14:textId="77777777" w:rsidTr="00776F57">
        <w:trPr>
          <w:trHeight w:val="73"/>
        </w:trPr>
        <w:tc>
          <w:tcPr>
            <w:tcW w:w="1430" w:type="dxa"/>
          </w:tcPr>
          <w:p w14:paraId="7237D6A8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332D9A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0D3ACD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39B56A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59141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65CAF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128608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0C5CC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51406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62062A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2A15FFB9" w14:textId="77777777" w:rsidTr="00776F57">
        <w:trPr>
          <w:trHeight w:val="73"/>
        </w:trPr>
        <w:tc>
          <w:tcPr>
            <w:tcW w:w="1430" w:type="dxa"/>
          </w:tcPr>
          <w:p w14:paraId="754D061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6EF015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A1312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8BCF63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3F2B4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6CD1B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B6EBF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8663C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AF94D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7EE3FE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5</w:t>
            </w:r>
          </w:p>
        </w:tc>
      </w:tr>
      <w:tr w:rsidR="00776F57" w:rsidRPr="00BC4E35" w14:paraId="29C47C37" w14:textId="77777777" w:rsidTr="00776F57">
        <w:trPr>
          <w:trHeight w:val="73"/>
        </w:trPr>
        <w:tc>
          <w:tcPr>
            <w:tcW w:w="1430" w:type="dxa"/>
          </w:tcPr>
          <w:p w14:paraId="29001348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2F0780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E39EB0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EFA4BC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38FE4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8001F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D883E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49E61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0D467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C5526F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</w:tr>
      <w:tr w:rsidR="00776F57" w:rsidRPr="00BC4E35" w14:paraId="6EDC27A8" w14:textId="77777777" w:rsidTr="00776F57">
        <w:trPr>
          <w:trHeight w:val="73"/>
        </w:trPr>
        <w:tc>
          <w:tcPr>
            <w:tcW w:w="1430" w:type="dxa"/>
          </w:tcPr>
          <w:p w14:paraId="71DE2371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202A19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9FEA56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91B4DA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7E200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A0C1F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3E8E8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EFA54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4A5019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939F0E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</w:tr>
      <w:tr w:rsidR="00776F57" w:rsidRPr="00BC4E35" w14:paraId="64BA2DCC" w14:textId="77777777" w:rsidTr="00776F57">
        <w:trPr>
          <w:trHeight w:val="73"/>
        </w:trPr>
        <w:tc>
          <w:tcPr>
            <w:tcW w:w="1430" w:type="dxa"/>
          </w:tcPr>
          <w:p w14:paraId="0EEA5264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E6791A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64ABC6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C29CED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F12D2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15F091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EC86D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FE4EC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020421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0944F7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48C77763" w14:textId="77777777" w:rsidTr="00776F57">
        <w:trPr>
          <w:trHeight w:val="73"/>
        </w:trPr>
        <w:tc>
          <w:tcPr>
            <w:tcW w:w="1430" w:type="dxa"/>
          </w:tcPr>
          <w:p w14:paraId="557BDE9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C1683B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6C80D4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3B211B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15D964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E5B1FF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8E668C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4F560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0A4A84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7D7B1A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</w:tr>
      <w:tr w:rsidR="00776F57" w:rsidRPr="00BC4E35" w14:paraId="65D909DB" w14:textId="77777777" w:rsidTr="00776F57">
        <w:trPr>
          <w:trHeight w:val="73"/>
        </w:trPr>
        <w:tc>
          <w:tcPr>
            <w:tcW w:w="1430" w:type="dxa"/>
          </w:tcPr>
          <w:p w14:paraId="273BE663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0021A2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BB1971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6FD45A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D66401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B6323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B20D3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B327D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0C49F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57F0B1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8</w:t>
            </w:r>
          </w:p>
        </w:tc>
      </w:tr>
      <w:tr w:rsidR="00776F57" w:rsidRPr="00BC4E35" w14:paraId="2C722271" w14:textId="77777777" w:rsidTr="00776F57">
        <w:trPr>
          <w:trHeight w:val="73"/>
        </w:trPr>
        <w:tc>
          <w:tcPr>
            <w:tcW w:w="1430" w:type="dxa"/>
          </w:tcPr>
          <w:p w14:paraId="525BFF9B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E69D07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6F92C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F5E36C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C6763E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6F797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92C1A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91B5F0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19A76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538BB3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</w:tr>
      <w:tr w:rsidR="00776F57" w:rsidRPr="00BC4E35" w14:paraId="0B163E3E" w14:textId="77777777" w:rsidTr="00776F57">
        <w:trPr>
          <w:trHeight w:val="73"/>
        </w:trPr>
        <w:tc>
          <w:tcPr>
            <w:tcW w:w="1430" w:type="dxa"/>
          </w:tcPr>
          <w:p w14:paraId="31A00226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27F2F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43B83A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A3721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00AE29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A37BF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6D7AD1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1816A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2A19E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8316C5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1</w:t>
            </w:r>
          </w:p>
        </w:tc>
      </w:tr>
      <w:tr w:rsidR="00776F57" w:rsidRPr="00BC4E35" w14:paraId="7B78FEA8" w14:textId="77777777" w:rsidTr="00776F57">
        <w:trPr>
          <w:trHeight w:val="73"/>
        </w:trPr>
        <w:tc>
          <w:tcPr>
            <w:tcW w:w="1430" w:type="dxa"/>
          </w:tcPr>
          <w:p w14:paraId="6F5E94EE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A8468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4A7AC2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F849D6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98341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1339D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9F8F2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B43AA0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DDEBDB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521C46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1</w:t>
            </w:r>
          </w:p>
        </w:tc>
      </w:tr>
      <w:tr w:rsidR="00776F57" w:rsidRPr="00BC4E35" w14:paraId="5C30B916" w14:textId="77777777" w:rsidTr="00776F57">
        <w:trPr>
          <w:trHeight w:val="73"/>
        </w:trPr>
        <w:tc>
          <w:tcPr>
            <w:tcW w:w="1430" w:type="dxa"/>
          </w:tcPr>
          <w:p w14:paraId="6BCE5F4D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72AF8F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69D2C0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6AE4F9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830789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9056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407A4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A07AD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95840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3F6553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</w:tr>
      <w:tr w:rsidR="00776F57" w:rsidRPr="00BC4E35" w14:paraId="6BCF7437" w14:textId="77777777" w:rsidTr="00776F57">
        <w:trPr>
          <w:trHeight w:val="73"/>
        </w:trPr>
        <w:tc>
          <w:tcPr>
            <w:tcW w:w="1430" w:type="dxa"/>
          </w:tcPr>
          <w:p w14:paraId="5439561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6A9573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983100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409ACF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23E295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C5011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1C7AD5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50CDE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F6CED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96AA8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581E760E" w14:textId="77777777" w:rsidTr="00776F57">
        <w:trPr>
          <w:trHeight w:val="73"/>
        </w:trPr>
        <w:tc>
          <w:tcPr>
            <w:tcW w:w="1430" w:type="dxa"/>
          </w:tcPr>
          <w:p w14:paraId="10AA5EE4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306FC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E12037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41B7FA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FC6BD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7C269A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5C156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FAD827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738AC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19F522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</w:tr>
      <w:tr w:rsidR="00776F57" w:rsidRPr="00BC4E35" w14:paraId="5C747D35" w14:textId="77777777" w:rsidTr="00776F57">
        <w:trPr>
          <w:trHeight w:val="73"/>
        </w:trPr>
        <w:tc>
          <w:tcPr>
            <w:tcW w:w="1430" w:type="dxa"/>
          </w:tcPr>
          <w:p w14:paraId="23A3EE86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3025E2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CE2BEF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1C5819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10978F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725FE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5D6791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FF01C1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730CD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DC0E74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5</w:t>
            </w:r>
          </w:p>
        </w:tc>
      </w:tr>
      <w:tr w:rsidR="00776F57" w:rsidRPr="00BC4E35" w14:paraId="5D9483FB" w14:textId="77777777" w:rsidTr="00776F57">
        <w:trPr>
          <w:trHeight w:val="73"/>
        </w:trPr>
        <w:tc>
          <w:tcPr>
            <w:tcW w:w="1430" w:type="dxa"/>
          </w:tcPr>
          <w:p w14:paraId="7BF436DD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2E9A99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1C79B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47777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2E08D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F15CAF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2183BA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6B61C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3709E0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26CA8C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6</w:t>
            </w:r>
          </w:p>
        </w:tc>
      </w:tr>
      <w:tr w:rsidR="00776F57" w:rsidRPr="00BC4E35" w14:paraId="43BF5242" w14:textId="77777777" w:rsidTr="00776F57">
        <w:trPr>
          <w:trHeight w:val="73"/>
        </w:trPr>
        <w:tc>
          <w:tcPr>
            <w:tcW w:w="1430" w:type="dxa"/>
          </w:tcPr>
          <w:p w14:paraId="25982746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927824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BBD62B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B81C60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C97AEF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1F6C0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A803AE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45FD0F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AE1282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ACDC9B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7</w:t>
            </w:r>
          </w:p>
        </w:tc>
      </w:tr>
      <w:tr w:rsidR="00776F57" w:rsidRPr="00BC4E35" w14:paraId="369897B0" w14:textId="77777777" w:rsidTr="00776F57">
        <w:trPr>
          <w:trHeight w:val="73"/>
        </w:trPr>
        <w:tc>
          <w:tcPr>
            <w:tcW w:w="1430" w:type="dxa"/>
          </w:tcPr>
          <w:p w14:paraId="1DC3886B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1552D8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BC1CC1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4BFAC6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844E23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A78E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812D6F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CE5F8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32CF8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D5024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</w:tr>
      <w:tr w:rsidR="00776F57" w:rsidRPr="00BC4E35" w14:paraId="395D16F8" w14:textId="77777777" w:rsidTr="00776F57">
        <w:trPr>
          <w:trHeight w:val="73"/>
        </w:trPr>
        <w:tc>
          <w:tcPr>
            <w:tcW w:w="1430" w:type="dxa"/>
          </w:tcPr>
          <w:p w14:paraId="170004E5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6C8836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565174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23BB09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6F1DBC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8A56F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136EF2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380EE6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46B36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75DED1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1</w:t>
            </w:r>
          </w:p>
        </w:tc>
      </w:tr>
      <w:tr w:rsidR="00776F57" w:rsidRPr="00BC4E35" w14:paraId="0425F02A" w14:textId="77777777" w:rsidTr="00776F57">
        <w:trPr>
          <w:trHeight w:val="73"/>
        </w:trPr>
        <w:tc>
          <w:tcPr>
            <w:tcW w:w="1430" w:type="dxa"/>
          </w:tcPr>
          <w:p w14:paraId="434707DA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705154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0E31E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09CBD4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81681F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284E90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FEC748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D3F47B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AF2E2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E8AF6A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9</w:t>
            </w:r>
          </w:p>
        </w:tc>
      </w:tr>
      <w:tr w:rsidR="00776F57" w:rsidRPr="00BC4E35" w14:paraId="3FA21951" w14:textId="77777777" w:rsidTr="00776F57">
        <w:trPr>
          <w:trHeight w:val="73"/>
        </w:trPr>
        <w:tc>
          <w:tcPr>
            <w:tcW w:w="1430" w:type="dxa"/>
          </w:tcPr>
          <w:p w14:paraId="3E7B4044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95D55B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ADD4E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3CD54B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737F68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F9712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76FCB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CB16D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137D57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6066D7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7</w:t>
            </w:r>
          </w:p>
        </w:tc>
      </w:tr>
      <w:tr w:rsidR="00776F57" w:rsidRPr="00BC4E35" w14:paraId="1605C3CB" w14:textId="77777777" w:rsidTr="00776F57">
        <w:trPr>
          <w:trHeight w:val="73"/>
        </w:trPr>
        <w:tc>
          <w:tcPr>
            <w:tcW w:w="1430" w:type="dxa"/>
          </w:tcPr>
          <w:p w14:paraId="48B1FCE9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F40513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179356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2036D2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87ED00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0051C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4DE49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47F9A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2426D3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964AB2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00918D2A" w14:textId="77777777" w:rsidTr="00776F57">
        <w:trPr>
          <w:trHeight w:val="73"/>
        </w:trPr>
        <w:tc>
          <w:tcPr>
            <w:tcW w:w="1430" w:type="dxa"/>
          </w:tcPr>
          <w:p w14:paraId="7634FC10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9B6F04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A2D381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3CE028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143E10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1C267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FCEFD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08AA71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238BA8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557B39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</w:tr>
      <w:tr w:rsidR="00776F57" w:rsidRPr="00BC4E35" w14:paraId="0CD18AB4" w14:textId="77777777" w:rsidTr="00776F57">
        <w:trPr>
          <w:trHeight w:val="73"/>
        </w:trPr>
        <w:tc>
          <w:tcPr>
            <w:tcW w:w="1430" w:type="dxa"/>
          </w:tcPr>
          <w:p w14:paraId="6AE1278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AB714E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A9CEA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969328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3C56EA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32697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05A71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0E71C0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2B251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B3BB66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</w:tr>
      <w:tr w:rsidR="00776F57" w:rsidRPr="00BC4E35" w14:paraId="7B3A04F4" w14:textId="77777777" w:rsidTr="00776F57">
        <w:trPr>
          <w:trHeight w:val="73"/>
        </w:trPr>
        <w:tc>
          <w:tcPr>
            <w:tcW w:w="1430" w:type="dxa"/>
          </w:tcPr>
          <w:p w14:paraId="5DC2C37A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3D1FFF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A55FFC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043171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DAA3D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CCC6C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F184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72FB4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1FBCC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E99BED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5</w:t>
            </w:r>
          </w:p>
        </w:tc>
      </w:tr>
      <w:tr w:rsidR="00776F57" w:rsidRPr="00BC4E35" w14:paraId="5A8FA29F" w14:textId="77777777" w:rsidTr="00776F57">
        <w:trPr>
          <w:trHeight w:val="73"/>
        </w:trPr>
        <w:tc>
          <w:tcPr>
            <w:tcW w:w="1430" w:type="dxa"/>
          </w:tcPr>
          <w:p w14:paraId="7BDD0B35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A03F92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579FB4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3A894E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566174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98983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114A5D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2AE87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261D3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63C838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229AD12B" w14:textId="77777777" w:rsidTr="00776F57">
        <w:trPr>
          <w:trHeight w:val="73"/>
        </w:trPr>
        <w:tc>
          <w:tcPr>
            <w:tcW w:w="1430" w:type="dxa"/>
          </w:tcPr>
          <w:p w14:paraId="535E84E7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C1D754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128D2B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628EA6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AB4900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C0597D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D9EB10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F9391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311384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6A993E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</w:tr>
      <w:tr w:rsidR="00776F57" w:rsidRPr="00BC4E35" w14:paraId="5712BF3A" w14:textId="77777777" w:rsidTr="00776F57">
        <w:trPr>
          <w:trHeight w:val="73"/>
        </w:trPr>
        <w:tc>
          <w:tcPr>
            <w:tcW w:w="1430" w:type="dxa"/>
          </w:tcPr>
          <w:p w14:paraId="28571B77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0C56A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096EBD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8E2476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BDB4D3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72EBD7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26F01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D4AFB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65DCC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3D32A8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8</w:t>
            </w:r>
          </w:p>
        </w:tc>
      </w:tr>
      <w:tr w:rsidR="00776F57" w:rsidRPr="00BC4E35" w14:paraId="4B1DFA2B" w14:textId="77777777" w:rsidTr="00776F57">
        <w:trPr>
          <w:trHeight w:val="73"/>
        </w:trPr>
        <w:tc>
          <w:tcPr>
            <w:tcW w:w="1430" w:type="dxa"/>
          </w:tcPr>
          <w:p w14:paraId="053EF388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B116B9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5A639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4AC685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52C619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A8EBB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66DF9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9C41C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9365C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8B5377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348E1B09" w14:textId="77777777" w:rsidTr="00776F57">
        <w:trPr>
          <w:trHeight w:val="73"/>
        </w:trPr>
        <w:tc>
          <w:tcPr>
            <w:tcW w:w="1430" w:type="dxa"/>
          </w:tcPr>
          <w:p w14:paraId="58131BF6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0248C1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2086B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BDCBAE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FBE28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32E13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99C15E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40056F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C162A9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96C8DF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5</w:t>
            </w:r>
          </w:p>
        </w:tc>
      </w:tr>
      <w:tr w:rsidR="00776F57" w:rsidRPr="00BC4E35" w14:paraId="25DC795E" w14:textId="77777777" w:rsidTr="00776F57">
        <w:trPr>
          <w:trHeight w:val="73"/>
        </w:trPr>
        <w:tc>
          <w:tcPr>
            <w:tcW w:w="1430" w:type="dxa"/>
          </w:tcPr>
          <w:p w14:paraId="4AB002D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D6A7C8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93903C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B52482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A7B54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2E1161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0185E6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EA28D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2D023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CBAD07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6A49A11A" w14:textId="77777777" w:rsidTr="00776F57">
        <w:trPr>
          <w:trHeight w:val="73"/>
        </w:trPr>
        <w:tc>
          <w:tcPr>
            <w:tcW w:w="1430" w:type="dxa"/>
          </w:tcPr>
          <w:p w14:paraId="1628C2A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4C10AD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CC8AE9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9DEDFA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637BD6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369CBD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BD01F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A024AC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FBCED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B3C104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</w:tr>
      <w:tr w:rsidR="00776F57" w:rsidRPr="00BC4E35" w14:paraId="5ACA4D33" w14:textId="77777777" w:rsidTr="00776F57">
        <w:trPr>
          <w:trHeight w:val="73"/>
        </w:trPr>
        <w:tc>
          <w:tcPr>
            <w:tcW w:w="1430" w:type="dxa"/>
          </w:tcPr>
          <w:p w14:paraId="25B64175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BF9E54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CDD51A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1920F0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B56F1C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85692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1F060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37421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5EF366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506392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</w:tr>
      <w:tr w:rsidR="00776F57" w:rsidRPr="00BC4E35" w14:paraId="1955D265" w14:textId="77777777" w:rsidTr="00776F57">
        <w:trPr>
          <w:trHeight w:val="73"/>
        </w:trPr>
        <w:tc>
          <w:tcPr>
            <w:tcW w:w="1430" w:type="dxa"/>
          </w:tcPr>
          <w:p w14:paraId="1E008FC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69938A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F1F840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719228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A4ED6B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90B28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1DC2C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7C62F0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07C8A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AA8D08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19313A05" w14:textId="77777777" w:rsidTr="00776F57">
        <w:trPr>
          <w:trHeight w:val="73"/>
        </w:trPr>
        <w:tc>
          <w:tcPr>
            <w:tcW w:w="1430" w:type="dxa"/>
          </w:tcPr>
          <w:p w14:paraId="0C753B5F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873545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B77B3F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A3F2E0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D641B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A52FD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2994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C3628E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CB89F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F78D28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</w:tr>
      <w:tr w:rsidR="00776F57" w:rsidRPr="00BC4E35" w14:paraId="4310A7BC" w14:textId="77777777" w:rsidTr="00776F57">
        <w:trPr>
          <w:trHeight w:val="73"/>
        </w:trPr>
        <w:tc>
          <w:tcPr>
            <w:tcW w:w="1430" w:type="dxa"/>
          </w:tcPr>
          <w:p w14:paraId="108B9568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5EF641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BE0824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EF1C9A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D22E4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45A05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245DC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2E7C0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058DF1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C74ACA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</w:tr>
      <w:tr w:rsidR="00776F57" w:rsidRPr="00BC4E35" w14:paraId="160ACB62" w14:textId="77777777" w:rsidTr="00776F57">
        <w:trPr>
          <w:trHeight w:val="73"/>
        </w:trPr>
        <w:tc>
          <w:tcPr>
            <w:tcW w:w="1430" w:type="dxa"/>
          </w:tcPr>
          <w:p w14:paraId="70FFB70D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D1E732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3525C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5F7A92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921E15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CD9C4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1F1C81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3968C0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85ADD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06A389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34B96118" w14:textId="77777777" w:rsidTr="00776F57">
        <w:trPr>
          <w:trHeight w:val="73"/>
        </w:trPr>
        <w:tc>
          <w:tcPr>
            <w:tcW w:w="1430" w:type="dxa"/>
          </w:tcPr>
          <w:p w14:paraId="37293B1B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3CD3FB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133A0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0A729B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7F82A4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7A7C4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FE4FC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E47C15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1D1E37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C109F3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29C02253" w14:textId="77777777" w:rsidTr="00776F57">
        <w:trPr>
          <w:trHeight w:val="73"/>
        </w:trPr>
        <w:tc>
          <w:tcPr>
            <w:tcW w:w="1430" w:type="dxa"/>
          </w:tcPr>
          <w:p w14:paraId="46CE9435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E18A1D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204FD1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46D076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C119C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061B8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15B64D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38283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6B312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6496BF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3043A74E" w14:textId="77777777" w:rsidTr="00776F57">
        <w:trPr>
          <w:trHeight w:val="73"/>
        </w:trPr>
        <w:tc>
          <w:tcPr>
            <w:tcW w:w="1430" w:type="dxa"/>
          </w:tcPr>
          <w:p w14:paraId="4AF18F16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00B1D0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5656DC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F3276F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E0BAB1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B0644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A0300F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0488DB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70C59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3585F0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3EC3B9AF" w14:textId="77777777" w:rsidTr="00776F57">
        <w:trPr>
          <w:trHeight w:val="73"/>
        </w:trPr>
        <w:tc>
          <w:tcPr>
            <w:tcW w:w="1430" w:type="dxa"/>
          </w:tcPr>
          <w:p w14:paraId="2E76218C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4F1B2E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76926D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804585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9BE68C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C5C22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B7212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D80733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D1FEB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A24BF1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0BAB18BD" w14:textId="77777777" w:rsidTr="00776F57">
        <w:trPr>
          <w:trHeight w:val="73"/>
        </w:trPr>
        <w:tc>
          <w:tcPr>
            <w:tcW w:w="1430" w:type="dxa"/>
          </w:tcPr>
          <w:p w14:paraId="75B750BA" w14:textId="77777777" w:rsidR="00776F57" w:rsidRPr="00BC4E35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4A0EDD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D0940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8CC1C0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95CDF1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E729F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41634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89D14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2ED67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DE6006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</w:tr>
      <w:tr w:rsidR="00776F57" w:rsidRPr="00BC4E35" w14:paraId="1BC0F618" w14:textId="77777777" w:rsidTr="00776F57">
        <w:trPr>
          <w:trHeight w:val="73"/>
        </w:trPr>
        <w:tc>
          <w:tcPr>
            <w:tcW w:w="1430" w:type="dxa"/>
          </w:tcPr>
          <w:p w14:paraId="3DE0B48C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07B26F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91BB5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4CD306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EC6CEE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FCA54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5D461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356F47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EE3D4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3B257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</w:tr>
      <w:tr w:rsidR="00776F57" w:rsidRPr="00BC4E35" w14:paraId="6C246BB6" w14:textId="77777777" w:rsidTr="00776F57">
        <w:trPr>
          <w:trHeight w:val="73"/>
        </w:trPr>
        <w:tc>
          <w:tcPr>
            <w:tcW w:w="1430" w:type="dxa"/>
          </w:tcPr>
          <w:p w14:paraId="54ADAEB0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6138A1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6A4E99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FA16AB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E88D9A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312EBA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E8506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6118E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04D9B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3220B9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4370BF02" w14:textId="77777777" w:rsidTr="00776F57">
        <w:trPr>
          <w:trHeight w:val="73"/>
        </w:trPr>
        <w:tc>
          <w:tcPr>
            <w:tcW w:w="1430" w:type="dxa"/>
          </w:tcPr>
          <w:p w14:paraId="4C45119D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0C18E7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C839B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FDEA0E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ACE82A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77DD6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754E8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352349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3B72F8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5A76F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695821A2" w14:textId="77777777" w:rsidTr="00776F57">
        <w:trPr>
          <w:trHeight w:val="73"/>
        </w:trPr>
        <w:tc>
          <w:tcPr>
            <w:tcW w:w="1430" w:type="dxa"/>
          </w:tcPr>
          <w:p w14:paraId="575C90AF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527651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35CE85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E49F6B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689E12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28EA05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AA961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F4C60F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031E76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58779C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1</w:t>
            </w:r>
          </w:p>
        </w:tc>
      </w:tr>
      <w:tr w:rsidR="00776F57" w:rsidRPr="00BC4E35" w14:paraId="752183FC" w14:textId="77777777" w:rsidTr="00776F57">
        <w:trPr>
          <w:trHeight w:val="73"/>
        </w:trPr>
        <w:tc>
          <w:tcPr>
            <w:tcW w:w="1430" w:type="dxa"/>
          </w:tcPr>
          <w:p w14:paraId="750F2960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1B34CC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69610F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614B76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CDD48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5FD3A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948855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E3121B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DE851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48BE01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</w:tr>
      <w:tr w:rsidR="00776F57" w:rsidRPr="00BC4E35" w14:paraId="1076111D" w14:textId="77777777" w:rsidTr="00776F57">
        <w:trPr>
          <w:trHeight w:val="73"/>
        </w:trPr>
        <w:tc>
          <w:tcPr>
            <w:tcW w:w="1430" w:type="dxa"/>
          </w:tcPr>
          <w:p w14:paraId="21D15761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711EF6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619B04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28CBC2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C1B29F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926B87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D80444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C7A8A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9E51E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EB9FEF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</w:tr>
      <w:tr w:rsidR="00776F57" w:rsidRPr="00BC4E35" w14:paraId="64F7E156" w14:textId="77777777" w:rsidTr="00776F57">
        <w:trPr>
          <w:trHeight w:val="73"/>
        </w:trPr>
        <w:tc>
          <w:tcPr>
            <w:tcW w:w="1430" w:type="dxa"/>
          </w:tcPr>
          <w:p w14:paraId="1C7B3A70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E7D974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22632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942A48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AE0B3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BF1C7E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58DB65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899ED6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350CD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23A631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</w:tr>
      <w:tr w:rsidR="00776F57" w:rsidRPr="00BC4E35" w14:paraId="66F88B1C" w14:textId="77777777" w:rsidTr="00776F57">
        <w:trPr>
          <w:trHeight w:val="73"/>
        </w:trPr>
        <w:tc>
          <w:tcPr>
            <w:tcW w:w="1430" w:type="dxa"/>
          </w:tcPr>
          <w:p w14:paraId="148C8FBD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F7303E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A6A72C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0C190C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DB4E3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54C23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2AA915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9691A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F5E351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C279E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7985C4C1" w14:textId="77777777" w:rsidTr="00776F57">
        <w:trPr>
          <w:trHeight w:val="73"/>
        </w:trPr>
        <w:tc>
          <w:tcPr>
            <w:tcW w:w="1430" w:type="dxa"/>
          </w:tcPr>
          <w:p w14:paraId="67FD9F9D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7E1403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68A92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52E726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1E85B9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0FBA0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861760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DF9438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E9F93B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AF2A3E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6F57" w:rsidRPr="00BC4E35" w14:paraId="26ACAC52" w14:textId="77777777" w:rsidTr="00776F57">
        <w:trPr>
          <w:trHeight w:val="73"/>
        </w:trPr>
        <w:tc>
          <w:tcPr>
            <w:tcW w:w="1430" w:type="dxa"/>
          </w:tcPr>
          <w:p w14:paraId="1BDA0E09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75934B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48AC0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2FC1D9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D0851F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3E6E3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D16346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E43A4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9C120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36D644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</w:tr>
      <w:tr w:rsidR="00776F57" w:rsidRPr="00BC4E35" w14:paraId="4B21F62C" w14:textId="77777777" w:rsidTr="00776F57">
        <w:trPr>
          <w:trHeight w:val="73"/>
        </w:trPr>
        <w:tc>
          <w:tcPr>
            <w:tcW w:w="1430" w:type="dxa"/>
          </w:tcPr>
          <w:p w14:paraId="495B85ED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72DC18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165DEC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C20AC3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7AD89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FD3542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94FF9F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36442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E0DBC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55BBB0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7</w:t>
            </w:r>
          </w:p>
        </w:tc>
      </w:tr>
      <w:tr w:rsidR="00776F57" w:rsidRPr="00BC4E35" w14:paraId="039F44E5" w14:textId="77777777" w:rsidTr="00776F57">
        <w:trPr>
          <w:trHeight w:val="73"/>
        </w:trPr>
        <w:tc>
          <w:tcPr>
            <w:tcW w:w="1430" w:type="dxa"/>
          </w:tcPr>
          <w:p w14:paraId="70EDC388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C73388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B4CAAA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73A814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7E9A1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EA7CF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FC9A97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76EC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5C0C8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55832B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4C6DBE7F" w14:textId="77777777" w:rsidTr="00776F57">
        <w:trPr>
          <w:trHeight w:val="73"/>
        </w:trPr>
        <w:tc>
          <w:tcPr>
            <w:tcW w:w="1430" w:type="dxa"/>
          </w:tcPr>
          <w:p w14:paraId="1022BC91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FA8C31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8504C7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B91B97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0859E7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11E167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A5008F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B75388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05BD5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63CFAC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75077CDF" w14:textId="77777777" w:rsidTr="00776F57">
        <w:trPr>
          <w:trHeight w:val="73"/>
        </w:trPr>
        <w:tc>
          <w:tcPr>
            <w:tcW w:w="1430" w:type="dxa"/>
          </w:tcPr>
          <w:p w14:paraId="2931E0EF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98EFFA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DF2607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66AA07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9C130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94080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B03FB3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2CA03B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AFD51E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33CF81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</w:tr>
      <w:tr w:rsidR="00776F57" w:rsidRPr="00BC4E35" w14:paraId="75804B10" w14:textId="77777777" w:rsidTr="00776F57">
        <w:trPr>
          <w:trHeight w:val="73"/>
        </w:trPr>
        <w:tc>
          <w:tcPr>
            <w:tcW w:w="1430" w:type="dxa"/>
          </w:tcPr>
          <w:p w14:paraId="3B4E7F62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D799C8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D77D82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9ABADC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A3676D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7933B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2C22D7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E568E8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9A6FDF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66A425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</w:tr>
      <w:tr w:rsidR="00776F57" w:rsidRPr="00BC4E35" w14:paraId="39E76E78" w14:textId="77777777" w:rsidTr="00776F57">
        <w:trPr>
          <w:trHeight w:val="73"/>
        </w:trPr>
        <w:tc>
          <w:tcPr>
            <w:tcW w:w="1430" w:type="dxa"/>
          </w:tcPr>
          <w:p w14:paraId="55CC92E2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42BBB8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C4D75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6862D7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48C5BD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AD41B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CBF032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6E93B8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C9C5DC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5C6E26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</w:tr>
      <w:tr w:rsidR="00776F57" w:rsidRPr="00BC4E35" w14:paraId="78433DF7" w14:textId="77777777" w:rsidTr="00776F57">
        <w:trPr>
          <w:trHeight w:val="73"/>
        </w:trPr>
        <w:tc>
          <w:tcPr>
            <w:tcW w:w="1430" w:type="dxa"/>
          </w:tcPr>
          <w:p w14:paraId="7E85B327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A36DCE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5C5359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9A62AD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C54D8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3CC17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D792C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426C93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03070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23221B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</w:tr>
      <w:tr w:rsidR="00776F57" w:rsidRPr="00BC4E35" w14:paraId="42C25BBD" w14:textId="77777777" w:rsidTr="00776F57">
        <w:trPr>
          <w:trHeight w:val="73"/>
        </w:trPr>
        <w:tc>
          <w:tcPr>
            <w:tcW w:w="1430" w:type="dxa"/>
          </w:tcPr>
          <w:p w14:paraId="46AD358D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DEC2FC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8F198B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77BAF8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F09466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DEA30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52113A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FB5B1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E2330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1CCA42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</w:tr>
      <w:tr w:rsidR="00776F57" w:rsidRPr="00BC4E35" w14:paraId="1724A602" w14:textId="77777777" w:rsidTr="00776F57">
        <w:trPr>
          <w:trHeight w:val="73"/>
        </w:trPr>
        <w:tc>
          <w:tcPr>
            <w:tcW w:w="1430" w:type="dxa"/>
          </w:tcPr>
          <w:p w14:paraId="354626E5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F4EF2B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2C3047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E8E3D5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1D407C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3C0B1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082D72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851D5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C30CC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4CD683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57C4A176" w14:textId="77777777" w:rsidTr="00776F57">
        <w:trPr>
          <w:trHeight w:val="73"/>
        </w:trPr>
        <w:tc>
          <w:tcPr>
            <w:tcW w:w="1430" w:type="dxa"/>
          </w:tcPr>
          <w:p w14:paraId="740156E4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26F638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64B532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02C279F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9CD5D9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8CE6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77132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127D43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005B37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5C3133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</w:tr>
      <w:tr w:rsidR="00776F57" w:rsidRPr="00BC4E35" w14:paraId="23CFA6FC" w14:textId="77777777" w:rsidTr="00776F57">
        <w:trPr>
          <w:trHeight w:val="73"/>
        </w:trPr>
        <w:tc>
          <w:tcPr>
            <w:tcW w:w="1430" w:type="dxa"/>
          </w:tcPr>
          <w:p w14:paraId="2D72FEF7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FAC0E1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6A46ED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D3C8DE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1C136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B2163B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AFBECC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DB8559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3B7F83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3B9391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</w:tr>
      <w:tr w:rsidR="00776F57" w:rsidRPr="00BC4E35" w14:paraId="7330482F" w14:textId="77777777" w:rsidTr="00776F57">
        <w:trPr>
          <w:trHeight w:val="73"/>
        </w:trPr>
        <w:tc>
          <w:tcPr>
            <w:tcW w:w="1430" w:type="dxa"/>
          </w:tcPr>
          <w:p w14:paraId="7045C89E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02E42A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9BF877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53BD8E3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A04C81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7CEF7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7FBDBF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433230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D353C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E42C945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</w:tr>
      <w:tr w:rsidR="00776F57" w:rsidRPr="00BC4E35" w14:paraId="72EB479D" w14:textId="77777777" w:rsidTr="00776F57">
        <w:trPr>
          <w:trHeight w:val="73"/>
        </w:trPr>
        <w:tc>
          <w:tcPr>
            <w:tcW w:w="1430" w:type="dxa"/>
          </w:tcPr>
          <w:p w14:paraId="1E4E3766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9B0158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335BA5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F3AC2E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54A25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E5A05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544888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37D22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870EB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94B904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</w:tr>
      <w:tr w:rsidR="00776F57" w:rsidRPr="00BC4E35" w14:paraId="3B372B4E" w14:textId="77777777" w:rsidTr="00776F57">
        <w:trPr>
          <w:trHeight w:val="73"/>
        </w:trPr>
        <w:tc>
          <w:tcPr>
            <w:tcW w:w="1430" w:type="dxa"/>
          </w:tcPr>
          <w:p w14:paraId="47273EFB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7A8013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343999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368CE7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6C5681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E36674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243E5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177A67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3A9C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19639E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</w:tr>
      <w:tr w:rsidR="00776F57" w:rsidRPr="00BC4E35" w14:paraId="34292342" w14:textId="77777777" w:rsidTr="00776F57">
        <w:trPr>
          <w:trHeight w:val="73"/>
        </w:trPr>
        <w:tc>
          <w:tcPr>
            <w:tcW w:w="1430" w:type="dxa"/>
          </w:tcPr>
          <w:p w14:paraId="4E851C83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3A3AAE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8DF32B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45A83F3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28DDA1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F3F47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F6C38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0B8491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D8EDE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52B2B4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</w:tr>
      <w:tr w:rsidR="00776F57" w:rsidRPr="00BC4E35" w14:paraId="6AA7DE9F" w14:textId="77777777" w:rsidTr="00776F57">
        <w:trPr>
          <w:trHeight w:val="73"/>
        </w:trPr>
        <w:tc>
          <w:tcPr>
            <w:tcW w:w="1430" w:type="dxa"/>
          </w:tcPr>
          <w:p w14:paraId="293A5F3D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F646CD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B0717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2DFD9149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3BB7A0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46516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6AF145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AB778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14C1D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D5C57F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</w:tr>
      <w:tr w:rsidR="00776F57" w:rsidRPr="00BC4E35" w14:paraId="7B04B8F9" w14:textId="77777777" w:rsidTr="00776F57">
        <w:trPr>
          <w:trHeight w:val="73"/>
        </w:trPr>
        <w:tc>
          <w:tcPr>
            <w:tcW w:w="1430" w:type="dxa"/>
          </w:tcPr>
          <w:p w14:paraId="45145A92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8E3609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5FD5AA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638A5077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C3DC2B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64C0DF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4820A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619610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AC833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332B2D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</w:tr>
      <w:tr w:rsidR="00776F57" w:rsidRPr="00BC4E35" w14:paraId="2F7F7604" w14:textId="77777777" w:rsidTr="00776F57">
        <w:trPr>
          <w:trHeight w:val="73"/>
        </w:trPr>
        <w:tc>
          <w:tcPr>
            <w:tcW w:w="1430" w:type="dxa"/>
          </w:tcPr>
          <w:p w14:paraId="7F392FD9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FEDA0B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A3BD40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14416C2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DDFD3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46F40D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C0D79D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C0885F3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E078861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207C78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</w:tr>
      <w:tr w:rsidR="00776F57" w:rsidRPr="00BC4E35" w14:paraId="7FDB38E0" w14:textId="77777777" w:rsidTr="00776F57">
        <w:trPr>
          <w:trHeight w:val="73"/>
        </w:trPr>
        <w:tc>
          <w:tcPr>
            <w:tcW w:w="1430" w:type="dxa"/>
          </w:tcPr>
          <w:p w14:paraId="47DF52CA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5D77F95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EA5059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7BD3AE1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2CBAD5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C485A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047CB88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D5800E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427E90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A245B9C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9</w:t>
            </w:r>
          </w:p>
        </w:tc>
      </w:tr>
      <w:tr w:rsidR="00776F57" w:rsidRPr="00BC4E35" w14:paraId="52FAF7DA" w14:textId="77777777" w:rsidTr="00776F57">
        <w:trPr>
          <w:trHeight w:val="73"/>
        </w:trPr>
        <w:tc>
          <w:tcPr>
            <w:tcW w:w="1430" w:type="dxa"/>
          </w:tcPr>
          <w:p w14:paraId="1821D4FA" w14:textId="77777777" w:rsidR="00776F57" w:rsidRPr="00885A54" w:rsidRDefault="00776F57" w:rsidP="00C53D9D">
            <w:pPr>
              <w:pStyle w:val="ListParagraph"/>
              <w:numPr>
                <w:ilvl w:val="0"/>
                <w:numId w:val="96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4F4280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5AF7626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14:paraId="375443BB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6B7320E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0803C0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84AD3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7F640B2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1CB01A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09C9B34" w14:textId="77777777" w:rsidR="00776F57" w:rsidRPr="00BC4E35" w:rsidRDefault="00776F57" w:rsidP="0036746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C4E35">
              <w:rPr>
                <w:rFonts w:ascii="Times New Roman" w:eastAsia="Times New Roman" w:hAnsi="Times New Roman" w:cs="Times New Roman"/>
                <w:lang w:eastAsia="en-ID"/>
              </w:rPr>
              <w:t>37</w:t>
            </w:r>
          </w:p>
        </w:tc>
      </w:tr>
    </w:tbl>
    <w:p w14:paraId="6EC1D1BF" w14:textId="77777777" w:rsidR="0001786E" w:rsidRPr="0001786E" w:rsidRDefault="0001786E" w:rsidP="0001786E">
      <w:pPr>
        <w:widowControl w:val="0"/>
        <w:autoSpaceDE w:val="0"/>
        <w:autoSpaceDN w:val="0"/>
        <w:adjustRightInd w:val="0"/>
        <w:spacing w:line="48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21329C3E" w14:textId="17287C06" w:rsidR="0001786E" w:rsidRDefault="0001786E" w:rsidP="0001786E">
      <w:pPr>
        <w:widowControl w:val="0"/>
        <w:autoSpaceDE w:val="0"/>
        <w:autoSpaceDN w:val="0"/>
        <w:adjustRightInd w:val="0"/>
        <w:spacing w:line="480" w:lineRule="auto"/>
        <w:ind w:left="3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72AB445" w14:textId="0C52767D" w:rsidR="00FF57AF" w:rsidRDefault="00FF57AF" w:rsidP="0001786E">
      <w:pPr>
        <w:widowControl w:val="0"/>
        <w:autoSpaceDE w:val="0"/>
        <w:autoSpaceDN w:val="0"/>
        <w:adjustRightInd w:val="0"/>
        <w:spacing w:line="480" w:lineRule="auto"/>
        <w:ind w:left="3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2C4DED7" w14:textId="51229056" w:rsidR="00FF57AF" w:rsidRDefault="00FF57AF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6080DE8" w14:textId="6E0A4EE0" w:rsidR="000C6B1E" w:rsidRDefault="000C6B1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C80E029" w14:textId="1724573E" w:rsidR="000C6B1E" w:rsidRDefault="000C6B1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833B0E6" w14:textId="77777777" w:rsidR="000C6B1E" w:rsidRDefault="000C6B1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B4BBD50" w14:textId="77777777" w:rsidR="0085267D" w:rsidRDefault="0085267D" w:rsidP="00FF57A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C5E985E" w14:textId="5CDB6B97" w:rsidR="0085267D" w:rsidRDefault="0085267D" w:rsidP="00FF57A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8BB574B" w14:textId="7610D779" w:rsidR="003061CE" w:rsidRDefault="003061CE" w:rsidP="00FF57A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F272720" w14:textId="77777777" w:rsidR="003061CE" w:rsidRDefault="003061CE" w:rsidP="00FF57A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62BFB95" w14:textId="7EE683E3" w:rsidR="00FF57AF" w:rsidRDefault="00FF57AF" w:rsidP="00FF57A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3</w:t>
      </w:r>
    </w:p>
    <w:p w14:paraId="3699C351" w14:textId="0CFE0F20" w:rsidR="00FF57AF" w:rsidRDefault="00FF57AF" w:rsidP="00FF57A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ata Interval</w:t>
      </w:r>
    </w:p>
    <w:p w14:paraId="09970549" w14:textId="08C2096C" w:rsidR="00FF57AF" w:rsidRDefault="00FF57AF" w:rsidP="00C53D9D">
      <w:pPr>
        <w:pStyle w:val="ListParagraph"/>
        <w:widowControl w:val="0"/>
        <w:numPr>
          <w:ilvl w:val="0"/>
          <w:numId w:val="97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Kepuasan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Pelang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FF57A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Succesive</w:t>
      </w:r>
      <w:proofErr w:type="spellEnd"/>
      <w:r w:rsidRPr="00FF57A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Interval</w:t>
      </w:r>
    </w:p>
    <w:tbl>
      <w:tblPr>
        <w:tblW w:w="9640" w:type="dxa"/>
        <w:tblInd w:w="-8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56"/>
        <w:gridCol w:w="711"/>
        <w:gridCol w:w="711"/>
        <w:gridCol w:w="711"/>
        <w:gridCol w:w="850"/>
        <w:gridCol w:w="711"/>
        <w:gridCol w:w="850"/>
        <w:gridCol w:w="711"/>
        <w:gridCol w:w="711"/>
        <w:gridCol w:w="711"/>
        <w:gridCol w:w="830"/>
        <w:gridCol w:w="992"/>
      </w:tblGrid>
      <w:tr w:rsidR="0046682E" w:rsidRPr="003F34EB" w14:paraId="59B75FB4" w14:textId="77777777" w:rsidTr="0046682E">
        <w:trPr>
          <w:trHeight w:val="303"/>
        </w:trPr>
        <w:tc>
          <w:tcPr>
            <w:tcW w:w="1141" w:type="dxa"/>
            <w:vMerge w:val="restart"/>
          </w:tcPr>
          <w:p w14:paraId="1E1E07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proofErr w:type="spellStart"/>
            <w:r w:rsidRPr="003F34EB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Responden</w:t>
            </w:r>
            <w:proofErr w:type="spellEnd"/>
          </w:p>
        </w:tc>
        <w:tc>
          <w:tcPr>
            <w:tcW w:w="7507" w:type="dxa"/>
            <w:gridSpan w:val="10"/>
            <w:shd w:val="clear" w:color="auto" w:fill="auto"/>
            <w:noWrap/>
            <w:vAlign w:val="bottom"/>
            <w:hideMark/>
          </w:tcPr>
          <w:p w14:paraId="01110181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proofErr w:type="spellStart"/>
            <w:r w:rsidRPr="009F6CC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Kepuasan</w:t>
            </w:r>
            <w:proofErr w:type="spellEnd"/>
            <w:r w:rsidRPr="009F6CC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 xml:space="preserve"> </w:t>
            </w:r>
            <w:proofErr w:type="spellStart"/>
            <w:r w:rsidRPr="009F6CC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Pelanggan</w:t>
            </w:r>
            <w:proofErr w:type="spellEnd"/>
            <w:r w:rsidRPr="009F6CC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 xml:space="preserve"> (Y)</w:t>
            </w:r>
          </w:p>
        </w:tc>
        <w:tc>
          <w:tcPr>
            <w:tcW w:w="992" w:type="dxa"/>
            <w:vMerge w:val="restart"/>
            <w:shd w:val="clear" w:color="auto" w:fill="auto"/>
            <w:noWrap/>
            <w:vAlign w:val="bottom"/>
            <w:hideMark/>
          </w:tcPr>
          <w:p w14:paraId="0473635B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Total</w:t>
            </w:r>
          </w:p>
        </w:tc>
      </w:tr>
      <w:tr w:rsidR="0046682E" w:rsidRPr="003F34EB" w14:paraId="2FCAB7F2" w14:textId="77777777" w:rsidTr="0046682E">
        <w:trPr>
          <w:trHeight w:val="303"/>
        </w:trPr>
        <w:tc>
          <w:tcPr>
            <w:tcW w:w="1141" w:type="dxa"/>
            <w:vMerge/>
          </w:tcPr>
          <w:p w14:paraId="6ADF6E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8A1EF12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75D4E26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18BBBA7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8AAEA2F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FE6D1EE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51094E5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82CCB5D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9829524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1A03E33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9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B7F063D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Y</w:t>
            </w:r>
            <w:r>
              <w:rPr>
                <w:rFonts w:ascii="Times New Roman" w:eastAsia="Times New Roman" w:hAnsi="Times New Roman" w:cs="Times New Roman"/>
                <w:lang w:eastAsia="en-ID"/>
              </w:rPr>
              <w:t>-</w:t>
            </w:r>
            <w:r w:rsidRPr="009F6CC9">
              <w:rPr>
                <w:rFonts w:ascii="Times New Roman" w:eastAsia="Times New Roman" w:hAnsi="Times New Roman" w:cs="Times New Roman"/>
                <w:lang w:eastAsia="en-ID"/>
              </w:rPr>
              <w:t>10</w:t>
            </w:r>
          </w:p>
        </w:tc>
        <w:tc>
          <w:tcPr>
            <w:tcW w:w="992" w:type="dxa"/>
            <w:vMerge/>
            <w:shd w:val="clear" w:color="000000" w:fill="00B0F0"/>
            <w:noWrap/>
            <w:vAlign w:val="bottom"/>
            <w:hideMark/>
          </w:tcPr>
          <w:p w14:paraId="131F3897" w14:textId="77777777" w:rsidR="0046682E" w:rsidRPr="009F6CC9" w:rsidRDefault="0046682E" w:rsidP="0036746A">
            <w:p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</w:tr>
      <w:tr w:rsidR="0046682E" w:rsidRPr="003F34EB" w14:paraId="288AF617" w14:textId="77777777" w:rsidTr="0046682E">
        <w:trPr>
          <w:trHeight w:val="248"/>
        </w:trPr>
        <w:tc>
          <w:tcPr>
            <w:tcW w:w="1141" w:type="dxa"/>
          </w:tcPr>
          <w:p w14:paraId="0EFF9682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E3DB9A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0890B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A3995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3F4E1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AA2AE6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088EB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958B7C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B8F6CA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8489D1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4BF1AF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27AB55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3,261</w:t>
            </w:r>
          </w:p>
        </w:tc>
      </w:tr>
      <w:tr w:rsidR="0046682E" w:rsidRPr="003F34EB" w14:paraId="740301DA" w14:textId="77777777" w:rsidTr="0046682E">
        <w:trPr>
          <w:trHeight w:val="248"/>
        </w:trPr>
        <w:tc>
          <w:tcPr>
            <w:tcW w:w="1141" w:type="dxa"/>
          </w:tcPr>
          <w:p w14:paraId="760F8806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CE24C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0A97A2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0BF81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E5930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B46B05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1E8AF7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69F126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F912A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F13572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403486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CFEBF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2,137</w:t>
            </w:r>
          </w:p>
        </w:tc>
      </w:tr>
      <w:tr w:rsidR="0046682E" w:rsidRPr="003F34EB" w14:paraId="49B30D4C" w14:textId="77777777" w:rsidTr="0046682E">
        <w:trPr>
          <w:trHeight w:val="248"/>
        </w:trPr>
        <w:tc>
          <w:tcPr>
            <w:tcW w:w="1141" w:type="dxa"/>
          </w:tcPr>
          <w:p w14:paraId="326B040E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874A4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73A552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3E253B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CB2B8C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F67523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CA742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6D6EA6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EAB9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0D090B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C4C30D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1FB889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5,610</w:t>
            </w:r>
          </w:p>
        </w:tc>
      </w:tr>
      <w:tr w:rsidR="0046682E" w:rsidRPr="003F34EB" w14:paraId="799B3DD6" w14:textId="77777777" w:rsidTr="0046682E">
        <w:trPr>
          <w:trHeight w:val="248"/>
        </w:trPr>
        <w:tc>
          <w:tcPr>
            <w:tcW w:w="1141" w:type="dxa"/>
          </w:tcPr>
          <w:p w14:paraId="751208A7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FE2EC0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F8577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4CE4F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F9A02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8163F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E3C68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C4408C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9127F8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5B457A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2949A0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9E60D5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5,532</w:t>
            </w:r>
          </w:p>
        </w:tc>
      </w:tr>
      <w:tr w:rsidR="0046682E" w:rsidRPr="003F34EB" w14:paraId="2B97A8B7" w14:textId="77777777" w:rsidTr="0046682E">
        <w:trPr>
          <w:trHeight w:val="248"/>
        </w:trPr>
        <w:tc>
          <w:tcPr>
            <w:tcW w:w="1141" w:type="dxa"/>
          </w:tcPr>
          <w:p w14:paraId="53A03C84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3E84D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A7C2E9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1406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04D77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6DBBC1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CB2D3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91C08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1934A4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A94E30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CD6529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52B5CE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8,292</w:t>
            </w:r>
          </w:p>
        </w:tc>
      </w:tr>
      <w:tr w:rsidR="0046682E" w:rsidRPr="003F34EB" w14:paraId="6DF15A41" w14:textId="77777777" w:rsidTr="0046682E">
        <w:trPr>
          <w:trHeight w:val="248"/>
        </w:trPr>
        <w:tc>
          <w:tcPr>
            <w:tcW w:w="1141" w:type="dxa"/>
          </w:tcPr>
          <w:p w14:paraId="7430410E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3CA85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135EB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243F4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9B9F1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33269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D5B9A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E4273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64356D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0674FA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667491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36C547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4,944</w:t>
            </w:r>
          </w:p>
        </w:tc>
      </w:tr>
      <w:tr w:rsidR="0046682E" w:rsidRPr="003F34EB" w14:paraId="5ED160A3" w14:textId="77777777" w:rsidTr="0046682E">
        <w:trPr>
          <w:trHeight w:val="248"/>
        </w:trPr>
        <w:tc>
          <w:tcPr>
            <w:tcW w:w="1141" w:type="dxa"/>
          </w:tcPr>
          <w:p w14:paraId="5F206792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93244E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88A04D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1E9A64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B9C74F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C3F0D2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E88C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965C3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085A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B833D7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4DA5EA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86D93F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9,649</w:t>
            </w:r>
          </w:p>
        </w:tc>
      </w:tr>
      <w:tr w:rsidR="0046682E" w:rsidRPr="003F34EB" w14:paraId="1D32A265" w14:textId="77777777" w:rsidTr="0046682E">
        <w:trPr>
          <w:trHeight w:val="248"/>
        </w:trPr>
        <w:tc>
          <w:tcPr>
            <w:tcW w:w="1141" w:type="dxa"/>
          </w:tcPr>
          <w:p w14:paraId="2175301F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7C3E6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5F99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95D76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759EC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15904A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140B6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F054F1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9B92BA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FCCAC5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9FB629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C00FE9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9,485</w:t>
            </w:r>
          </w:p>
        </w:tc>
      </w:tr>
      <w:tr w:rsidR="0046682E" w:rsidRPr="003F34EB" w14:paraId="3A4C9F0E" w14:textId="77777777" w:rsidTr="0046682E">
        <w:trPr>
          <w:trHeight w:val="248"/>
        </w:trPr>
        <w:tc>
          <w:tcPr>
            <w:tcW w:w="1141" w:type="dxa"/>
          </w:tcPr>
          <w:p w14:paraId="3A8CCC7E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68DC26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67F84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ADB11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6F704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2336B8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B0C6C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C684B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3DDC10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425ED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63D344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50B371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8,178</w:t>
            </w:r>
          </w:p>
        </w:tc>
      </w:tr>
      <w:tr w:rsidR="0046682E" w:rsidRPr="003F34EB" w14:paraId="7BD19F0E" w14:textId="77777777" w:rsidTr="0046682E">
        <w:trPr>
          <w:trHeight w:val="248"/>
        </w:trPr>
        <w:tc>
          <w:tcPr>
            <w:tcW w:w="1141" w:type="dxa"/>
          </w:tcPr>
          <w:p w14:paraId="287EBD0B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272A7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95A89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670B4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C91C5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A50216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1E14F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16B8C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2BA44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E8057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626A7C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3FF7F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378</w:t>
            </w:r>
          </w:p>
        </w:tc>
      </w:tr>
      <w:tr w:rsidR="0046682E" w:rsidRPr="003F34EB" w14:paraId="73BB1630" w14:textId="77777777" w:rsidTr="0046682E">
        <w:trPr>
          <w:trHeight w:val="248"/>
        </w:trPr>
        <w:tc>
          <w:tcPr>
            <w:tcW w:w="1141" w:type="dxa"/>
          </w:tcPr>
          <w:p w14:paraId="33CFD76B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87FD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0601D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C80CFA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AADE8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A27EF5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15673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526ADC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7E5BFF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401B5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09CE2B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DB3546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661</w:t>
            </w:r>
          </w:p>
        </w:tc>
      </w:tr>
      <w:tr w:rsidR="0046682E" w:rsidRPr="003F34EB" w14:paraId="0DE1E7F2" w14:textId="77777777" w:rsidTr="0046682E">
        <w:trPr>
          <w:trHeight w:val="248"/>
        </w:trPr>
        <w:tc>
          <w:tcPr>
            <w:tcW w:w="1141" w:type="dxa"/>
          </w:tcPr>
          <w:p w14:paraId="6B4F36E8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FA4BB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537281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68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00A8D5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DD344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2B29F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F5A34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884A2C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365353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CB723B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8E13DA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4070F4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5,305</w:t>
            </w:r>
          </w:p>
        </w:tc>
      </w:tr>
      <w:tr w:rsidR="0046682E" w:rsidRPr="003F34EB" w14:paraId="58E80892" w14:textId="77777777" w:rsidTr="0046682E">
        <w:trPr>
          <w:trHeight w:val="248"/>
        </w:trPr>
        <w:tc>
          <w:tcPr>
            <w:tcW w:w="1141" w:type="dxa"/>
          </w:tcPr>
          <w:p w14:paraId="2E8BD787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D81AC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E87273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1F95A2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0461D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12A164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A64D5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4F27DB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CCBCD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A75D0F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596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4DE381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C19E80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002</w:t>
            </w:r>
          </w:p>
        </w:tc>
      </w:tr>
      <w:tr w:rsidR="0046682E" w:rsidRPr="003F34EB" w14:paraId="788B8F57" w14:textId="77777777" w:rsidTr="0046682E">
        <w:trPr>
          <w:trHeight w:val="248"/>
        </w:trPr>
        <w:tc>
          <w:tcPr>
            <w:tcW w:w="1141" w:type="dxa"/>
          </w:tcPr>
          <w:p w14:paraId="589DBEAD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A8D36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5C401F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B8C6D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546ED4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09F19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86398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559935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7612E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4C0C8E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2E8A96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2B7999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5212DF57" w14:textId="77777777" w:rsidTr="0046682E">
        <w:trPr>
          <w:trHeight w:val="248"/>
        </w:trPr>
        <w:tc>
          <w:tcPr>
            <w:tcW w:w="1141" w:type="dxa"/>
          </w:tcPr>
          <w:p w14:paraId="1D06EEE0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E06BB0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340CE9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84307D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E8FD24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E823F9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CD4E6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044BBA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7DEC18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7B3B1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3BB1FE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CC30E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642</w:t>
            </w:r>
          </w:p>
        </w:tc>
      </w:tr>
      <w:tr w:rsidR="0046682E" w:rsidRPr="003F34EB" w14:paraId="1FA309C0" w14:textId="77777777" w:rsidTr="0046682E">
        <w:trPr>
          <w:trHeight w:val="248"/>
        </w:trPr>
        <w:tc>
          <w:tcPr>
            <w:tcW w:w="1141" w:type="dxa"/>
          </w:tcPr>
          <w:p w14:paraId="390EE073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AC57F6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5B68F2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79DBB9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33023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4EA1C0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421D0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76038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174124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CEEA44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A22351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D5C0E7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0AFCD0A6" w14:textId="77777777" w:rsidTr="0046682E">
        <w:trPr>
          <w:trHeight w:val="248"/>
        </w:trPr>
        <w:tc>
          <w:tcPr>
            <w:tcW w:w="1141" w:type="dxa"/>
          </w:tcPr>
          <w:p w14:paraId="4CB9D886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B47B5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ECEA0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68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9DB39E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A493CA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6A844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647BE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9F1804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0D2918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9251C2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FB56AD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DD0B6A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1,685</w:t>
            </w:r>
          </w:p>
        </w:tc>
      </w:tr>
      <w:tr w:rsidR="0046682E" w:rsidRPr="003F34EB" w14:paraId="765B5C60" w14:textId="77777777" w:rsidTr="0046682E">
        <w:trPr>
          <w:trHeight w:val="248"/>
        </w:trPr>
        <w:tc>
          <w:tcPr>
            <w:tcW w:w="1141" w:type="dxa"/>
          </w:tcPr>
          <w:p w14:paraId="1FDD182B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FF4F5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3762FD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8169F3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6E7569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3F2265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B4B92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F2F20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E053FB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6A82D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32B05E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48ED3A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8,041</w:t>
            </w:r>
          </w:p>
        </w:tc>
      </w:tr>
      <w:tr w:rsidR="0046682E" w:rsidRPr="003F34EB" w14:paraId="30315452" w14:textId="77777777" w:rsidTr="0046682E">
        <w:trPr>
          <w:trHeight w:val="248"/>
        </w:trPr>
        <w:tc>
          <w:tcPr>
            <w:tcW w:w="1141" w:type="dxa"/>
          </w:tcPr>
          <w:p w14:paraId="29F3C87C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5F0F6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1DE611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3EBF0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133B1C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737322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8AB68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388B06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DE55AE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2DE36C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1E738D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E7D83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7AE87CEF" w14:textId="77777777" w:rsidTr="0046682E">
        <w:trPr>
          <w:trHeight w:val="248"/>
        </w:trPr>
        <w:tc>
          <w:tcPr>
            <w:tcW w:w="1141" w:type="dxa"/>
          </w:tcPr>
          <w:p w14:paraId="6F7CAAEC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CB6177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AF3AA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D68D26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5CC82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777815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A9EC8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7E2DB0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4FA083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71B04C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293CA8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ACD23F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9,358</w:t>
            </w:r>
          </w:p>
        </w:tc>
      </w:tr>
      <w:tr w:rsidR="0046682E" w:rsidRPr="003F34EB" w14:paraId="2D937691" w14:textId="77777777" w:rsidTr="0046682E">
        <w:trPr>
          <w:trHeight w:val="248"/>
        </w:trPr>
        <w:tc>
          <w:tcPr>
            <w:tcW w:w="1141" w:type="dxa"/>
          </w:tcPr>
          <w:p w14:paraId="440DD95B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2584DB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0A9BD7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AD67E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C2F9D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FF678A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80761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43E2F4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A7E31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3C0141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AD09B2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FDD730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0,960</w:t>
            </w:r>
          </w:p>
        </w:tc>
      </w:tr>
      <w:tr w:rsidR="0046682E" w:rsidRPr="003F34EB" w14:paraId="7B1DF6EB" w14:textId="77777777" w:rsidTr="0046682E">
        <w:trPr>
          <w:trHeight w:val="248"/>
        </w:trPr>
        <w:tc>
          <w:tcPr>
            <w:tcW w:w="1141" w:type="dxa"/>
          </w:tcPr>
          <w:p w14:paraId="0D385F09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6A2A54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8AA5EF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09237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A22C8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92F59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0E52ED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343181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001163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4BDD66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1D8187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A2EA93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7375E443" w14:textId="77777777" w:rsidTr="0046682E">
        <w:trPr>
          <w:trHeight w:val="248"/>
        </w:trPr>
        <w:tc>
          <w:tcPr>
            <w:tcW w:w="1141" w:type="dxa"/>
          </w:tcPr>
          <w:p w14:paraId="47969D11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8146D3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2AEC13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37BDC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78C18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A62FE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88065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68CAA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F33D46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267EB1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7B3181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CAF12E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378</w:t>
            </w:r>
          </w:p>
        </w:tc>
      </w:tr>
      <w:tr w:rsidR="0046682E" w:rsidRPr="003F34EB" w14:paraId="47C5D3D8" w14:textId="77777777" w:rsidTr="0046682E">
        <w:trPr>
          <w:trHeight w:val="248"/>
        </w:trPr>
        <w:tc>
          <w:tcPr>
            <w:tcW w:w="1141" w:type="dxa"/>
          </w:tcPr>
          <w:p w14:paraId="0CC2DA33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A3993B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E5C9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3656A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B1700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249E6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DEB78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C33A0A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3A785E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CC7E6C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BED123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0DFE0F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5C7105AB" w14:textId="77777777" w:rsidTr="0046682E">
        <w:trPr>
          <w:trHeight w:val="248"/>
        </w:trPr>
        <w:tc>
          <w:tcPr>
            <w:tcW w:w="1141" w:type="dxa"/>
          </w:tcPr>
          <w:p w14:paraId="0B5CF231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7C40AC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6DE715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EAF433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4B3682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1B0919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DCD2DE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366188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EC7122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6108E0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4267CC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8E12B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601</w:t>
            </w:r>
          </w:p>
        </w:tc>
      </w:tr>
      <w:tr w:rsidR="0046682E" w:rsidRPr="003F34EB" w14:paraId="0A9DBF61" w14:textId="77777777" w:rsidTr="0046682E">
        <w:trPr>
          <w:trHeight w:val="248"/>
        </w:trPr>
        <w:tc>
          <w:tcPr>
            <w:tcW w:w="1141" w:type="dxa"/>
          </w:tcPr>
          <w:p w14:paraId="76F34F61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F39296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EF66DA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D93E5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38682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200083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64714D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FF7828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5749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0B0CED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9FB61F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BEA67D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2,439</w:t>
            </w:r>
          </w:p>
        </w:tc>
      </w:tr>
      <w:tr w:rsidR="0046682E" w:rsidRPr="003F34EB" w14:paraId="2D5966BC" w14:textId="77777777" w:rsidTr="0046682E">
        <w:trPr>
          <w:trHeight w:val="248"/>
        </w:trPr>
        <w:tc>
          <w:tcPr>
            <w:tcW w:w="1141" w:type="dxa"/>
          </w:tcPr>
          <w:p w14:paraId="60C3A8C7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2ED1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8281B5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5AD3AB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1B21FB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78D51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9423E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315BF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9A2A5F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FC4EEC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1086B0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AFE002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7C565371" w14:textId="77777777" w:rsidTr="0046682E">
        <w:trPr>
          <w:trHeight w:val="248"/>
        </w:trPr>
        <w:tc>
          <w:tcPr>
            <w:tcW w:w="1141" w:type="dxa"/>
          </w:tcPr>
          <w:p w14:paraId="59C7108A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4D25A9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EA589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55EE8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4AD729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D10C1E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EB683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00B34F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FBE02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1D29AF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78F15E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747E62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1,804</w:t>
            </w:r>
          </w:p>
        </w:tc>
      </w:tr>
      <w:tr w:rsidR="0046682E" w:rsidRPr="003F34EB" w14:paraId="55AA4EC0" w14:textId="77777777" w:rsidTr="0046682E">
        <w:trPr>
          <w:trHeight w:val="248"/>
        </w:trPr>
        <w:tc>
          <w:tcPr>
            <w:tcW w:w="1141" w:type="dxa"/>
          </w:tcPr>
          <w:p w14:paraId="16CC0300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B9BCE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35474C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A0FC28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A70B5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6ACEF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92A2B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78F6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3A143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C984FD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A3B5CD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2669D3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593325D3" w14:textId="77777777" w:rsidTr="0046682E">
        <w:trPr>
          <w:trHeight w:val="248"/>
        </w:trPr>
        <w:tc>
          <w:tcPr>
            <w:tcW w:w="1141" w:type="dxa"/>
          </w:tcPr>
          <w:p w14:paraId="019BFAB0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7ECEAB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F5FC0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5D158C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B48914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9FA44B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2AAD8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4F92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0A1A75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9D0F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863588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646E7B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08DC99A2" w14:textId="77777777" w:rsidTr="0046682E">
        <w:trPr>
          <w:trHeight w:val="248"/>
        </w:trPr>
        <w:tc>
          <w:tcPr>
            <w:tcW w:w="1141" w:type="dxa"/>
          </w:tcPr>
          <w:p w14:paraId="1A3EF628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C76229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B19CE5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0D2D7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C968DA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C5A5A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6FB02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2C4ED5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7D2903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3F2F42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A8C7CA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A9673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686109C1" w14:textId="77777777" w:rsidTr="0046682E">
        <w:trPr>
          <w:trHeight w:val="248"/>
        </w:trPr>
        <w:tc>
          <w:tcPr>
            <w:tcW w:w="1141" w:type="dxa"/>
          </w:tcPr>
          <w:p w14:paraId="11FE9D6B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FE9C2D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5E5DD4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E668E7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73279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FC2C1F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D971E9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97D006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B85A4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0B1CE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25F6E4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217714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7,382</w:t>
            </w:r>
          </w:p>
        </w:tc>
      </w:tr>
      <w:tr w:rsidR="0046682E" w:rsidRPr="003F34EB" w14:paraId="0E1F35DB" w14:textId="77777777" w:rsidTr="0046682E">
        <w:trPr>
          <w:trHeight w:val="248"/>
        </w:trPr>
        <w:tc>
          <w:tcPr>
            <w:tcW w:w="1141" w:type="dxa"/>
          </w:tcPr>
          <w:p w14:paraId="6DC018F6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8A8C2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2EA41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359883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CCC07A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A4EE27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F53DE9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F8FAA3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580D12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9E567B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0C9A6F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316008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8,041</w:t>
            </w:r>
          </w:p>
        </w:tc>
      </w:tr>
      <w:tr w:rsidR="0046682E" w:rsidRPr="003F34EB" w14:paraId="0EF95443" w14:textId="77777777" w:rsidTr="0046682E">
        <w:trPr>
          <w:trHeight w:val="248"/>
        </w:trPr>
        <w:tc>
          <w:tcPr>
            <w:tcW w:w="1141" w:type="dxa"/>
          </w:tcPr>
          <w:p w14:paraId="5E61C655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802986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69E56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369629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F7F88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05F2F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46AFB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5D0E6D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A347F4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0390F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2DD738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4A6D30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303DE787" w14:textId="77777777" w:rsidTr="0046682E">
        <w:trPr>
          <w:trHeight w:val="248"/>
        </w:trPr>
        <w:tc>
          <w:tcPr>
            <w:tcW w:w="1141" w:type="dxa"/>
          </w:tcPr>
          <w:p w14:paraId="0E224DB9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50C700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33DA5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54BE02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AE3C40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E4751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6DF6A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E9C876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603B51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74612A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645B94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BE2A0C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8,041</w:t>
            </w:r>
          </w:p>
        </w:tc>
      </w:tr>
      <w:tr w:rsidR="0046682E" w:rsidRPr="003F34EB" w14:paraId="260F65C6" w14:textId="77777777" w:rsidTr="0046682E">
        <w:trPr>
          <w:trHeight w:val="248"/>
        </w:trPr>
        <w:tc>
          <w:tcPr>
            <w:tcW w:w="1141" w:type="dxa"/>
          </w:tcPr>
          <w:p w14:paraId="51E7F099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A05ED2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67ED9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E13E1A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BC484E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D2C805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4385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C711CA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A6442C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363851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BF6B72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2DD122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4,999</w:t>
            </w:r>
          </w:p>
        </w:tc>
      </w:tr>
      <w:tr w:rsidR="0046682E" w:rsidRPr="003F34EB" w14:paraId="37858C49" w14:textId="77777777" w:rsidTr="0046682E">
        <w:trPr>
          <w:trHeight w:val="248"/>
        </w:trPr>
        <w:tc>
          <w:tcPr>
            <w:tcW w:w="1141" w:type="dxa"/>
          </w:tcPr>
          <w:p w14:paraId="37C02888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DFCD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E7675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573AEE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0A706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587AD2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10AD42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7791F2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CADE0B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593489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596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E55916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B87C4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3,914</w:t>
            </w:r>
          </w:p>
        </w:tc>
      </w:tr>
      <w:tr w:rsidR="0046682E" w:rsidRPr="003F34EB" w14:paraId="28E152A9" w14:textId="77777777" w:rsidTr="0046682E">
        <w:trPr>
          <w:trHeight w:val="248"/>
        </w:trPr>
        <w:tc>
          <w:tcPr>
            <w:tcW w:w="1141" w:type="dxa"/>
          </w:tcPr>
          <w:p w14:paraId="19639F18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DDB15A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8D9F7B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D00F7B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92C891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940E2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EEA22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BCF019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F7DC94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79EF86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8ABE12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4E88FC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2F403570" w14:textId="77777777" w:rsidTr="0046682E">
        <w:trPr>
          <w:trHeight w:val="248"/>
        </w:trPr>
        <w:tc>
          <w:tcPr>
            <w:tcW w:w="1141" w:type="dxa"/>
          </w:tcPr>
          <w:p w14:paraId="672CF728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312AA9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E278D1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E5C9F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262735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5EEA4A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2F2CF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FDC4C6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6BFB5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696E08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52F4D7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2BAB1B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6,896</w:t>
            </w:r>
          </w:p>
        </w:tc>
      </w:tr>
      <w:tr w:rsidR="0046682E" w:rsidRPr="003F34EB" w14:paraId="1E4A6907" w14:textId="77777777" w:rsidTr="0046682E">
        <w:trPr>
          <w:trHeight w:val="248"/>
        </w:trPr>
        <w:tc>
          <w:tcPr>
            <w:tcW w:w="1141" w:type="dxa"/>
          </w:tcPr>
          <w:p w14:paraId="4D4EC481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D5794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5999E2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154714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8B162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5DD89B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F93BF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A7F16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88F122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3B934D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32D1CE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4BAD35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6,866</w:t>
            </w:r>
          </w:p>
        </w:tc>
      </w:tr>
      <w:tr w:rsidR="0046682E" w:rsidRPr="003F34EB" w14:paraId="285EDA35" w14:textId="77777777" w:rsidTr="0046682E">
        <w:trPr>
          <w:trHeight w:val="248"/>
        </w:trPr>
        <w:tc>
          <w:tcPr>
            <w:tcW w:w="1141" w:type="dxa"/>
          </w:tcPr>
          <w:p w14:paraId="27AC02C4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F2EF2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ECD456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EBFD3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F5D484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AA687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77730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D85AC4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C2F624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0DB38D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521006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E1936F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730</w:t>
            </w:r>
          </w:p>
        </w:tc>
      </w:tr>
      <w:tr w:rsidR="0046682E" w:rsidRPr="003F34EB" w14:paraId="52636AA0" w14:textId="77777777" w:rsidTr="0046682E">
        <w:trPr>
          <w:trHeight w:val="248"/>
        </w:trPr>
        <w:tc>
          <w:tcPr>
            <w:tcW w:w="1141" w:type="dxa"/>
          </w:tcPr>
          <w:p w14:paraId="59E5DE85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296882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3F2395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E8E1A5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9558B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87A426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55200B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5F27F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311C6C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03E7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CE495D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855E5F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8,266</w:t>
            </w:r>
          </w:p>
        </w:tc>
      </w:tr>
      <w:tr w:rsidR="0046682E" w:rsidRPr="003F34EB" w14:paraId="75D7403A" w14:textId="77777777" w:rsidTr="0046682E">
        <w:trPr>
          <w:trHeight w:val="248"/>
        </w:trPr>
        <w:tc>
          <w:tcPr>
            <w:tcW w:w="1141" w:type="dxa"/>
          </w:tcPr>
          <w:p w14:paraId="4AFE63AD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C42BEB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9C18C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A70368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48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E8D2E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7EEC28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DAA79A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009109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6CE81C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B55214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BEAA24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6006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1,089</w:t>
            </w:r>
          </w:p>
        </w:tc>
      </w:tr>
      <w:tr w:rsidR="0046682E" w:rsidRPr="003F34EB" w14:paraId="77A5FC2A" w14:textId="77777777" w:rsidTr="0046682E">
        <w:trPr>
          <w:trHeight w:val="248"/>
        </w:trPr>
        <w:tc>
          <w:tcPr>
            <w:tcW w:w="1141" w:type="dxa"/>
          </w:tcPr>
          <w:p w14:paraId="5DC7EC07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B6A53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ED965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AE1DA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1B4DF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2E446B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A7A302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9709B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95B7F8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637CCB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5B457C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299217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0,254</w:t>
            </w:r>
          </w:p>
        </w:tc>
      </w:tr>
      <w:tr w:rsidR="0046682E" w:rsidRPr="003F34EB" w14:paraId="0B8732C4" w14:textId="77777777" w:rsidTr="0046682E">
        <w:trPr>
          <w:trHeight w:val="248"/>
        </w:trPr>
        <w:tc>
          <w:tcPr>
            <w:tcW w:w="1141" w:type="dxa"/>
          </w:tcPr>
          <w:p w14:paraId="35C7D5F6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681E3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5B70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FAC6B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8A72C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070B2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7C32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DAD81C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4588E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66657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74EEE7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A1FA84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9,568</w:t>
            </w:r>
          </w:p>
        </w:tc>
      </w:tr>
      <w:tr w:rsidR="0046682E" w:rsidRPr="003F34EB" w14:paraId="5BA0267F" w14:textId="77777777" w:rsidTr="0046682E">
        <w:trPr>
          <w:trHeight w:val="248"/>
        </w:trPr>
        <w:tc>
          <w:tcPr>
            <w:tcW w:w="1141" w:type="dxa"/>
          </w:tcPr>
          <w:p w14:paraId="5CB3388E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28D97F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0CE7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31A1FD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C44958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E296A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5D876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4C03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20365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D19A6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D1CF9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B8A16F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8,041</w:t>
            </w:r>
          </w:p>
        </w:tc>
      </w:tr>
      <w:tr w:rsidR="0046682E" w:rsidRPr="003F34EB" w14:paraId="05D861B2" w14:textId="77777777" w:rsidTr="0046682E">
        <w:trPr>
          <w:trHeight w:val="248"/>
        </w:trPr>
        <w:tc>
          <w:tcPr>
            <w:tcW w:w="1141" w:type="dxa"/>
          </w:tcPr>
          <w:p w14:paraId="29F1C063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A6E5F2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745E0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EB797E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4ACD9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4BEB3F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30AB9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D7AB11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6E7F66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E39DD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62BEAB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DD880F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753</w:t>
            </w:r>
          </w:p>
        </w:tc>
      </w:tr>
      <w:tr w:rsidR="0046682E" w:rsidRPr="003F34EB" w14:paraId="6088C6DF" w14:textId="77777777" w:rsidTr="0046682E">
        <w:trPr>
          <w:trHeight w:val="248"/>
        </w:trPr>
        <w:tc>
          <w:tcPr>
            <w:tcW w:w="1141" w:type="dxa"/>
          </w:tcPr>
          <w:p w14:paraId="59289499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D98E7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93C5A9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6CB63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962D0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04A13F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EE0F2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BC82C3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95482F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A31CAF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34398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32F16C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6C8F3824" w14:textId="77777777" w:rsidTr="0046682E">
        <w:trPr>
          <w:trHeight w:val="248"/>
        </w:trPr>
        <w:tc>
          <w:tcPr>
            <w:tcW w:w="1141" w:type="dxa"/>
          </w:tcPr>
          <w:p w14:paraId="7A425444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DA7AD3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ABE74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1D4444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4CBF3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51B11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03E46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5EE2F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237098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7494F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783D8A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81AF0A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7,021</w:t>
            </w:r>
          </w:p>
        </w:tc>
      </w:tr>
      <w:tr w:rsidR="0046682E" w:rsidRPr="003F34EB" w14:paraId="2DCD5C9C" w14:textId="77777777" w:rsidTr="0046682E">
        <w:trPr>
          <w:trHeight w:val="248"/>
        </w:trPr>
        <w:tc>
          <w:tcPr>
            <w:tcW w:w="1141" w:type="dxa"/>
          </w:tcPr>
          <w:p w14:paraId="4D69B87C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D74D2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B8B94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2A88B1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6EC06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7CE01F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52D9D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FDF3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682EEC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0F774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45EB1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FBD575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791EE63A" w14:textId="77777777" w:rsidTr="0046682E">
        <w:trPr>
          <w:trHeight w:val="248"/>
        </w:trPr>
        <w:tc>
          <w:tcPr>
            <w:tcW w:w="1141" w:type="dxa"/>
          </w:tcPr>
          <w:p w14:paraId="3A668DA3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546C3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0C7AD0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45D0D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C69A62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178B5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E4987C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5EA00A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28FFE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EF3CC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CFC81A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E07B7B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6,308</w:t>
            </w:r>
          </w:p>
        </w:tc>
      </w:tr>
      <w:tr w:rsidR="0046682E" w:rsidRPr="003F34EB" w14:paraId="00852284" w14:textId="77777777" w:rsidTr="0046682E">
        <w:trPr>
          <w:trHeight w:val="248"/>
        </w:trPr>
        <w:tc>
          <w:tcPr>
            <w:tcW w:w="1141" w:type="dxa"/>
          </w:tcPr>
          <w:p w14:paraId="3173329C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B6968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5CBC10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4BA097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00A93E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0D8745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F4C1C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ABB507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F0A45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1799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C59877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1AE8D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4,402</w:t>
            </w:r>
          </w:p>
        </w:tc>
      </w:tr>
      <w:tr w:rsidR="0046682E" w:rsidRPr="003F34EB" w14:paraId="5EB5231A" w14:textId="77777777" w:rsidTr="0046682E">
        <w:trPr>
          <w:trHeight w:val="248"/>
        </w:trPr>
        <w:tc>
          <w:tcPr>
            <w:tcW w:w="1141" w:type="dxa"/>
          </w:tcPr>
          <w:p w14:paraId="0E89E385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AEA165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67252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0A790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D2E70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6F5C25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D2CA84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54028C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969E9C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F39949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F071C6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ED9A5A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5,669</w:t>
            </w:r>
          </w:p>
        </w:tc>
      </w:tr>
      <w:tr w:rsidR="0046682E" w:rsidRPr="003F34EB" w14:paraId="39AFCC50" w14:textId="77777777" w:rsidTr="0046682E">
        <w:trPr>
          <w:trHeight w:val="248"/>
        </w:trPr>
        <w:tc>
          <w:tcPr>
            <w:tcW w:w="1141" w:type="dxa"/>
          </w:tcPr>
          <w:p w14:paraId="66108D0F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40078E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12A0FF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5B2D0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FBFF7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84862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1B145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E7C1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6E4A2D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C493ED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0FCCBA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D1D576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7DA575E5" w14:textId="77777777" w:rsidTr="0046682E">
        <w:trPr>
          <w:trHeight w:val="248"/>
        </w:trPr>
        <w:tc>
          <w:tcPr>
            <w:tcW w:w="1141" w:type="dxa"/>
          </w:tcPr>
          <w:p w14:paraId="283DD921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7BF861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98784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F00AC5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E1275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3AF910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5C3BD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A6FC58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FA790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001F45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607453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FF6E46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1,897</w:t>
            </w:r>
          </w:p>
        </w:tc>
      </w:tr>
      <w:tr w:rsidR="0046682E" w:rsidRPr="003F34EB" w14:paraId="67ABB865" w14:textId="77777777" w:rsidTr="0046682E">
        <w:trPr>
          <w:trHeight w:val="248"/>
        </w:trPr>
        <w:tc>
          <w:tcPr>
            <w:tcW w:w="1141" w:type="dxa"/>
          </w:tcPr>
          <w:p w14:paraId="4FA8C5A8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8B3946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C51DDA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BB066F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6C01A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F8751C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594CC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E285E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38614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FA04E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19B708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338DE0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760</w:t>
            </w:r>
          </w:p>
        </w:tc>
      </w:tr>
      <w:tr w:rsidR="0046682E" w:rsidRPr="003F34EB" w14:paraId="5203253F" w14:textId="77777777" w:rsidTr="0046682E">
        <w:trPr>
          <w:trHeight w:val="248"/>
        </w:trPr>
        <w:tc>
          <w:tcPr>
            <w:tcW w:w="1141" w:type="dxa"/>
          </w:tcPr>
          <w:p w14:paraId="41CDD787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D231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AD15F4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412A5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80330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680B3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842F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922036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8E8661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A0A57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BF8B9C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FFB980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463</w:t>
            </w:r>
          </w:p>
        </w:tc>
      </w:tr>
      <w:tr w:rsidR="0046682E" w:rsidRPr="003F34EB" w14:paraId="348FAD7B" w14:textId="77777777" w:rsidTr="0046682E">
        <w:trPr>
          <w:trHeight w:val="248"/>
        </w:trPr>
        <w:tc>
          <w:tcPr>
            <w:tcW w:w="1141" w:type="dxa"/>
          </w:tcPr>
          <w:p w14:paraId="5DB8B548" w14:textId="77777777" w:rsidR="0046682E" w:rsidRPr="003F34EB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20F6B5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496B15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1D44C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1E50DF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B559DF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E9AC3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25A99B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8C6B8D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AAD3F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377B72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2BA6A6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754</w:t>
            </w:r>
          </w:p>
        </w:tc>
      </w:tr>
      <w:tr w:rsidR="0046682E" w:rsidRPr="003F34EB" w14:paraId="75045C0C" w14:textId="77777777" w:rsidTr="0046682E">
        <w:trPr>
          <w:trHeight w:val="248"/>
        </w:trPr>
        <w:tc>
          <w:tcPr>
            <w:tcW w:w="1141" w:type="dxa"/>
          </w:tcPr>
          <w:p w14:paraId="06FF21E7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C442B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83FDE8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49243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FFCC0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4294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E4658F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BD0F84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D21DE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9D2EE4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C0C0A4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4F2787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4,338</w:t>
            </w:r>
          </w:p>
        </w:tc>
      </w:tr>
      <w:tr w:rsidR="0046682E" w:rsidRPr="003F34EB" w14:paraId="6361018B" w14:textId="77777777" w:rsidTr="0046682E">
        <w:trPr>
          <w:trHeight w:val="248"/>
        </w:trPr>
        <w:tc>
          <w:tcPr>
            <w:tcW w:w="1141" w:type="dxa"/>
          </w:tcPr>
          <w:p w14:paraId="434C2B00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1A758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E1C277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922F57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30C6F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4D52D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870A20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405CEA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DD5A5C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4667B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006955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79B7EE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28926BB8" w14:textId="77777777" w:rsidTr="0046682E">
        <w:trPr>
          <w:trHeight w:val="248"/>
        </w:trPr>
        <w:tc>
          <w:tcPr>
            <w:tcW w:w="1141" w:type="dxa"/>
          </w:tcPr>
          <w:p w14:paraId="1B851B39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72187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022A2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B60F4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74842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AFE03D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E7044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29B430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96812D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8A819D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3F38B5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134905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539</w:t>
            </w:r>
          </w:p>
        </w:tc>
      </w:tr>
      <w:tr w:rsidR="0046682E" w:rsidRPr="003F34EB" w14:paraId="3386BC08" w14:textId="77777777" w:rsidTr="0046682E">
        <w:trPr>
          <w:trHeight w:val="248"/>
        </w:trPr>
        <w:tc>
          <w:tcPr>
            <w:tcW w:w="1141" w:type="dxa"/>
          </w:tcPr>
          <w:p w14:paraId="143B2CF7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38BF4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0E951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B7AFAE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7F7944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00626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9CADD0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8D714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B3FFC8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0C7760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F0799C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1A21E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0,315</w:t>
            </w:r>
          </w:p>
        </w:tc>
      </w:tr>
      <w:tr w:rsidR="0046682E" w:rsidRPr="003F34EB" w14:paraId="5D0DC310" w14:textId="77777777" w:rsidTr="0046682E">
        <w:trPr>
          <w:trHeight w:val="248"/>
        </w:trPr>
        <w:tc>
          <w:tcPr>
            <w:tcW w:w="1141" w:type="dxa"/>
          </w:tcPr>
          <w:p w14:paraId="52E85E24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7705FB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1605F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0EFBDE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562E3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37331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9AFF98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F0444C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D02C1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382A1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7B2EBD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60DDE1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759</w:t>
            </w:r>
          </w:p>
        </w:tc>
      </w:tr>
      <w:tr w:rsidR="0046682E" w:rsidRPr="003F34EB" w14:paraId="03B10E1E" w14:textId="77777777" w:rsidTr="0046682E">
        <w:trPr>
          <w:trHeight w:val="248"/>
        </w:trPr>
        <w:tc>
          <w:tcPr>
            <w:tcW w:w="1141" w:type="dxa"/>
          </w:tcPr>
          <w:p w14:paraId="74012B2E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E272E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95EF70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B37FC7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DDE61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3C98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A0A8D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079523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952C3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720B54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CD606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9B519F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8,041</w:t>
            </w:r>
          </w:p>
        </w:tc>
      </w:tr>
      <w:tr w:rsidR="0046682E" w:rsidRPr="003F34EB" w14:paraId="79680686" w14:textId="77777777" w:rsidTr="0046682E">
        <w:trPr>
          <w:trHeight w:val="248"/>
        </w:trPr>
        <w:tc>
          <w:tcPr>
            <w:tcW w:w="1141" w:type="dxa"/>
          </w:tcPr>
          <w:p w14:paraId="3A774707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EC9EE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C97CE3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6CF01D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E85E0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05814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B3E6AA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48D351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839CF2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CDD0C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ED0588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9E24B1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7D6E1694" w14:textId="77777777" w:rsidTr="0046682E">
        <w:trPr>
          <w:trHeight w:val="248"/>
        </w:trPr>
        <w:tc>
          <w:tcPr>
            <w:tcW w:w="1141" w:type="dxa"/>
          </w:tcPr>
          <w:p w14:paraId="26CF3A0B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F2791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F1CFB1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5D98BF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DBE1D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F74D8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A7E0F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6F732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5A2455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D4AD2B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A83054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F6E81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0C38FD28" w14:textId="77777777" w:rsidTr="0046682E">
        <w:trPr>
          <w:trHeight w:val="248"/>
        </w:trPr>
        <w:tc>
          <w:tcPr>
            <w:tcW w:w="1141" w:type="dxa"/>
          </w:tcPr>
          <w:p w14:paraId="036529E0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B041E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811758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68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D67BA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52BE0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4514F9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E67120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32C270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FE3360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A9D752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5A335B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151DA8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5,218</w:t>
            </w:r>
          </w:p>
        </w:tc>
      </w:tr>
      <w:tr w:rsidR="0046682E" w:rsidRPr="003F34EB" w14:paraId="50827E59" w14:textId="77777777" w:rsidTr="0046682E">
        <w:trPr>
          <w:trHeight w:val="248"/>
        </w:trPr>
        <w:tc>
          <w:tcPr>
            <w:tcW w:w="1141" w:type="dxa"/>
          </w:tcPr>
          <w:p w14:paraId="01549D09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61909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99DE67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9A0539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6B49C7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E27A8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08426B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8CEE29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3D7DB6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B09C84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1542F6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5ABF2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5,832</w:t>
            </w:r>
          </w:p>
        </w:tc>
      </w:tr>
      <w:tr w:rsidR="0046682E" w:rsidRPr="003F34EB" w14:paraId="44035DC7" w14:textId="77777777" w:rsidTr="0046682E">
        <w:trPr>
          <w:trHeight w:val="248"/>
        </w:trPr>
        <w:tc>
          <w:tcPr>
            <w:tcW w:w="1141" w:type="dxa"/>
          </w:tcPr>
          <w:p w14:paraId="39360D79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9AFBF6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64FF56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486D98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453A06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73C73A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2D42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60061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2D6E1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88B100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9F227D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9F0554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7,715</w:t>
            </w:r>
          </w:p>
        </w:tc>
      </w:tr>
      <w:tr w:rsidR="0046682E" w:rsidRPr="003F34EB" w14:paraId="75E950A4" w14:textId="77777777" w:rsidTr="0046682E">
        <w:trPr>
          <w:trHeight w:val="248"/>
        </w:trPr>
        <w:tc>
          <w:tcPr>
            <w:tcW w:w="1141" w:type="dxa"/>
          </w:tcPr>
          <w:p w14:paraId="503179DA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51C82E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1D5ADA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74D20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5AA9DB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70EBA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00DBA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B73B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5792A9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46405B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C3D6C3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B6E6A1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9,339</w:t>
            </w:r>
          </w:p>
        </w:tc>
      </w:tr>
      <w:tr w:rsidR="0046682E" w:rsidRPr="003F34EB" w14:paraId="7BFA8C26" w14:textId="77777777" w:rsidTr="0046682E">
        <w:trPr>
          <w:trHeight w:val="248"/>
        </w:trPr>
        <w:tc>
          <w:tcPr>
            <w:tcW w:w="1141" w:type="dxa"/>
          </w:tcPr>
          <w:p w14:paraId="12C7A4AF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057FD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E06A37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FB9DAD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0CE59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1D16F6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AABCB8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AC300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7BBF7B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1A88D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200486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FE7001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378</w:t>
            </w:r>
          </w:p>
        </w:tc>
      </w:tr>
      <w:tr w:rsidR="0046682E" w:rsidRPr="003F34EB" w14:paraId="0ABCF80F" w14:textId="77777777" w:rsidTr="0046682E">
        <w:trPr>
          <w:trHeight w:val="248"/>
        </w:trPr>
        <w:tc>
          <w:tcPr>
            <w:tcW w:w="1141" w:type="dxa"/>
          </w:tcPr>
          <w:p w14:paraId="55DF974C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BC246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5CEB0C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55FD4D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746E0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5ADF86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E1F7CE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907A2E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502456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32E2C9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D711CA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76437C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7,153</w:t>
            </w:r>
          </w:p>
        </w:tc>
      </w:tr>
      <w:tr w:rsidR="0046682E" w:rsidRPr="003F34EB" w14:paraId="038112DD" w14:textId="77777777" w:rsidTr="0046682E">
        <w:trPr>
          <w:trHeight w:val="248"/>
        </w:trPr>
        <w:tc>
          <w:tcPr>
            <w:tcW w:w="1141" w:type="dxa"/>
          </w:tcPr>
          <w:p w14:paraId="0E85095B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0C49A7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1676A4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76405F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45EA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C3FA16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01EE62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701D7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273A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FE998D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F999E2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355894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576</w:t>
            </w:r>
          </w:p>
        </w:tc>
      </w:tr>
      <w:tr w:rsidR="0046682E" w:rsidRPr="003F34EB" w14:paraId="4A939156" w14:textId="77777777" w:rsidTr="0046682E">
        <w:trPr>
          <w:trHeight w:val="248"/>
        </w:trPr>
        <w:tc>
          <w:tcPr>
            <w:tcW w:w="1141" w:type="dxa"/>
          </w:tcPr>
          <w:p w14:paraId="09BD4B21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F7F63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CADBC4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1BD16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3CEA2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9EED70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BC9FC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4A8CE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40B69A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4E21F2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1D257C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D7DB4F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591</w:t>
            </w:r>
          </w:p>
        </w:tc>
      </w:tr>
      <w:tr w:rsidR="0046682E" w:rsidRPr="003F34EB" w14:paraId="4952F7BA" w14:textId="77777777" w:rsidTr="0046682E">
        <w:trPr>
          <w:trHeight w:val="248"/>
        </w:trPr>
        <w:tc>
          <w:tcPr>
            <w:tcW w:w="1141" w:type="dxa"/>
          </w:tcPr>
          <w:p w14:paraId="1A3B7FE3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7A5F3A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481B68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F44E10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792D3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C8A46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356A0F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6AC08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3690B3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FDFB60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4566F0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2EF170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7,336</w:t>
            </w:r>
          </w:p>
        </w:tc>
      </w:tr>
      <w:tr w:rsidR="0046682E" w:rsidRPr="003F34EB" w14:paraId="2F44B738" w14:textId="77777777" w:rsidTr="0046682E">
        <w:trPr>
          <w:trHeight w:val="248"/>
        </w:trPr>
        <w:tc>
          <w:tcPr>
            <w:tcW w:w="1141" w:type="dxa"/>
          </w:tcPr>
          <w:p w14:paraId="0EF67D67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35A24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A01B3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64021F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648BB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5032F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8C0C90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6ED2FD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4522A1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F24C6E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0EEBDD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1F5D6F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9,708</w:t>
            </w:r>
          </w:p>
        </w:tc>
      </w:tr>
      <w:tr w:rsidR="0046682E" w:rsidRPr="003F34EB" w14:paraId="72C5E0F3" w14:textId="77777777" w:rsidTr="0046682E">
        <w:trPr>
          <w:trHeight w:val="248"/>
        </w:trPr>
        <w:tc>
          <w:tcPr>
            <w:tcW w:w="1141" w:type="dxa"/>
          </w:tcPr>
          <w:p w14:paraId="7A35BD73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B1EA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679399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3A44D0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2BA4D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260894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C7F3E3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8827A2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95108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1A79CC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637403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0A631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1,254</w:t>
            </w:r>
          </w:p>
        </w:tc>
      </w:tr>
      <w:tr w:rsidR="0046682E" w:rsidRPr="003F34EB" w14:paraId="1C19F215" w14:textId="77777777" w:rsidTr="0046682E">
        <w:trPr>
          <w:trHeight w:val="248"/>
        </w:trPr>
        <w:tc>
          <w:tcPr>
            <w:tcW w:w="1141" w:type="dxa"/>
          </w:tcPr>
          <w:p w14:paraId="2C53C83C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535665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A2CD9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B64B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872D3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DFBD0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6647C8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80A3AF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B84A2C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A652A6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619365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045AD6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4C16C631" w14:textId="77777777" w:rsidTr="0046682E">
        <w:trPr>
          <w:trHeight w:val="248"/>
        </w:trPr>
        <w:tc>
          <w:tcPr>
            <w:tcW w:w="1141" w:type="dxa"/>
          </w:tcPr>
          <w:p w14:paraId="2A68C2CE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06350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2C048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B5E25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4B8174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5615D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48054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FECFE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7BA93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1176EF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B088DE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23811F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9,565</w:t>
            </w:r>
          </w:p>
        </w:tc>
      </w:tr>
      <w:tr w:rsidR="0046682E" w:rsidRPr="003F34EB" w14:paraId="3D92CC60" w14:textId="77777777" w:rsidTr="0046682E">
        <w:trPr>
          <w:trHeight w:val="248"/>
        </w:trPr>
        <w:tc>
          <w:tcPr>
            <w:tcW w:w="1141" w:type="dxa"/>
          </w:tcPr>
          <w:p w14:paraId="20BE10E2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9A61B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BA3FC2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0E41D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0163E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B62334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15580D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3C500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D6346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A4CE1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D8372E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6DB7E8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3,605</w:t>
            </w:r>
          </w:p>
        </w:tc>
      </w:tr>
      <w:tr w:rsidR="0046682E" w:rsidRPr="003F34EB" w14:paraId="4356EF2C" w14:textId="77777777" w:rsidTr="0046682E">
        <w:trPr>
          <w:trHeight w:val="248"/>
        </w:trPr>
        <w:tc>
          <w:tcPr>
            <w:tcW w:w="1141" w:type="dxa"/>
          </w:tcPr>
          <w:p w14:paraId="43B760F5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0F67E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12CF8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B0658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34C79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0D8BB0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8B5F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EE09D8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A07752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B25DC0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6765B8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5A2D87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349C92B8" w14:textId="77777777" w:rsidTr="0046682E">
        <w:trPr>
          <w:trHeight w:val="248"/>
        </w:trPr>
        <w:tc>
          <w:tcPr>
            <w:tcW w:w="1141" w:type="dxa"/>
          </w:tcPr>
          <w:p w14:paraId="79224FAF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457F1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CDB57C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5C2B8F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3FCA5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42D60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B1ABE7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C0A8E5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C044E3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C3A6CC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86CCAD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0AF6AB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429</w:t>
            </w:r>
          </w:p>
        </w:tc>
      </w:tr>
      <w:tr w:rsidR="0046682E" w:rsidRPr="003F34EB" w14:paraId="42EAEC56" w14:textId="77777777" w:rsidTr="0046682E">
        <w:trPr>
          <w:trHeight w:val="248"/>
        </w:trPr>
        <w:tc>
          <w:tcPr>
            <w:tcW w:w="1141" w:type="dxa"/>
          </w:tcPr>
          <w:p w14:paraId="75B559D5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9443B0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99AF7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7EC86D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FD216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F70A5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4538B1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40C882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FD088A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E18316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12B62F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880092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552</w:t>
            </w:r>
          </w:p>
        </w:tc>
      </w:tr>
      <w:tr w:rsidR="0046682E" w:rsidRPr="003F34EB" w14:paraId="6CE715FF" w14:textId="77777777" w:rsidTr="0046682E">
        <w:trPr>
          <w:trHeight w:val="248"/>
        </w:trPr>
        <w:tc>
          <w:tcPr>
            <w:tcW w:w="1141" w:type="dxa"/>
          </w:tcPr>
          <w:p w14:paraId="497985AB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609D69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2799CF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E88A31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E4F1D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C1E61B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498056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713D1F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E6A449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D67BF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85DCF0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1DB15F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5,700</w:t>
            </w:r>
          </w:p>
        </w:tc>
      </w:tr>
      <w:tr w:rsidR="0046682E" w:rsidRPr="003F34EB" w14:paraId="4C49E007" w14:textId="77777777" w:rsidTr="0046682E">
        <w:trPr>
          <w:trHeight w:val="248"/>
        </w:trPr>
        <w:tc>
          <w:tcPr>
            <w:tcW w:w="1141" w:type="dxa"/>
          </w:tcPr>
          <w:p w14:paraId="7843D357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D0FAC9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5DCE3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2BBE86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CF462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3C4243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AEDD3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D6AB6B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1F07BF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1D1C69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7BC90D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80E010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13CD8C08" w14:textId="77777777" w:rsidTr="0046682E">
        <w:trPr>
          <w:trHeight w:val="248"/>
        </w:trPr>
        <w:tc>
          <w:tcPr>
            <w:tcW w:w="1141" w:type="dxa"/>
          </w:tcPr>
          <w:p w14:paraId="492443D6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F4B33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30A198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582849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26982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2A832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B6029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8D3A0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2F932E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23BA7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EB43CB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389429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5,729</w:t>
            </w:r>
          </w:p>
        </w:tc>
      </w:tr>
      <w:tr w:rsidR="0046682E" w:rsidRPr="003F34EB" w14:paraId="245893C2" w14:textId="77777777" w:rsidTr="0046682E">
        <w:trPr>
          <w:trHeight w:val="248"/>
        </w:trPr>
        <w:tc>
          <w:tcPr>
            <w:tcW w:w="1141" w:type="dxa"/>
          </w:tcPr>
          <w:p w14:paraId="4F81C035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FB79F0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25C86F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2B381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B81090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043647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7157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3BC31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EB8DA2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4968B0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E60322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B700AB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4,721</w:t>
            </w:r>
          </w:p>
        </w:tc>
      </w:tr>
      <w:tr w:rsidR="0046682E" w:rsidRPr="003F34EB" w14:paraId="335AA37F" w14:textId="77777777" w:rsidTr="0046682E">
        <w:trPr>
          <w:trHeight w:val="248"/>
        </w:trPr>
        <w:tc>
          <w:tcPr>
            <w:tcW w:w="1141" w:type="dxa"/>
          </w:tcPr>
          <w:p w14:paraId="75293B8F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9DEE51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707A53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B59B3C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B52A4B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C8709D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391E19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E87245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89B49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AE295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18C08E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43EAC0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657</w:t>
            </w:r>
          </w:p>
        </w:tc>
      </w:tr>
      <w:tr w:rsidR="0046682E" w:rsidRPr="003F34EB" w14:paraId="36D0BB27" w14:textId="77777777" w:rsidTr="0046682E">
        <w:trPr>
          <w:trHeight w:val="248"/>
        </w:trPr>
        <w:tc>
          <w:tcPr>
            <w:tcW w:w="1141" w:type="dxa"/>
          </w:tcPr>
          <w:p w14:paraId="373F0AE4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9198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9FF7B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7EF225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061F6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F08A0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3EC7BA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24F62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7DA7A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195CD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AF47A5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00765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0,692</w:t>
            </w:r>
          </w:p>
        </w:tc>
      </w:tr>
      <w:tr w:rsidR="0046682E" w:rsidRPr="003F34EB" w14:paraId="59BCF927" w14:textId="77777777" w:rsidTr="0046682E">
        <w:trPr>
          <w:trHeight w:val="248"/>
        </w:trPr>
        <w:tc>
          <w:tcPr>
            <w:tcW w:w="1141" w:type="dxa"/>
          </w:tcPr>
          <w:p w14:paraId="00A89F97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FFF0B7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668BDF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B4D505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10647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FE9EB0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BEB9E8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92C7EA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B04751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50C965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EF0A7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156CB2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0,355</w:t>
            </w:r>
          </w:p>
        </w:tc>
      </w:tr>
      <w:tr w:rsidR="0046682E" w:rsidRPr="003F34EB" w14:paraId="28B6D0B9" w14:textId="77777777" w:rsidTr="0046682E">
        <w:trPr>
          <w:trHeight w:val="248"/>
        </w:trPr>
        <w:tc>
          <w:tcPr>
            <w:tcW w:w="1141" w:type="dxa"/>
          </w:tcPr>
          <w:p w14:paraId="41AF206A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67B54C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470411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7CFCE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FDCC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DA6D3D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1A23F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9E1CB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658910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C1464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7B333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0C961B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7A9E0567" w14:textId="77777777" w:rsidTr="0046682E">
        <w:trPr>
          <w:trHeight w:val="248"/>
        </w:trPr>
        <w:tc>
          <w:tcPr>
            <w:tcW w:w="1141" w:type="dxa"/>
          </w:tcPr>
          <w:p w14:paraId="08720CDF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A647B5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BDB7DA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E708ED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23BA4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8ADDAC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0B006B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BFDD02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273AD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30824E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A7C04D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2D1831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1,254</w:t>
            </w:r>
          </w:p>
        </w:tc>
      </w:tr>
      <w:tr w:rsidR="0046682E" w:rsidRPr="003F34EB" w14:paraId="732CFF8B" w14:textId="77777777" w:rsidTr="0046682E">
        <w:trPr>
          <w:trHeight w:val="248"/>
        </w:trPr>
        <w:tc>
          <w:tcPr>
            <w:tcW w:w="1141" w:type="dxa"/>
          </w:tcPr>
          <w:p w14:paraId="1B4245A5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8767CE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A3232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87881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77C07A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3DBDA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A257E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A144D9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7F20EB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2B99C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FB69D6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BC1C19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2,009</w:t>
            </w:r>
          </w:p>
        </w:tc>
      </w:tr>
      <w:tr w:rsidR="0046682E" w:rsidRPr="003F34EB" w14:paraId="059640D7" w14:textId="77777777" w:rsidTr="0046682E">
        <w:trPr>
          <w:trHeight w:val="248"/>
        </w:trPr>
        <w:tc>
          <w:tcPr>
            <w:tcW w:w="1141" w:type="dxa"/>
          </w:tcPr>
          <w:p w14:paraId="20546618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0DD5E1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76F7B1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D2CA7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AD592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C40CEB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D46C46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EEA7F2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51D218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99B5B5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80C97E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62BB39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8,021</w:t>
            </w:r>
          </w:p>
        </w:tc>
      </w:tr>
      <w:tr w:rsidR="0046682E" w:rsidRPr="003F34EB" w14:paraId="4F5F37F2" w14:textId="77777777" w:rsidTr="0046682E">
        <w:trPr>
          <w:trHeight w:val="248"/>
        </w:trPr>
        <w:tc>
          <w:tcPr>
            <w:tcW w:w="1141" w:type="dxa"/>
          </w:tcPr>
          <w:p w14:paraId="70423193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74BA7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721DD4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9324D7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9D2F7A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D7342D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9D914E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8034B5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6F152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D8ABE3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EAF863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EBDB89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6,945</w:t>
            </w:r>
          </w:p>
        </w:tc>
      </w:tr>
      <w:tr w:rsidR="0046682E" w:rsidRPr="003F34EB" w14:paraId="23F4EEE3" w14:textId="77777777" w:rsidTr="0046682E">
        <w:trPr>
          <w:trHeight w:val="248"/>
        </w:trPr>
        <w:tc>
          <w:tcPr>
            <w:tcW w:w="1141" w:type="dxa"/>
          </w:tcPr>
          <w:p w14:paraId="12F216A8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C5BF96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F7BE47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EF8B9C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6FB7CC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8EFB43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EE08EF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35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7D9B1C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30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5854E7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61F45A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44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8BEFFA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261FB5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2,622</w:t>
            </w:r>
          </w:p>
        </w:tc>
      </w:tr>
      <w:tr w:rsidR="0046682E" w:rsidRPr="003F34EB" w14:paraId="04E325AC" w14:textId="77777777" w:rsidTr="0046682E">
        <w:trPr>
          <w:trHeight w:val="248"/>
        </w:trPr>
        <w:tc>
          <w:tcPr>
            <w:tcW w:w="1141" w:type="dxa"/>
          </w:tcPr>
          <w:p w14:paraId="067D349D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C581CB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B525C5E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1AE4B5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1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68DA74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53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357BBC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CC228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D556F5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19CE4F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B09F1A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788D73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7B5CF6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4,393</w:t>
            </w:r>
          </w:p>
        </w:tc>
      </w:tr>
      <w:tr w:rsidR="0046682E" w:rsidRPr="003F34EB" w14:paraId="0DA6BA66" w14:textId="77777777" w:rsidTr="0046682E">
        <w:trPr>
          <w:trHeight w:val="248"/>
        </w:trPr>
        <w:tc>
          <w:tcPr>
            <w:tcW w:w="1141" w:type="dxa"/>
          </w:tcPr>
          <w:p w14:paraId="1928FD3F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88117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313935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10873E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C52619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F75FEEB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C1784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52F2B4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6D9B4E0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A0E491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1163D9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D457BA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8,117</w:t>
            </w:r>
          </w:p>
        </w:tc>
      </w:tr>
      <w:tr w:rsidR="0046682E" w:rsidRPr="003F34EB" w14:paraId="7735BFC1" w14:textId="77777777" w:rsidTr="0046682E">
        <w:trPr>
          <w:trHeight w:val="248"/>
        </w:trPr>
        <w:tc>
          <w:tcPr>
            <w:tcW w:w="1141" w:type="dxa"/>
          </w:tcPr>
          <w:p w14:paraId="50499C04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2F331C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6CA51F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678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AB7A8C2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D1D226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0677D41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E0F8F54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5FA6CB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329BB9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374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130D72B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5F74D9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B689C0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3,560</w:t>
            </w:r>
          </w:p>
        </w:tc>
      </w:tr>
      <w:tr w:rsidR="0046682E" w:rsidRPr="003F34EB" w14:paraId="39F1F481" w14:textId="77777777" w:rsidTr="0046682E">
        <w:trPr>
          <w:trHeight w:val="248"/>
        </w:trPr>
        <w:tc>
          <w:tcPr>
            <w:tcW w:w="1141" w:type="dxa"/>
          </w:tcPr>
          <w:p w14:paraId="640A56CE" w14:textId="77777777" w:rsidR="0046682E" w:rsidRPr="009F6CC9" w:rsidRDefault="0046682E" w:rsidP="00C53D9D">
            <w:pPr>
              <w:pStyle w:val="ListParagraph"/>
              <w:numPr>
                <w:ilvl w:val="0"/>
                <w:numId w:val="98"/>
              </w:num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7BB11B3D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12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546EDD68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63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C30CE80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4,4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76ED7AC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254ACCA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8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7589E9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299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3938A941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76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4DC1F4F5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147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14:paraId="24DF4CBF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,491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5900AE3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2,225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1FE7597" w14:textId="77777777" w:rsidR="0046682E" w:rsidRPr="003F34EB" w:rsidRDefault="0046682E" w:rsidP="0036746A">
            <w:pPr>
              <w:shd w:val="clear" w:color="auto" w:fill="FFFFFF" w:themeFill="background1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F34EB">
              <w:rPr>
                <w:rFonts w:ascii="Times New Roman" w:eastAsia="Times New Roman" w:hAnsi="Times New Roman" w:cs="Times New Roman"/>
                <w:lang w:eastAsia="en-ID"/>
              </w:rPr>
              <w:t>30,661</w:t>
            </w:r>
          </w:p>
        </w:tc>
      </w:tr>
    </w:tbl>
    <w:p w14:paraId="584EDB1B" w14:textId="64E2B5D8" w:rsidR="0036746A" w:rsidRDefault="0036746A" w:rsidP="00FF57A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F9AB72D" w14:textId="77777777" w:rsidR="0036746A" w:rsidRDefault="0036746A" w:rsidP="00C53D9D">
      <w:pPr>
        <w:pStyle w:val="ListParagraph"/>
        <w:widowControl w:val="0"/>
        <w:numPr>
          <w:ilvl w:val="0"/>
          <w:numId w:val="97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 w:rsidRPr="00CE443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36746A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Responsivenes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388DCADC" w14:textId="5D720FD0" w:rsidR="0036746A" w:rsidRDefault="0036746A" w:rsidP="0036746A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proofErr w:type="spellStart"/>
      <w:r w:rsidRPr="00FF57A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Succesive</w:t>
      </w:r>
      <w:proofErr w:type="spellEnd"/>
      <w:r w:rsidRPr="00FF57A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Interval</w:t>
      </w:r>
    </w:p>
    <w:tbl>
      <w:tblPr>
        <w:tblW w:w="8506" w:type="dxa"/>
        <w:tblInd w:w="-8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277"/>
        <w:gridCol w:w="1134"/>
        <w:gridCol w:w="1134"/>
        <w:gridCol w:w="992"/>
        <w:gridCol w:w="992"/>
        <w:gridCol w:w="992"/>
        <w:gridCol w:w="851"/>
        <w:gridCol w:w="1134"/>
      </w:tblGrid>
      <w:tr w:rsidR="005E0DBB" w:rsidRPr="00A43E7E" w14:paraId="6D525FB4" w14:textId="77777777" w:rsidTr="005E0DBB">
        <w:trPr>
          <w:trHeight w:val="330"/>
        </w:trPr>
        <w:tc>
          <w:tcPr>
            <w:tcW w:w="1277" w:type="dxa"/>
            <w:vMerge w:val="restart"/>
            <w:shd w:val="clear" w:color="auto" w:fill="FFFFFF" w:themeFill="background1"/>
          </w:tcPr>
          <w:p w14:paraId="2D002137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proofErr w:type="spellStart"/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Responden</w:t>
            </w:r>
            <w:proofErr w:type="spellEnd"/>
          </w:p>
        </w:tc>
        <w:tc>
          <w:tcPr>
            <w:tcW w:w="6095" w:type="dxa"/>
            <w:gridSpan w:val="6"/>
            <w:shd w:val="clear" w:color="auto" w:fill="FFFFFF" w:themeFill="background1"/>
            <w:noWrap/>
            <w:vAlign w:val="bottom"/>
            <w:hideMark/>
          </w:tcPr>
          <w:p w14:paraId="7906F98B" w14:textId="461A828E" w:rsidR="005E0DBB" w:rsidRPr="005E0DBB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6746A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Responsivenes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X1)</w:t>
            </w:r>
          </w:p>
        </w:tc>
        <w:tc>
          <w:tcPr>
            <w:tcW w:w="1134" w:type="dxa"/>
            <w:vMerge w:val="restart"/>
            <w:shd w:val="clear" w:color="auto" w:fill="FFFFFF" w:themeFill="background1"/>
            <w:noWrap/>
            <w:vAlign w:val="bottom"/>
            <w:hideMark/>
          </w:tcPr>
          <w:p w14:paraId="1BA03D0A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Total</w:t>
            </w:r>
          </w:p>
        </w:tc>
      </w:tr>
      <w:tr w:rsidR="005E0DBB" w:rsidRPr="00A43E7E" w14:paraId="1C5C24E7" w14:textId="77777777" w:rsidTr="005E0DBB">
        <w:trPr>
          <w:trHeight w:val="330"/>
        </w:trPr>
        <w:tc>
          <w:tcPr>
            <w:tcW w:w="1277" w:type="dxa"/>
            <w:vMerge/>
            <w:shd w:val="clear" w:color="auto" w:fill="FFFFFF" w:themeFill="background1"/>
          </w:tcPr>
          <w:p w14:paraId="0C2E69A4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B9765C2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1.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A27B19F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1.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FD5FB33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1.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F12B695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1.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BF350E9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1.5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073F23A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1.6</w:t>
            </w:r>
          </w:p>
        </w:tc>
        <w:tc>
          <w:tcPr>
            <w:tcW w:w="1134" w:type="dxa"/>
            <w:vMerge/>
            <w:shd w:val="clear" w:color="auto" w:fill="FFFFFF" w:themeFill="background1"/>
            <w:noWrap/>
            <w:vAlign w:val="bottom"/>
            <w:hideMark/>
          </w:tcPr>
          <w:p w14:paraId="2B209761" w14:textId="77777777" w:rsidR="005E0DBB" w:rsidRPr="00A43E7E" w:rsidRDefault="005E0DBB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</w:tr>
      <w:tr w:rsidR="005E0DBB" w:rsidRPr="00A43E7E" w14:paraId="696424B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6008265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C97135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ACCCDD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E025D0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BB84CF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86D244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E167AE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F7512E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305</w:t>
            </w:r>
          </w:p>
        </w:tc>
      </w:tr>
      <w:tr w:rsidR="005E0DBB" w:rsidRPr="00A43E7E" w14:paraId="32A41D5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1E0EAFA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CA34DA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FE657B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2C081F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E46C33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BBAD5D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9AA64F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8EEF7C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215</w:t>
            </w:r>
          </w:p>
        </w:tc>
      </w:tr>
      <w:tr w:rsidR="005E0DBB" w:rsidRPr="00A43E7E" w14:paraId="66E1202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D05F46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87E324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459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C5B378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26E84F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4F0F8A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B7F626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0EFC7E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9D621F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6,291</w:t>
            </w:r>
          </w:p>
        </w:tc>
      </w:tr>
      <w:tr w:rsidR="005E0DBB" w:rsidRPr="00A43E7E" w14:paraId="4610C8E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59B267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C1FD38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C0317F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DBB5FD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85846F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DA6803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79190C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66BF13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5,008</w:t>
            </w:r>
          </w:p>
        </w:tc>
      </w:tr>
      <w:tr w:rsidR="005E0DBB" w:rsidRPr="00A43E7E" w14:paraId="12B60BAB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CF8398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C3FAA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E74009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347302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D0EB10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7A9BB6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587F77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C2DC39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329</w:t>
            </w:r>
          </w:p>
        </w:tc>
      </w:tr>
      <w:tr w:rsidR="005E0DBB" w:rsidRPr="00A43E7E" w14:paraId="44528E0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CEA6A5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7FEC04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3227B6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CE590C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DF1465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C24731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D5FFA0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607624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9,541</w:t>
            </w:r>
          </w:p>
        </w:tc>
      </w:tr>
      <w:tr w:rsidR="005E0DBB" w:rsidRPr="00A43E7E" w14:paraId="568A77D1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E1F273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C2F405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BC3422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CCD02F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FF7BE2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E46EB1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1B65E4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C4B79B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4F533DBD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923683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60DC6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4F4CCA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E5D514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D040CB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F68FFA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A25946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EBACCE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18D5B8B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7745F9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684EFB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4ED059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3FD327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3862F0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DC664E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F18B69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221E18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41E73309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A1BC84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6E015E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DB60AC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BC83A8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B7921E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116A03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C0D3D3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2F23BA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7717D27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D9DB10A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59DC57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0AE4C1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9A9D59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374B7E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FC0313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B2E224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3E65A0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215</w:t>
            </w:r>
          </w:p>
        </w:tc>
      </w:tr>
      <w:tr w:rsidR="005E0DBB" w:rsidRPr="00A43E7E" w14:paraId="73D825E3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7F32ED2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75822A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B363DE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AF0B91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FF9140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182094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4AA3C7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1DD5A2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2FF60809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6327D9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A09A52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F11E76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CE7BF5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1A3A9B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EB1E3B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97992F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808AD8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6,022</w:t>
            </w:r>
          </w:p>
        </w:tc>
      </w:tr>
      <w:tr w:rsidR="005E0DBB" w:rsidRPr="00A43E7E" w14:paraId="754D6DF1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C9EFBA4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A28892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022C7C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1570DF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3C05D9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5D2D93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4E42D1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0A356F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2AEEE7C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67FB9A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D02F6E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5C668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7B2A10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AD9990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8D1C1C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2037CE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ADC928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33</w:t>
            </w:r>
          </w:p>
        </w:tc>
      </w:tr>
      <w:tr w:rsidR="005E0DBB" w:rsidRPr="00A43E7E" w14:paraId="5ED2DF79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A3E1B0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BA09B3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B6E55A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2D7EF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10B346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5E60A6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52A6AC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74F789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7C7714E2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AD406E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3191BD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54CE33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1B66B7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E46431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888E1C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49BAD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591FBD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4,387</w:t>
            </w:r>
          </w:p>
        </w:tc>
      </w:tr>
      <w:tr w:rsidR="005E0DBB" w:rsidRPr="00A43E7E" w14:paraId="5D2312F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F6921B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F3EDD1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B5A2F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8389F5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F45916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AE7796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D2A2B2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5C762B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0,819</w:t>
            </w:r>
          </w:p>
        </w:tc>
      </w:tr>
      <w:tr w:rsidR="005E0DBB" w:rsidRPr="00A43E7E" w14:paraId="30C47E1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59BA40A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EF0D55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835764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607251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B2685A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FE2F8A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16A822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E0FD75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2A07E7D6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D262A9E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C3DEFA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F20987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086C8A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DCD89D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12CB8C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BBA21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EA34E8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4,915</w:t>
            </w:r>
          </w:p>
        </w:tc>
      </w:tr>
      <w:tr w:rsidR="005E0DBB" w:rsidRPr="00A43E7E" w14:paraId="4A3AB989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C55B3F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EE5DF8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3BDEF6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89516D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A99C4D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8224A2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684457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B68B02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1,999</w:t>
            </w:r>
          </w:p>
        </w:tc>
      </w:tr>
      <w:tr w:rsidR="005E0DBB" w:rsidRPr="00A43E7E" w14:paraId="221F6D02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9EC8FCA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3551C1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324554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E98A3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16779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9AC2AF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CF82F6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840343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4C4E981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AA5AF75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148EB2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572143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47EE5D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442AB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928995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5902C3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6FC68D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4D62DA6A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E2D3C4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86DBFF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56B2B3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B66DDA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4528B1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DADC98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F18AB9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07B832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1A9E22BF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461E25B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A35B2B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915374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DF54AE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647195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0A3285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E50863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23A1E0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9,886</w:t>
            </w:r>
          </w:p>
        </w:tc>
      </w:tr>
      <w:tr w:rsidR="005E0DBB" w:rsidRPr="00A43E7E" w14:paraId="3ADFFC33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FA7C21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1CCE75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CD47E7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F03ED4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4B36F8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2CB402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A67E58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EDDB7C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5BCDD3BD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DDAFF2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57A5D3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2570B1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050E10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9D5661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ABA620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B50D44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6EBB6B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14D0DAC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240CF2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B57EEA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76C1EB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9E3485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F5ACB1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92DB52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98C634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9CA66A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9,630</w:t>
            </w:r>
          </w:p>
        </w:tc>
      </w:tr>
      <w:tr w:rsidR="005E0DBB" w:rsidRPr="00A43E7E" w14:paraId="2206E91F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B66C4EA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09D01B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2570ED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0E012C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F3D7EF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53C8A5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E93354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0705F5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0E5F6DB7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E2A139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F3F679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E75177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D13133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FD5FC8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F459A1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C343B8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ADD144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209C256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E00C67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C9C96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E401AB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C4D64B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01D03C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427314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E9A42E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F05E7D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5,008</w:t>
            </w:r>
          </w:p>
        </w:tc>
      </w:tr>
      <w:tr w:rsidR="005E0DBB" w:rsidRPr="00A43E7E" w14:paraId="6A5EBD5B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153DBD4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250DB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D8BD3B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845C9B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858D1E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278F23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4F01D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AB7705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416</w:t>
            </w:r>
          </w:p>
        </w:tc>
      </w:tr>
      <w:tr w:rsidR="005E0DBB" w:rsidRPr="00A43E7E" w14:paraId="00E08B3F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F934BF6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0D5F88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BAC3CE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9A9D01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2A128E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BABB76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5A7EA2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5CF684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0,819</w:t>
            </w:r>
          </w:p>
        </w:tc>
      </w:tr>
      <w:tr w:rsidR="005E0DBB" w:rsidRPr="00A43E7E" w14:paraId="2CBCCBF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14A916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4B8177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56A3F9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816AFF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969795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E60B39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ED61EC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768060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5B551D06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1E9486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D8C4FF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AE3C24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EA186B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5BB1C8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641A03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EAD050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EA782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0,819</w:t>
            </w:r>
          </w:p>
        </w:tc>
      </w:tr>
      <w:tr w:rsidR="005E0DBB" w:rsidRPr="00A43E7E" w14:paraId="440AD4B6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B4751D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A1C473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9E561E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FE988A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D2B345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D83119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846CBF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F0B6AB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1,020</w:t>
            </w:r>
          </w:p>
        </w:tc>
      </w:tr>
      <w:tr w:rsidR="005E0DBB" w:rsidRPr="00A43E7E" w14:paraId="0967A3CB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E8F3437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6D3039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83E6B9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DB2334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86535A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DC931B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A85541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7F692B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5,913</w:t>
            </w:r>
          </w:p>
        </w:tc>
      </w:tr>
      <w:tr w:rsidR="005E0DBB" w:rsidRPr="00A43E7E" w14:paraId="1ABF0666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8035B64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3D5F17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19CDF1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A2710B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7B8AEB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312AC5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E698E7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28B72C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7,097</w:t>
            </w:r>
          </w:p>
        </w:tc>
      </w:tr>
      <w:tr w:rsidR="005E0DBB" w:rsidRPr="00A43E7E" w14:paraId="6738978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D65432F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0CF2A8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69F6FA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D8C62F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DBD882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B1C312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395A25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E81DE4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9,630</w:t>
            </w:r>
          </w:p>
        </w:tc>
      </w:tr>
      <w:tr w:rsidR="005E0DBB" w:rsidRPr="00A43E7E" w14:paraId="2E7D96A6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119815E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A84A18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D35A29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DAB6B6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443FB2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F06CB9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2BCC06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2D64B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3,617</w:t>
            </w:r>
          </w:p>
        </w:tc>
      </w:tr>
      <w:tr w:rsidR="005E0DBB" w:rsidRPr="00A43E7E" w14:paraId="1A68224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30933F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31ABC5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3B8C90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305B0F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C62EB3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9E7788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006A23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897C0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5226222F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7F738A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24485F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D3B91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A70337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D7452F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29EF68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763EF4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FE07CF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215</w:t>
            </w:r>
          </w:p>
        </w:tc>
      </w:tr>
      <w:tr w:rsidR="005E0DBB" w:rsidRPr="00A43E7E" w14:paraId="2B44E6C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BFA4FD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CD60B7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A822F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F74141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332D30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FD5866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D91403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8590C9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2,267</w:t>
            </w:r>
          </w:p>
        </w:tc>
      </w:tr>
      <w:tr w:rsidR="005E0DBB" w:rsidRPr="00A43E7E" w14:paraId="2CF393C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D57408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753771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80DD8A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63E145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69FA0A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4E400D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A00F27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162F8E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3,273</w:t>
            </w:r>
          </w:p>
        </w:tc>
      </w:tr>
      <w:tr w:rsidR="005E0DBB" w:rsidRPr="00A43E7E" w14:paraId="7F99D82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77A102B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0CAFC4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63D855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131280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5D8A08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2943A8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B96502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08E568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3886AA4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C060D9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F44F16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2EE3DE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8C8E0C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D648F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5E1435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DE047E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0333BB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0,819</w:t>
            </w:r>
          </w:p>
        </w:tc>
      </w:tr>
      <w:tr w:rsidR="005E0DBB" w:rsidRPr="00A43E7E" w14:paraId="365D3AD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1404F7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B35A65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43AC86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E26A96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C3D9EA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2FD068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FF10F7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DEA08B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6,948</w:t>
            </w:r>
          </w:p>
        </w:tc>
      </w:tr>
      <w:tr w:rsidR="005E0DBB" w:rsidRPr="00A43E7E" w14:paraId="71D3564F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1A6DBD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94D88F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E8D851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6369C4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815B44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B2881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31CF62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91C682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1A784DC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3A307D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0718A2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ECE682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F7E02B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03B3E4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BD1508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80A6AD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2B164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0,931</w:t>
            </w:r>
          </w:p>
        </w:tc>
      </w:tr>
      <w:tr w:rsidR="005E0DBB" w:rsidRPr="00A43E7E" w14:paraId="501CB1A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44D9CB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0812FB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710F55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0A0233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A73742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A3BFC7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A507A0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C67405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72471756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7D868B2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4357FB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372079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8992F5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7B9615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DD8067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7C13F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A16A86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0,931</w:t>
            </w:r>
          </w:p>
        </w:tc>
      </w:tr>
      <w:tr w:rsidR="005E0DBB" w:rsidRPr="00A43E7E" w14:paraId="37594FA3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C57269E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671564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508150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21B4D3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C6EF0A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71237A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0EE6A2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56BE5B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1,154</w:t>
            </w:r>
          </w:p>
        </w:tc>
      </w:tr>
      <w:tr w:rsidR="005E0DBB" w:rsidRPr="00A43E7E" w14:paraId="7EEE385F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851011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6A3F09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A52199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AAC80E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6DB2AC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1064D2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9CB622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A80815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9,796</w:t>
            </w:r>
          </w:p>
        </w:tc>
      </w:tr>
      <w:tr w:rsidR="005E0DBB" w:rsidRPr="00A43E7E" w14:paraId="1E48D6D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3F591F2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EECA71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7D2DD5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F82577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661D8D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2C9099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582FE3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D5F5B9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240</w:t>
            </w:r>
          </w:p>
        </w:tc>
      </w:tr>
      <w:tr w:rsidR="005E0DBB" w:rsidRPr="00A43E7E" w14:paraId="7972B09C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B66D80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37ABA9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656283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251F0F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C96210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67ECA1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91B8A3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092C3E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398</w:t>
            </w:r>
          </w:p>
        </w:tc>
      </w:tr>
      <w:tr w:rsidR="005E0DBB" w:rsidRPr="00A43E7E" w14:paraId="6ED91E5C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FEE5140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4AFD26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8277E3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E2160F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192AA6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2A0A2E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796AEE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AC0506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3,865</w:t>
            </w:r>
          </w:p>
        </w:tc>
      </w:tr>
      <w:tr w:rsidR="005E0DBB" w:rsidRPr="00A43E7E" w14:paraId="3BBA4C3B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A6EB04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36E3DA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73F4A8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21A7B8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D02A2A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926664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12EF04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0C409D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3E02C12A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50B4614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C8C548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E9331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FDE1A3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6A19F3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165703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B8E13F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4A1CB5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3,617</w:t>
            </w:r>
          </w:p>
        </w:tc>
      </w:tr>
      <w:tr w:rsidR="005E0DBB" w:rsidRPr="00A43E7E" w14:paraId="1FB68477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AB94C1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1A7D98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F51EAF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4AFB90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45B43B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C4080D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19C1F7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D6F3E5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00D59491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804974E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32D6F8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11BEF2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7B34B1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455997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2ED1C5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D65BCC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3070EF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4,991</w:t>
            </w:r>
          </w:p>
        </w:tc>
      </w:tr>
      <w:tr w:rsidR="005E0DBB" w:rsidRPr="00A43E7E" w14:paraId="55548E9A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CB11DB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1CD172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3FDD7D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C4E631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63D541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9CF8FE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AD08EC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0307F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4,680</w:t>
            </w:r>
          </w:p>
        </w:tc>
      </w:tr>
      <w:tr w:rsidR="005E0DBB" w:rsidRPr="00A43E7E" w14:paraId="34C65C9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7EF9312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CE9ED4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541CC6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84ABF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6B0641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7FBE30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540566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03ED03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4,605</w:t>
            </w:r>
          </w:p>
        </w:tc>
      </w:tr>
      <w:tr w:rsidR="005E0DBB" w:rsidRPr="00A43E7E" w14:paraId="329FEEB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8DAF6E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33DF06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A3C710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BC878E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4D1FBB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6B2B39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0A050F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14FEF6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0,939</w:t>
            </w:r>
          </w:p>
        </w:tc>
      </w:tr>
      <w:tr w:rsidR="005E0DBB" w:rsidRPr="00A43E7E" w14:paraId="7150D76C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C953047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269F92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688DD9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BAA6E3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453AF1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96FECB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5D9755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2772EF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0,819</w:t>
            </w:r>
          </w:p>
        </w:tc>
      </w:tr>
      <w:tr w:rsidR="005E0DBB" w:rsidRPr="00A43E7E" w14:paraId="79C38C0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5653E7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819912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7E1602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C33793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DBED94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DA3250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6D0777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68364E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03D4458D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DDF974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5BC25A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DFCAEA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1C672E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533B19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B317A6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43174E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85E46F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7B68231B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17CD5F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D2930D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044306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300D10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15F6B8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4ABABB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8E6AD3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49035A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693</w:t>
            </w:r>
          </w:p>
        </w:tc>
      </w:tr>
      <w:tr w:rsidR="005E0DBB" w:rsidRPr="00A43E7E" w14:paraId="7FBCC7FD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517CD46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D2AEA0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2618C4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34E4E7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E23FAB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55580F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C416FB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5671C7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487</w:t>
            </w:r>
          </w:p>
        </w:tc>
      </w:tr>
      <w:tr w:rsidR="005E0DBB" w:rsidRPr="00A43E7E" w14:paraId="390C93B7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8513A4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F35C24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C6B341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7BA8B2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A7962D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DD1756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79192B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6B7177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6,021</w:t>
            </w:r>
          </w:p>
        </w:tc>
      </w:tr>
      <w:tr w:rsidR="005E0DBB" w:rsidRPr="00A43E7E" w14:paraId="5A070893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28B98A4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06B982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AB9026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69F363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4F09AC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D6F7FB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9846AC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801041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398</w:t>
            </w:r>
          </w:p>
        </w:tc>
      </w:tr>
      <w:tr w:rsidR="005E0DBB" w:rsidRPr="00A43E7E" w14:paraId="65F7706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AE0D2FB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0AD06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FE91A5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CA4543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740CA3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B9B0F0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69B5D7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15DC91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3C164F3A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0A040D0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E34F2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160014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B1DDB8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37BC90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EDCA6A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1F13D1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EC1639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5,963</w:t>
            </w:r>
          </w:p>
        </w:tc>
      </w:tr>
      <w:tr w:rsidR="005E0DBB" w:rsidRPr="00A43E7E" w14:paraId="33C81DE7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EEA46D4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CABF5E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C0666C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CA2C14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ADDB5D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6957B9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FB2B66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60B8A5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386F69B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F2FF42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DB6F9E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F9CE19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0862D5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685A51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01B385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F4CACB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B8A6C7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6E0D15B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538828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3F3589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9A8ED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967B7B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AFF8B8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898555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70DE2C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AC1209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322</w:t>
            </w:r>
          </w:p>
        </w:tc>
      </w:tr>
      <w:tr w:rsidR="005E0DBB" w:rsidRPr="00A43E7E" w14:paraId="2F39F5CA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7067F1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F469A5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29C585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2F6062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56EC7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8B9A90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595722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149973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5,963</w:t>
            </w:r>
          </w:p>
        </w:tc>
      </w:tr>
      <w:tr w:rsidR="005E0DBB" w:rsidRPr="00A43E7E" w14:paraId="3A2B5F8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D9708D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63B24B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5FCE0B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146A57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E46111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10B1B0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2192D7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AF312F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7,049</w:t>
            </w:r>
          </w:p>
        </w:tc>
      </w:tr>
      <w:tr w:rsidR="005E0DBB" w:rsidRPr="00A43E7E" w14:paraId="00B6201A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CFD8B8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5DF663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660CBC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A75966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C18182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36474F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FE8739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3A80AE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343F6FD7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5FA280F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8DFC48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B82743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6B206C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6BBBA9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AF3188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B022BF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D5EADD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762E686C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0B24C13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31D148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DA9252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D044C7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8F693F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697A56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2B03F9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E85983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662</w:t>
            </w:r>
          </w:p>
        </w:tc>
      </w:tr>
      <w:tr w:rsidR="005E0DBB" w:rsidRPr="00A43E7E" w14:paraId="7EBEC5FA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D68F8A2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F17535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CE6020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EE7DDD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037711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9F9E78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34090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E4B02F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0,939</w:t>
            </w:r>
          </w:p>
        </w:tc>
      </w:tr>
      <w:tr w:rsidR="005E0DBB" w:rsidRPr="00A43E7E" w14:paraId="3BEDCFB9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77BE03C0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FA2C75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2C773A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8ABEBD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6825BD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20AE3D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6D3453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212F27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0C890D43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2D46C107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E67F4B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523319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2337C3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C3274C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6B69B6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673D51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4C1DEB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0BF67E9D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0CE787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BF03EC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1AA43D9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9DAC5A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8DD249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6D1AEA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5260D2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FD2FB1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1A73A57C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0A6412C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C31D3B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E93980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F3D07A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35AB4A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9D2677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7D7AAB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7BD766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4867487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1A040A4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BDCAF1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C34F0B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602CE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4B81B2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5F6722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A86D50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1A66B1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39E5ACE2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D54DC45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B931C6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5B4A2D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DD8A1E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AC6BA9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4F0C66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F893A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244F13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5,765</w:t>
            </w:r>
          </w:p>
        </w:tc>
      </w:tr>
      <w:tr w:rsidR="005E0DBB" w:rsidRPr="00A43E7E" w14:paraId="5A0D7E1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B2629E7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222478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81FD4C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8318C2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FD9F20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72601A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81A561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5654B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6710F30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2AAC1A5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BD3C4D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63417A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77CDCC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C2DA59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E3664A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7C0297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204A3E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4D55CEB4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047C456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C43CF9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07F9E1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AE1723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5E84E6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C1385F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4079E2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34A882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7,106</w:t>
            </w:r>
          </w:p>
        </w:tc>
      </w:tr>
      <w:tr w:rsidR="005E0DBB" w:rsidRPr="00A43E7E" w14:paraId="5C4E7DDD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FE7B25E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6B2BE5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23C71D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3E8DA7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712D7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8F0D73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A7D11D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B22ACD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3,800</w:t>
            </w:r>
          </w:p>
        </w:tc>
      </w:tr>
      <w:tr w:rsidR="005E0DBB" w:rsidRPr="00A43E7E" w14:paraId="57C30465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A3F707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CB1FC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18F3A9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EC75AF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0F8B03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1F8CC76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6C9C42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57800C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4,672</w:t>
            </w:r>
          </w:p>
        </w:tc>
      </w:tr>
      <w:tr w:rsidR="005E0DBB" w:rsidRPr="00A43E7E" w14:paraId="743C7C5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F8C8DAD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E2410C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69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8A4373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EE66D1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8F3720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E6A679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15A92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1083DE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6,292</w:t>
            </w:r>
          </w:p>
        </w:tc>
      </w:tr>
      <w:tr w:rsidR="005E0DBB" w:rsidRPr="00A43E7E" w14:paraId="61B3662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F7C291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9415CC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B92119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7DB8D37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696979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A42376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955139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FDD23C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8,240</w:t>
            </w:r>
          </w:p>
        </w:tc>
      </w:tr>
      <w:tr w:rsidR="005E0DBB" w:rsidRPr="00A43E7E" w14:paraId="31DA2898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3A6301F2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34E6C9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2A8C83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0163E1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00584A2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62084B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88F56B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DFD84B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7,176</w:t>
            </w:r>
          </w:p>
        </w:tc>
      </w:tr>
      <w:tr w:rsidR="005E0DBB" w:rsidRPr="00A43E7E" w14:paraId="07835C52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9541248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494E1D7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26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4CC1D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5A3834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CEF1CC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C2F885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8E0BC2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265D40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5,961</w:t>
            </w:r>
          </w:p>
        </w:tc>
      </w:tr>
      <w:tr w:rsidR="005E0DBB" w:rsidRPr="00A43E7E" w14:paraId="4D1E318E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55797879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00FAD2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4715F1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C590316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2DD8631F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15F671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403AEF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3C5CBF2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240</w:t>
            </w:r>
          </w:p>
        </w:tc>
      </w:tr>
      <w:tr w:rsidR="005E0DBB" w:rsidRPr="00A43E7E" w14:paraId="73635AB1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1A5FEE21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D3F1DC9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6691E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EF7CAF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33531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3071A2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284307B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1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444830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2,227</w:t>
            </w:r>
          </w:p>
        </w:tc>
      </w:tr>
      <w:tr w:rsidR="005E0DBB" w:rsidRPr="00A43E7E" w14:paraId="49DADB31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459B1D27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ABA4DE3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084AECD0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518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D6B97E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63AEE5B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4,743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47B04A51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4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11FEA47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506B925D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5,008</w:t>
            </w:r>
          </w:p>
        </w:tc>
      </w:tr>
      <w:tr w:rsidR="005E0DBB" w:rsidRPr="00A43E7E" w14:paraId="44A184DD" w14:textId="77777777" w:rsidTr="005E0DBB">
        <w:trPr>
          <w:trHeight w:val="270"/>
        </w:trPr>
        <w:tc>
          <w:tcPr>
            <w:tcW w:w="1277" w:type="dxa"/>
            <w:shd w:val="clear" w:color="auto" w:fill="FFFFFF" w:themeFill="background1"/>
          </w:tcPr>
          <w:p w14:paraId="6C17C5BC" w14:textId="77777777" w:rsidR="005E0DBB" w:rsidRPr="00A43E7E" w:rsidRDefault="005E0DBB" w:rsidP="00C53D9D">
            <w:pPr>
              <w:pStyle w:val="ListParagraph"/>
              <w:numPr>
                <w:ilvl w:val="0"/>
                <w:numId w:val="99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67099C74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07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76C4025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217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89B2C55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512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5400999C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434</w:t>
            </w:r>
          </w:p>
        </w:tc>
        <w:tc>
          <w:tcPr>
            <w:tcW w:w="992" w:type="dxa"/>
            <w:shd w:val="clear" w:color="auto" w:fill="FFFFFF" w:themeFill="background1"/>
            <w:noWrap/>
            <w:vAlign w:val="bottom"/>
            <w:hideMark/>
          </w:tcPr>
          <w:p w14:paraId="3611E29E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2,35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72FA548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3,701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bottom"/>
            <w:hideMark/>
          </w:tcPr>
          <w:p w14:paraId="29E4ABDA" w14:textId="77777777" w:rsidR="005E0DBB" w:rsidRPr="00A43E7E" w:rsidRDefault="005E0DBB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A43E7E">
              <w:rPr>
                <w:rFonts w:ascii="Times New Roman" w:eastAsia="Times New Roman" w:hAnsi="Times New Roman" w:cs="Times New Roman"/>
                <w:lang w:eastAsia="en-ID"/>
              </w:rPr>
              <w:t>19,630</w:t>
            </w:r>
          </w:p>
        </w:tc>
      </w:tr>
    </w:tbl>
    <w:p w14:paraId="7EFD59FB" w14:textId="5871DBAE" w:rsidR="005E0DBB" w:rsidRDefault="005E0DBB" w:rsidP="001161F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30598D3" w14:textId="0CC05EC8" w:rsidR="005E0DBB" w:rsidRDefault="005E0DBB" w:rsidP="0036746A">
      <w:pPr>
        <w:widowControl w:val="0"/>
        <w:autoSpaceDE w:val="0"/>
        <w:autoSpaceDN w:val="0"/>
        <w:adjustRightInd w:val="0"/>
        <w:spacing w:line="480" w:lineRule="auto"/>
        <w:ind w:left="3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B00E829" w14:textId="7CD74E00" w:rsidR="0085267D" w:rsidRDefault="0085267D" w:rsidP="0036746A">
      <w:pPr>
        <w:widowControl w:val="0"/>
        <w:autoSpaceDE w:val="0"/>
        <w:autoSpaceDN w:val="0"/>
        <w:adjustRightInd w:val="0"/>
        <w:spacing w:line="480" w:lineRule="auto"/>
        <w:ind w:left="3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D83F6C" w14:textId="050601F5" w:rsidR="0085267D" w:rsidRDefault="0085267D" w:rsidP="0036746A">
      <w:pPr>
        <w:widowControl w:val="0"/>
        <w:autoSpaceDE w:val="0"/>
        <w:autoSpaceDN w:val="0"/>
        <w:adjustRightInd w:val="0"/>
        <w:spacing w:line="480" w:lineRule="auto"/>
        <w:ind w:left="3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285C0E3" w14:textId="77777777" w:rsidR="0085267D" w:rsidRDefault="0085267D" w:rsidP="0036746A">
      <w:pPr>
        <w:widowControl w:val="0"/>
        <w:autoSpaceDE w:val="0"/>
        <w:autoSpaceDN w:val="0"/>
        <w:adjustRightInd w:val="0"/>
        <w:spacing w:line="480" w:lineRule="auto"/>
        <w:ind w:left="3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A0A6219" w14:textId="6CEDDBF2" w:rsidR="005E0DBB" w:rsidRPr="00AB52F1" w:rsidRDefault="005E0DBB" w:rsidP="00C53D9D">
      <w:pPr>
        <w:pStyle w:val="ListParagraph"/>
        <w:widowControl w:val="0"/>
        <w:numPr>
          <w:ilvl w:val="0"/>
          <w:numId w:val="97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Data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AB52F1"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Kualitas</w:t>
      </w:r>
      <w:proofErr w:type="spellEnd"/>
      <w:r w:rsidR="00AB52F1"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AB52F1"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Pelayanan</w:t>
      </w:r>
      <w:proofErr w:type="spellEnd"/>
      <w:r w:rsid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Succesive</w:t>
      </w:r>
      <w:proofErr w:type="spellEnd"/>
      <w:r w:rsidRPr="00AB52F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Interval</w:t>
      </w:r>
    </w:p>
    <w:tbl>
      <w:tblPr>
        <w:tblW w:w="8931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267"/>
        <w:gridCol w:w="851"/>
        <w:gridCol w:w="711"/>
        <w:gridCol w:w="993"/>
        <w:gridCol w:w="853"/>
        <w:gridCol w:w="851"/>
        <w:gridCol w:w="711"/>
        <w:gridCol w:w="851"/>
        <w:gridCol w:w="850"/>
        <w:gridCol w:w="993"/>
      </w:tblGrid>
      <w:tr w:rsidR="00AB52F1" w:rsidRPr="009A6959" w14:paraId="73854257" w14:textId="77777777" w:rsidTr="00AB52F1">
        <w:trPr>
          <w:trHeight w:val="270"/>
        </w:trPr>
        <w:tc>
          <w:tcPr>
            <w:tcW w:w="1267" w:type="dxa"/>
            <w:vMerge w:val="restart"/>
            <w:shd w:val="clear" w:color="auto" w:fill="FFFFFF" w:themeFill="background1"/>
          </w:tcPr>
          <w:p w14:paraId="5D0349F8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lang w:eastAsia="en-ID"/>
              </w:rPr>
              <w:t>Responden</w:t>
            </w:r>
            <w:proofErr w:type="spellEnd"/>
          </w:p>
        </w:tc>
        <w:tc>
          <w:tcPr>
            <w:tcW w:w="6671" w:type="dxa"/>
            <w:gridSpan w:val="8"/>
            <w:shd w:val="clear" w:color="auto" w:fill="FFFFFF" w:themeFill="background1"/>
            <w:noWrap/>
            <w:vAlign w:val="bottom"/>
            <w:hideMark/>
          </w:tcPr>
          <w:p w14:paraId="62398F3A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proofErr w:type="spellStart"/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Kualitas</w:t>
            </w:r>
            <w:proofErr w:type="spellEnd"/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 xml:space="preserve"> </w:t>
            </w:r>
            <w:proofErr w:type="spellStart"/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Pelayanan</w:t>
            </w:r>
            <w:proofErr w:type="spellEnd"/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 xml:space="preserve"> (X2)</w:t>
            </w:r>
          </w:p>
        </w:tc>
        <w:tc>
          <w:tcPr>
            <w:tcW w:w="993" w:type="dxa"/>
            <w:vMerge w:val="restart"/>
            <w:shd w:val="clear" w:color="auto" w:fill="FFFFFF" w:themeFill="background1"/>
            <w:noWrap/>
            <w:vAlign w:val="bottom"/>
            <w:hideMark/>
          </w:tcPr>
          <w:p w14:paraId="55387FA2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Total</w:t>
            </w:r>
          </w:p>
        </w:tc>
      </w:tr>
      <w:tr w:rsidR="00AB52F1" w:rsidRPr="009A6959" w14:paraId="51067739" w14:textId="77777777" w:rsidTr="00AB52F1">
        <w:trPr>
          <w:trHeight w:val="270"/>
        </w:trPr>
        <w:tc>
          <w:tcPr>
            <w:tcW w:w="1267" w:type="dxa"/>
            <w:vMerge/>
            <w:shd w:val="clear" w:color="auto" w:fill="FFFFFF" w:themeFill="background1"/>
          </w:tcPr>
          <w:p w14:paraId="5A4EF14D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18BEDD1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02F3269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DADA48E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3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98EE78E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4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A55F1C0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E28314F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6F88661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4748198B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2.8</w:t>
            </w:r>
          </w:p>
        </w:tc>
        <w:tc>
          <w:tcPr>
            <w:tcW w:w="993" w:type="dxa"/>
            <w:vMerge/>
            <w:shd w:val="clear" w:color="auto" w:fill="FFFFFF" w:themeFill="background1"/>
            <w:noWrap/>
            <w:vAlign w:val="bottom"/>
            <w:hideMark/>
          </w:tcPr>
          <w:p w14:paraId="3408CF53" w14:textId="77777777" w:rsidR="00AB52F1" w:rsidRPr="009A6959" w:rsidRDefault="00AB52F1" w:rsidP="00AB52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</w:tr>
      <w:tr w:rsidR="00AB52F1" w:rsidRPr="009A6959" w14:paraId="5400F895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01897E8" w14:textId="40677E84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A885CB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C59FCF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349D24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2153CD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CB194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94D21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54BAEE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3813D1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0107FB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699</w:t>
            </w:r>
          </w:p>
        </w:tc>
      </w:tr>
      <w:tr w:rsidR="00AB52F1" w:rsidRPr="009A6959" w14:paraId="229F58D2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44D4931" w14:textId="00DDB19C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FDA7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045DE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392D22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295630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805189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8CA41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C807E7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87F9EB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2F8173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699</w:t>
            </w:r>
          </w:p>
        </w:tc>
      </w:tr>
      <w:tr w:rsidR="00AB52F1" w:rsidRPr="009A6959" w14:paraId="73712EE4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61F40D6" w14:textId="42197C7E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80735B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7A3D35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2EF9D1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D6AC8E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4A9692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234195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BC26F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42EE8A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6A1421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1,910</w:t>
            </w:r>
          </w:p>
        </w:tc>
      </w:tr>
      <w:tr w:rsidR="00AB52F1" w:rsidRPr="009A6959" w14:paraId="27F95343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820C60E" w14:textId="4CC3BCB4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C5AF03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7BE1B6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32D81C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3D971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7DDBE3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D82DB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05F5DA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59815F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68FDC0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3,123</w:t>
            </w:r>
          </w:p>
        </w:tc>
      </w:tr>
      <w:tr w:rsidR="00AB52F1" w:rsidRPr="009A6959" w14:paraId="75B4BB37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2FBECD6" w14:textId="7D9174F6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5B989C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E6C44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504816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8E438C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6643D7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97812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543B85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203103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A929D9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516</w:t>
            </w:r>
          </w:p>
        </w:tc>
      </w:tr>
      <w:tr w:rsidR="00AB52F1" w:rsidRPr="009A6959" w14:paraId="4BA141DB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17F2C82" w14:textId="7EB60679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6DB570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A7C08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990D7A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4ACE8E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86F75E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0A06A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AE7E0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F24A27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B79684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8,084</w:t>
            </w:r>
          </w:p>
        </w:tc>
      </w:tr>
      <w:tr w:rsidR="00AB52F1" w:rsidRPr="009A6959" w14:paraId="1338F10C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46849E6" w14:textId="4EA3B8E8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FE7C02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8C2F8C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ACE99A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2E9475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A631D9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71FD4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B0F313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0E0C8D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A85346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149165EB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A841CB9" w14:textId="578F9525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94EA40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F64FB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C5D16C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A3F3DA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72C674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8349E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0B678A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33FB42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DEEFDF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6,939</w:t>
            </w:r>
          </w:p>
        </w:tc>
      </w:tr>
      <w:tr w:rsidR="00AB52F1" w:rsidRPr="009A6959" w14:paraId="448962FC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8FF9E8C" w14:textId="35CA09C6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17220D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63035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B83163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EF8030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B986B6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5DE6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A5515C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D32738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386C6E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6,956</w:t>
            </w:r>
          </w:p>
        </w:tc>
      </w:tr>
      <w:tr w:rsidR="00AB52F1" w:rsidRPr="009A6959" w14:paraId="44DD009B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5A739EE" w14:textId="77435E4A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B665E3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3A30E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0724F6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C5DF61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BB5DDF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B11A24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E8CBB2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7F3BDF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CCBE3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19CA6C05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D6D1425" w14:textId="5994BD82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CAAC77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B36CD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464101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DC9DF8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490249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8D88EB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6E7145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A0400A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699151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896</w:t>
            </w:r>
          </w:p>
        </w:tc>
      </w:tr>
      <w:tr w:rsidR="00AB52F1" w:rsidRPr="009A6959" w14:paraId="61DE4EE2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59EC7CC" w14:textId="28246510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76397A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BCD00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084B25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DBBB19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498DED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AA016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00391D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3FF00B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8CBEA0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3,042</w:t>
            </w:r>
          </w:p>
        </w:tc>
      </w:tr>
      <w:tr w:rsidR="00AB52F1" w:rsidRPr="009A6959" w14:paraId="1E6B199D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885185B" w14:textId="549C8300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504364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A1EAE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7BD557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58597B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11B2D1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9E8A4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F2A957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FB5A6E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6D0416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033</w:t>
            </w:r>
          </w:p>
        </w:tc>
      </w:tr>
      <w:tr w:rsidR="00AB52F1" w:rsidRPr="009A6959" w14:paraId="130C2011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DC27128" w14:textId="168CE217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77BCC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556AA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EE8CC5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3F46A1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295F20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D73E1C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1AA195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59BDEE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7C3F1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2AA3F55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336D589" w14:textId="23898475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9AACCC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7F9AC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260C6A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5B143F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C89320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50DB1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F28D3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4220AB8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A625D5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5,566</w:t>
            </w:r>
          </w:p>
        </w:tc>
      </w:tr>
      <w:tr w:rsidR="00AB52F1" w:rsidRPr="009A6959" w14:paraId="56AD7608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F084540" w14:textId="07F71961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B55940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D1B7F4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2EE478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A3B724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59C762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6D4D8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244C11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2B1336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30EB7C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135FDF55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795ECD8" w14:textId="3C21957A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DABEF7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80D74C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745CF0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C235BF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38BDD4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B5091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72AB3C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C41011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4D3909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7,186</w:t>
            </w:r>
          </w:p>
        </w:tc>
      </w:tr>
      <w:tr w:rsidR="00AB52F1" w:rsidRPr="009A6959" w14:paraId="044502A2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00782DD" w14:textId="36589C82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B3440F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ACEDB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B276E5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2C13E6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A82ADE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559C1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952A2F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242611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794030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8,794</w:t>
            </w:r>
          </w:p>
        </w:tc>
      </w:tr>
      <w:tr w:rsidR="00AB52F1" w:rsidRPr="009A6959" w14:paraId="3258ADBB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682A14B" w14:textId="4EBCBF24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C72AD0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66516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F20CDB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881A38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06C348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283D3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CC151D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F6D0C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58960E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625EBD47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F0DB0FC" w14:textId="7D29827D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B4B630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623C9B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5FDF26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A4853F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3CA3E0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0BAE38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CB72FA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4AABADF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73E0BF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4,519</w:t>
            </w:r>
          </w:p>
        </w:tc>
      </w:tr>
      <w:tr w:rsidR="00AB52F1" w:rsidRPr="009A6959" w14:paraId="41C6C8F1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7903ADC" w14:textId="7D3D8BA2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32F039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AA2A8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42F238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F722C9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A2541B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5717C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237B7E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E981DB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CB90A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5,569</w:t>
            </w:r>
          </w:p>
        </w:tc>
      </w:tr>
      <w:tr w:rsidR="00AB52F1" w:rsidRPr="009A6959" w14:paraId="4A18D02F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217926E" w14:textId="62D83ED2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D59475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13F74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A035C7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DFF98C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195BA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152C8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F5A873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F01539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0EFC9A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6,939</w:t>
            </w:r>
          </w:p>
        </w:tc>
      </w:tr>
      <w:tr w:rsidR="00AB52F1" w:rsidRPr="009A6959" w14:paraId="1B26890C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4F768DA" w14:textId="64620D34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27E3B8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BD823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438E38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57D755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90AF5D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8679F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020DE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7DC964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47E44E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5,531</w:t>
            </w:r>
          </w:p>
        </w:tc>
      </w:tr>
      <w:tr w:rsidR="00AB52F1" w:rsidRPr="009A6959" w14:paraId="0158674D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0644224" w14:textId="11026E3E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14A1C1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23B2D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B907C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104522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DCF6E9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D17B7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479F59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5D09E7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F5D176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11011A54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77F9904" w14:textId="4B5003AF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51DF01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908C2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C5DA04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EDB14D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5BB73C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55033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F68323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B5C13E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674FC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498</w:t>
            </w:r>
          </w:p>
        </w:tc>
      </w:tr>
      <w:tr w:rsidR="00AB52F1" w:rsidRPr="009A6959" w14:paraId="636A525B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725BCCFF" w14:textId="74BC3A2F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6D4539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97928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3DE557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3815DB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4F52B1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83FE7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EC693B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31CD36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3E7EC8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173</w:t>
            </w:r>
          </w:p>
        </w:tc>
      </w:tr>
      <w:tr w:rsidR="00AB52F1" w:rsidRPr="009A6959" w14:paraId="3676DE2F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0E6604D" w14:textId="5AB88A84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1092B6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D23E6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7B08E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B5128D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97E73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8EFF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9DA90A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0EC19B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CA3E43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1E03F2E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9368C1E" w14:textId="0B1B17CB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CAA02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32FED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C67C56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40D53A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E4E962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E2BB9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042976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5B5EE5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F85E08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8,025</w:t>
            </w:r>
          </w:p>
        </w:tc>
      </w:tr>
      <w:tr w:rsidR="00AB52F1" w:rsidRPr="009A6959" w14:paraId="594225BC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88ABA40" w14:textId="682B6C3B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D17E86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3C091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F34B3D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3E4BAD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8E1961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48AA9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BC5CE8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E900EA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78F8DD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18845DE9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9AE7E07" w14:textId="0791ACC7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625BF7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2FFC4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8EEB9F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9600D3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4E7FFC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4D28E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225E5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2D6CED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5C9C48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4029B66E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9136D57" w14:textId="32E64B9E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956773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27BC2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069780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92ECBA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46E1F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56972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1F2247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16CB20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1F6B2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5,757</w:t>
            </w:r>
          </w:p>
        </w:tc>
      </w:tr>
      <w:tr w:rsidR="00AB52F1" w:rsidRPr="009A6959" w14:paraId="5A6D3244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B487813" w14:textId="075A4421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63329C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D665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304822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F02481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5949B7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1CB01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49B70D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A44BAD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9C01ED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576</w:t>
            </w:r>
          </w:p>
        </w:tc>
      </w:tr>
      <w:tr w:rsidR="00AB52F1" w:rsidRPr="009A6959" w14:paraId="386C7748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A2E5237" w14:textId="65925A49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E14D6F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08739B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EBDEA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6DE474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8622CA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5756F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6B0DF5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A758FC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B19D0C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8,794</w:t>
            </w:r>
          </w:p>
        </w:tc>
      </w:tr>
      <w:tr w:rsidR="00AB52F1" w:rsidRPr="009A6959" w14:paraId="7ABD262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428D614" w14:textId="43B487D5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DA99DB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13AD1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0E4867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A06D8F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3BE913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0D5B83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20993B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473A22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31F81A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09ECB13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56D7B23" w14:textId="4867BB73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419C6F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BF2654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D24C23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63C8FC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C63A0A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17E43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09AE3E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124F6A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217E65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1,181</w:t>
            </w:r>
          </w:p>
        </w:tc>
      </w:tr>
      <w:tr w:rsidR="00AB52F1" w:rsidRPr="009A6959" w14:paraId="7E2FE2CD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8572607" w14:textId="43E7FD07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25ACA5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0111F6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BEDB9C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9FD1CE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E4B7FE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765F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52E9CF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848721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E4EC0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1,720</w:t>
            </w:r>
          </w:p>
        </w:tc>
      </w:tr>
      <w:tr w:rsidR="00AB52F1" w:rsidRPr="009A6959" w14:paraId="721606D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E1CCBDC" w14:textId="76DACB7C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1C5744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0B0BA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5CAFE8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793715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E70BAF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C1D98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8C28EE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AF1B1C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53DE20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9,486</w:t>
            </w:r>
          </w:p>
        </w:tc>
      </w:tr>
      <w:tr w:rsidR="00AB52F1" w:rsidRPr="009A6959" w14:paraId="1A8E3A5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211DC3E" w14:textId="690A18FA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23B2AE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E923A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50A7C3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E4B1D3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2ABFD4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B1F64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E56E46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686853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1B1517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3842C70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D5FD5DE" w14:textId="5D64A2A0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09C987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90E50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BAEAC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720B49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CBBD49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CD8CF9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49FFEE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902250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25454B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393</w:t>
            </w:r>
          </w:p>
        </w:tc>
      </w:tr>
      <w:tr w:rsidR="00AB52F1" w:rsidRPr="009A6959" w14:paraId="1B7C7FB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74DA0326" w14:textId="3A713D1F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AB7BE1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603765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DE055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23464E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F10B3B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CC12C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5F85FA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47BBA3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9A4347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6,808</w:t>
            </w:r>
          </w:p>
        </w:tc>
      </w:tr>
      <w:tr w:rsidR="00AB52F1" w:rsidRPr="009A6959" w14:paraId="3F2931FE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23C267D" w14:textId="522A0C16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89D33D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D9D1C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C51E55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CD7DB8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00C8D6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9867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DC697B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6B77D5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84FF9A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714</w:t>
            </w:r>
          </w:p>
        </w:tc>
      </w:tr>
      <w:tr w:rsidR="00AB52F1" w:rsidRPr="009A6959" w14:paraId="6A99A4D4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A6FAB33" w14:textId="185BCF18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90799C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A2F7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DEBA6E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46FB4B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C7438B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B1218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5FBF0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B2FABC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EDEF64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415</w:t>
            </w:r>
          </w:p>
        </w:tc>
      </w:tr>
      <w:tr w:rsidR="00AB52F1" w:rsidRPr="009A6959" w14:paraId="334349A1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3553FF8" w14:textId="4BD1A8E6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883D6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CC8CB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63E255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92C2A1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E569A6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6D4AA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AD623E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42C9ED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ED6D8A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0,660</w:t>
            </w:r>
          </w:p>
        </w:tc>
      </w:tr>
      <w:tr w:rsidR="00AB52F1" w:rsidRPr="009A6959" w14:paraId="5EABD32F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76C64BB" w14:textId="391735AF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461191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C0CB2A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E2E204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A98664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398BDF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BD409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864BF9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C170E0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B81D3E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2,329</w:t>
            </w:r>
          </w:p>
        </w:tc>
      </w:tr>
      <w:tr w:rsidR="00AB52F1" w:rsidRPr="009A6959" w14:paraId="48266F99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0D192BC" w14:textId="15316620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2F6F5E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44CDA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592552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9D8627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D4792F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DE6FC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973729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D0025B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9B4622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1CD479FE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5941CF9" w14:textId="4A4260A5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E282E8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8D17F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DDCC6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9BBEF6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9DC9DE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A1C1E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B990D8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9A957A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0955B1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8,794</w:t>
            </w:r>
          </w:p>
        </w:tc>
      </w:tr>
      <w:tr w:rsidR="00AB52F1" w:rsidRPr="009A6959" w14:paraId="62C0FF4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E58C9AF" w14:textId="3A6577EA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F3E123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4CD6E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DDDA52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B1684D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9F30FA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AD95D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A5A878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4E0E8D9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F5A357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714</w:t>
            </w:r>
          </w:p>
        </w:tc>
      </w:tr>
      <w:tr w:rsidR="00AB52F1" w:rsidRPr="009A6959" w14:paraId="36BF212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10D13DE" w14:textId="35011017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DBFE86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644104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C30A77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194705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6A7A99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216E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286F0F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DD7E9B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F2DAFD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2DF70367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D676D12" w14:textId="09B5A7D5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D023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E36FA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A3F843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1BFA8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0B474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DA378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F90BA3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E45969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EAF164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5,757</w:t>
            </w:r>
          </w:p>
        </w:tc>
      </w:tr>
      <w:tr w:rsidR="00AB52F1" w:rsidRPr="009A6959" w14:paraId="03650F6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784A5D2F" w14:textId="3C578090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7E5BAF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41E54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204B47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98B5E5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2AF232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3E41FE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1A7C1B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BBEA4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BA77CA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16B39693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70C668A" w14:textId="1E03B604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1C695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65E3C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1E010E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BF6207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C47B9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9670F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479593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E60CC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286C15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046</w:t>
            </w:r>
          </w:p>
        </w:tc>
      </w:tr>
      <w:tr w:rsidR="00AB52F1" w:rsidRPr="009A6959" w14:paraId="0F9D83EC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2A43DD4" w14:textId="2D4DD636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1E498D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9C99F5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6F1E46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8D3440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BE6159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D61EA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563221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471EDCD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60BD95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8,332</w:t>
            </w:r>
          </w:p>
        </w:tc>
      </w:tr>
      <w:tr w:rsidR="00AB52F1" w:rsidRPr="009A6959" w14:paraId="7E49369F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8DAB9BF" w14:textId="696361C6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A14930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25947B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620041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54A392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B7E7F1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DEF9A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B1CB3E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72F0AF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2C3D82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826</w:t>
            </w:r>
          </w:p>
        </w:tc>
      </w:tr>
      <w:tr w:rsidR="00AB52F1" w:rsidRPr="009A6959" w14:paraId="5F629A41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9C170C4" w14:textId="41A15CB8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D0FE48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BFA46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413D43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7C1546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ECF577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35B79F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762339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D614F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925EF8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4,434</w:t>
            </w:r>
          </w:p>
        </w:tc>
      </w:tr>
      <w:tr w:rsidR="00AB52F1" w:rsidRPr="009A6959" w14:paraId="67F9E853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4C4A0C1" w14:textId="1F6260D4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657F09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6B5C0F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5B7F9E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DFBD62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153AD4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2C24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285530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FCE418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6B3BA2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220</w:t>
            </w:r>
          </w:p>
        </w:tc>
      </w:tr>
      <w:tr w:rsidR="00AB52F1" w:rsidRPr="009A6959" w14:paraId="5BE4AA5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795296C9" w14:textId="626CA60C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06F86A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8E2C7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64C525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9003C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91774E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ED7F3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9372A8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466DE4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968FDF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1,004</w:t>
            </w:r>
          </w:p>
        </w:tc>
      </w:tr>
      <w:tr w:rsidR="00AB52F1" w:rsidRPr="009A6959" w14:paraId="1CFA757D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E68178F" w14:textId="0EBB0BD3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A5CB32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5094F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B6E8B8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AEAEFA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1F8324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ACD3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62CB24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BC0B32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AA592B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714</w:t>
            </w:r>
          </w:p>
        </w:tc>
      </w:tr>
      <w:tr w:rsidR="00AB52F1" w:rsidRPr="009A6959" w14:paraId="10E6F292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F79EB51" w14:textId="6834A7B5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4551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54241C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9E226A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3F22A8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C55CCD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2A11BF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9BBB3B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0EA688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BB8858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8,493</w:t>
            </w:r>
          </w:p>
        </w:tc>
      </w:tr>
      <w:tr w:rsidR="00AB52F1" w:rsidRPr="009A6959" w14:paraId="0D5144A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6F487CF" w14:textId="75F1E1B9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E0ACF9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CAA0F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B8DAD6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541E61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C24D77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C6C067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741E41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5D747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ED6463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05018B5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1C3F192" w14:textId="3D22D1AB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517304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A3DD2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A67E4F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EC8337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16C5F7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9700E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D0B030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A80CEB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A87C0F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3,026</w:t>
            </w:r>
          </w:p>
        </w:tc>
      </w:tr>
      <w:tr w:rsidR="00AB52F1" w:rsidRPr="009A6959" w14:paraId="4105C872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74B150C" w14:textId="7DDB3918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67326A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9FB9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C95965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1B67F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149D6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AAE5D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F3FC0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BBD114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F4BFBC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2,409</w:t>
            </w:r>
          </w:p>
        </w:tc>
      </w:tr>
      <w:tr w:rsidR="00AB52F1" w:rsidRPr="009A6959" w14:paraId="17F7025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5E79323" w14:textId="68402F22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004516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B38BE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30BBCD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4596C4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59C0BF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E845F6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74C7CE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C60BA9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5E39C7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2,299</w:t>
            </w:r>
          </w:p>
        </w:tc>
      </w:tr>
      <w:tr w:rsidR="00AB52F1" w:rsidRPr="009A6959" w14:paraId="1F1F651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7A20728D" w14:textId="371C713D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9D793F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54579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4B185D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9693DB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57235F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8CB79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66D0A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037E19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AD6D7B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510</w:t>
            </w:r>
          </w:p>
        </w:tc>
      </w:tr>
      <w:tr w:rsidR="00AB52F1" w:rsidRPr="009A6959" w14:paraId="2F4E7A3F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276467A" w14:textId="603BA511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E7A7A5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B4CC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20AA3E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D3DE96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B2FAEC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51904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718578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BE35D6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C83974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2,979</w:t>
            </w:r>
          </w:p>
        </w:tc>
      </w:tr>
      <w:tr w:rsidR="00AB52F1" w:rsidRPr="009A6959" w14:paraId="637CF93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70B4905C" w14:textId="73DE4F4E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A13129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BCAD0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946C9A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BB2B28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178D5D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3B0744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6A3D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DBFC8C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18697D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318ECB64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C708299" w14:textId="184C1A10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4F117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5D823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D59EB4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DA3AE1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B5AF4D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B6F840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0296CB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03C96B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F6E325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5D621A3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E1D86A1" w14:textId="6EFB413D" w:rsidR="00AB52F1" w:rsidRPr="0085267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DC2BD6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E82BD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FE6F61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A7C2E3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905EE0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89CB5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84B0DB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25B07E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94A95D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202</w:t>
            </w:r>
          </w:p>
        </w:tc>
      </w:tr>
      <w:tr w:rsidR="00AB52F1" w:rsidRPr="009A6959" w14:paraId="41A80E86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793842C" w14:textId="2B8EEF83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142529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866629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ADFF8A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D528C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2E91F2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5C026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8D4822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B920B7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CCF241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277</w:t>
            </w:r>
          </w:p>
        </w:tc>
      </w:tr>
      <w:tr w:rsidR="00AB52F1" w:rsidRPr="009A6959" w14:paraId="5D5094D4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741FCCD" w14:textId="0B99D52F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98C214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E6AF9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FE9F55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D74DB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70CE4C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B1395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DF1043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23C5EE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1113CA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964</w:t>
            </w:r>
          </w:p>
        </w:tc>
      </w:tr>
      <w:tr w:rsidR="00AB52F1" w:rsidRPr="009A6959" w14:paraId="236ACDAF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776A71C3" w14:textId="7ED3AAEC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99B437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792A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7527A1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222F4D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216A05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11D5B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C418CF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9CA1A1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95741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543</w:t>
            </w:r>
          </w:p>
        </w:tc>
      </w:tr>
      <w:tr w:rsidR="00AB52F1" w:rsidRPr="009A6959" w14:paraId="24AABBE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36170B0" w14:textId="745BCE65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C2D00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67028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BD9DEA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03F50B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80817C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984257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D9D7A8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D7361E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E7F4C9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5,553</w:t>
            </w:r>
          </w:p>
        </w:tc>
      </w:tr>
      <w:tr w:rsidR="00AB52F1" w:rsidRPr="009A6959" w14:paraId="30355DF3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4F7BF2C" w14:textId="3F881153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F6DD98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3F8C2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4F17CB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F4AD85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55B5E1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35B7B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0D641D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46A7FAA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54842B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714</w:t>
            </w:r>
          </w:p>
        </w:tc>
      </w:tr>
      <w:tr w:rsidR="00AB52F1" w:rsidRPr="009A6959" w14:paraId="52B5C9FF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A61EE79" w14:textId="13C4C2F7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A065E7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62D22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724CA4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970004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8C73D0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7DB11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6FF1D3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40F9AD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5B52E1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3,070</w:t>
            </w:r>
          </w:p>
        </w:tc>
      </w:tr>
      <w:tr w:rsidR="00AB52F1" w:rsidRPr="009A6959" w14:paraId="792EAAC8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3132AD5" w14:textId="6C26BCE8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15EF6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155E8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5D740C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DDCB17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690EB4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9F2D2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595197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4000A8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0A0F0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5,881</w:t>
            </w:r>
          </w:p>
        </w:tc>
      </w:tr>
      <w:tr w:rsidR="00AB52F1" w:rsidRPr="009A6959" w14:paraId="139BE031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E5AB671" w14:textId="11014D81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915C33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EF480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0AC45F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C03BD8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68B173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105BE9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46E8B2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FDCB27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0B6E5D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3,622</w:t>
            </w:r>
          </w:p>
        </w:tc>
      </w:tr>
      <w:tr w:rsidR="00AB52F1" w:rsidRPr="009A6959" w14:paraId="7D96BFA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DF47A09" w14:textId="607E2E79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6FA9AF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18AF1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90183E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A2F305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F5EE64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6B610A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1AAD5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1BB441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82FD1F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1,181</w:t>
            </w:r>
          </w:p>
        </w:tc>
      </w:tr>
      <w:tr w:rsidR="00AB52F1" w:rsidRPr="009A6959" w14:paraId="79CCF021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B426798" w14:textId="3AE7B880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D8CFF7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3182D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7759A0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5A28DD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827D9F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E13A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A924BC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971508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B2C33D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1,218</w:t>
            </w:r>
          </w:p>
        </w:tc>
      </w:tr>
      <w:tr w:rsidR="00AB52F1" w:rsidRPr="009A6959" w14:paraId="2124A90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62510F5" w14:textId="7EF62F1F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708614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894F5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9B689D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AD1C10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BE7534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71CE6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D087E4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9E0D4A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14B4F0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7C7AB439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6742178" w14:textId="14D66DE5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034C2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15798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9E49E5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29A62F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7D306E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BBB03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C6434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B2CC8B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01DA61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6,977</w:t>
            </w:r>
          </w:p>
        </w:tc>
      </w:tr>
      <w:tr w:rsidR="00AB52F1" w:rsidRPr="009A6959" w14:paraId="44B5C118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A60DB0F" w14:textId="1BD105B5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0C074B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24B498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D50BC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D50C98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F50AB3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C649F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100D1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0D2804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68FC64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591</w:t>
            </w:r>
          </w:p>
        </w:tc>
      </w:tr>
      <w:tr w:rsidR="00AB52F1" w:rsidRPr="009A6959" w14:paraId="51E51167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BBD9DDF" w14:textId="6C7ED503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45E39E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E0D84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5D5982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E39BAE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7C4CB8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C09AB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EFC197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86928B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54CE47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4,259</w:t>
            </w:r>
          </w:p>
        </w:tc>
      </w:tr>
      <w:tr w:rsidR="00AB52F1" w:rsidRPr="009A6959" w14:paraId="07C0BC88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BD97F66" w14:textId="440140A9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1F943D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AD975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89453A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D590B9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C1ECAB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52C78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6BDA76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4CD574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499B4F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39DC9F5E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80D5B7E" w14:textId="16EC3DAF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37B991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ACB0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6F0216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53EC2A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3BDCD0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6FF32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8CF853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C377B3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77E785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7BEB4CA5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FDA9E3B" w14:textId="6AC4453A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0F5296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8424AC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23C9A6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9FB310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495102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99282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FA6D37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E0B278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CF8B2A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0,436</w:t>
            </w:r>
          </w:p>
        </w:tc>
      </w:tr>
      <w:tr w:rsidR="00AB52F1" w:rsidRPr="009A6959" w14:paraId="4BD4DF5C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CE83FD2" w14:textId="3F689A3F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4E501B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0801D6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DF3DFC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FDD222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173D6A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3FED6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276F24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839F75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2D2CB7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239F39A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089B6AC" w14:textId="26821096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E31ADB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E1248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2436F5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0123E3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E9518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FEA16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2726C1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6AA8724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B35378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8,288</w:t>
            </w:r>
          </w:p>
        </w:tc>
      </w:tr>
      <w:tr w:rsidR="00AB52F1" w:rsidRPr="009A6959" w14:paraId="01C72F27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E73F484" w14:textId="30A3DB19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17849E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B8674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35FF84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3C36BB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B083BB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E805C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13311A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F3892B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860B9D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5,278</w:t>
            </w:r>
          </w:p>
        </w:tc>
      </w:tr>
      <w:tr w:rsidR="00AB52F1" w:rsidRPr="009A6959" w14:paraId="407277D8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16892CE" w14:textId="50A91449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3D4C60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BEA9B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181351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4DE468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E44E2C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BD445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EF27E3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7E1C77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BAD3FB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277</w:t>
            </w:r>
          </w:p>
        </w:tc>
      </w:tr>
      <w:tr w:rsidR="00AB52F1" w:rsidRPr="009A6959" w14:paraId="63855F19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26C7902" w14:textId="7DC9CCE7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66AE58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F4D89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5261A8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1D5A38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BEF927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0D2B4F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E74A05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B37660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751ADC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3,401</w:t>
            </w:r>
          </w:p>
        </w:tc>
      </w:tr>
      <w:tr w:rsidR="00AB52F1" w:rsidRPr="009A6959" w14:paraId="51DE0F67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0E9E22D1" w14:textId="4815C397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3AA728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F7C31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804F9D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21F2745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D6529E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04908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2870C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17AE91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34DFC8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2,311</w:t>
            </w:r>
          </w:p>
        </w:tc>
      </w:tr>
      <w:tr w:rsidR="00AB52F1" w:rsidRPr="009A6959" w14:paraId="672600FC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F01B104" w14:textId="361C7150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EF0D50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82A0B1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FF87A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4A7F5D3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328822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15738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5FDAA5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F7D344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14AA19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4,331</w:t>
            </w:r>
          </w:p>
        </w:tc>
      </w:tr>
      <w:tr w:rsidR="00AB52F1" w:rsidRPr="009A6959" w14:paraId="7AF5196B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800A94D" w14:textId="3D77FEB6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C6BBC1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19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1AFB3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22476C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5BED653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D4FEBC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152F7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DCB0A4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157018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01E2F59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1,035</w:t>
            </w:r>
          </w:p>
        </w:tc>
      </w:tr>
      <w:tr w:rsidR="00AB52F1" w:rsidRPr="009A6959" w14:paraId="0321DE24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7DD089B" w14:textId="49B88345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59FEEA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393A6C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271206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18F473D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50D054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9141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2786C4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70DFC01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2D9A87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8,177</w:t>
            </w:r>
          </w:p>
        </w:tc>
      </w:tr>
      <w:tr w:rsidR="00AB52F1" w:rsidRPr="009A6959" w14:paraId="5401B932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553C1ED" w14:textId="1FBAE265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943797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C96B47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6C9575C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CD4DAA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CD5979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24F13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946ACC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075E904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1D0D82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4,722</w:t>
            </w:r>
          </w:p>
        </w:tc>
      </w:tr>
      <w:tr w:rsidR="00AB52F1" w:rsidRPr="009A6959" w14:paraId="45A31B02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612A8941" w14:textId="7A81C81F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7E0778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55512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5,011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9161A7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002C31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0502299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03159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461552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50D1C4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302988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6,865</w:t>
            </w:r>
          </w:p>
        </w:tc>
      </w:tr>
      <w:tr w:rsidR="00AB52F1" w:rsidRPr="009A6959" w14:paraId="375DDFD5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1D500826" w14:textId="3835AB68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2556D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4DFD9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17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50701B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38D9C49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557990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22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96F9B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08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6F6963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5CEE2A7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,639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37E06A61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2,178</w:t>
            </w:r>
          </w:p>
        </w:tc>
      </w:tr>
      <w:tr w:rsidR="00AB52F1" w:rsidRPr="009A6959" w14:paraId="750E6F08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2760CAFE" w14:textId="00048FEC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758393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9866C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7AC7C3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0F256D1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29D61C6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60BDB6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FEDE02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43BD262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5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A6DE59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7,909</w:t>
            </w:r>
          </w:p>
        </w:tc>
      </w:tr>
      <w:tr w:rsidR="00AB52F1" w:rsidRPr="009A6959" w14:paraId="4013380A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45C66C2F" w14:textId="746FCF9B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8311EA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4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72468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E09BDE2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76C64A16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301516A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136E8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883BA5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20903CC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587949DB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3,087</w:t>
            </w:r>
          </w:p>
        </w:tc>
      </w:tr>
      <w:tr w:rsidR="00AB52F1" w:rsidRPr="009A6959" w14:paraId="3BE4F4C0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3C59BD89" w14:textId="7B661740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59C90BC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0D6D24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1C4DAB9C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ABD53E4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763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7C4831F5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B185ED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686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D6BD41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3CB4BECA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7D0820F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5,666</w:t>
            </w:r>
          </w:p>
        </w:tc>
      </w:tr>
      <w:tr w:rsidR="00AB52F1" w:rsidRPr="009A6959" w14:paraId="19BBD355" w14:textId="77777777" w:rsidTr="00AB52F1">
        <w:trPr>
          <w:trHeight w:val="221"/>
        </w:trPr>
        <w:tc>
          <w:tcPr>
            <w:tcW w:w="1267" w:type="dxa"/>
            <w:shd w:val="clear" w:color="auto" w:fill="FFFFFF" w:themeFill="background1"/>
          </w:tcPr>
          <w:p w14:paraId="598E47EF" w14:textId="6B6B2BF2" w:rsidR="00AB52F1" w:rsidRPr="005215FD" w:rsidRDefault="00AB52F1" w:rsidP="005215FD">
            <w:pPr>
              <w:pStyle w:val="ListParagraph"/>
              <w:numPr>
                <w:ilvl w:val="0"/>
                <w:numId w:val="100"/>
              </w:num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426A8207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0B1718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812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4381B14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257</w:t>
            </w:r>
          </w:p>
        </w:tc>
        <w:tc>
          <w:tcPr>
            <w:tcW w:w="853" w:type="dxa"/>
            <w:shd w:val="clear" w:color="auto" w:fill="FFFFFF" w:themeFill="background1"/>
            <w:noWrap/>
            <w:vAlign w:val="bottom"/>
            <w:hideMark/>
          </w:tcPr>
          <w:p w14:paraId="617C0960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462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6E80945E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C8DAF3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317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bottom"/>
            <w:hideMark/>
          </w:tcPr>
          <w:p w14:paraId="15847F6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3,692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bottom"/>
            <w:hideMark/>
          </w:tcPr>
          <w:p w14:paraId="17189E89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4,890</w:t>
            </w:r>
          </w:p>
        </w:tc>
        <w:tc>
          <w:tcPr>
            <w:tcW w:w="993" w:type="dxa"/>
            <w:shd w:val="clear" w:color="auto" w:fill="FFFFFF" w:themeFill="background1"/>
            <w:noWrap/>
            <w:vAlign w:val="bottom"/>
            <w:hideMark/>
          </w:tcPr>
          <w:p w14:paraId="2686BADF" w14:textId="77777777" w:rsidR="00AB52F1" w:rsidRPr="009A6959" w:rsidRDefault="00AB52F1" w:rsidP="00AB52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9A6959">
              <w:rPr>
                <w:rFonts w:ascii="Times New Roman" w:eastAsia="Times New Roman" w:hAnsi="Times New Roman" w:cs="Times New Roman"/>
                <w:lang w:eastAsia="en-ID"/>
              </w:rPr>
              <w:t>29,147</w:t>
            </w:r>
          </w:p>
        </w:tc>
      </w:tr>
    </w:tbl>
    <w:p w14:paraId="7C1BC819" w14:textId="255C3981" w:rsidR="00AB52F1" w:rsidRDefault="00AB52F1" w:rsidP="00AB52F1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15AC962" w14:textId="77777777" w:rsidR="00AB52F1" w:rsidRDefault="00AB52F1" w:rsidP="00C53D9D">
      <w:pPr>
        <w:pStyle w:val="ListParagraph"/>
        <w:widowControl w:val="0"/>
        <w:numPr>
          <w:ilvl w:val="0"/>
          <w:numId w:val="97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romosi</w:t>
      </w:r>
      <w:proofErr w:type="spellEnd"/>
    </w:p>
    <w:p w14:paraId="6ACD77F1" w14:textId="1E3AD328" w:rsidR="00AB52F1" w:rsidRDefault="00AB52F1" w:rsidP="00AB52F1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 w:rsidRPr="00AB52F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AB52F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Succesive</w:t>
      </w:r>
      <w:proofErr w:type="spellEnd"/>
      <w:r w:rsidRPr="00AB52F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Interval</w:t>
      </w:r>
    </w:p>
    <w:tbl>
      <w:tblPr>
        <w:tblW w:w="9072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194"/>
        <w:gridCol w:w="711"/>
        <w:gridCol w:w="711"/>
        <w:gridCol w:w="857"/>
        <w:gridCol w:w="711"/>
        <w:gridCol w:w="711"/>
        <w:gridCol w:w="815"/>
        <w:gridCol w:w="711"/>
        <w:gridCol w:w="711"/>
        <w:gridCol w:w="711"/>
        <w:gridCol w:w="812"/>
        <w:gridCol w:w="7"/>
        <w:gridCol w:w="814"/>
      </w:tblGrid>
      <w:tr w:rsidR="000C6B1E" w:rsidRPr="002F7460" w14:paraId="7CD6DF25" w14:textId="77777777" w:rsidTr="000C6B1E">
        <w:trPr>
          <w:trHeight w:val="240"/>
        </w:trPr>
        <w:tc>
          <w:tcPr>
            <w:tcW w:w="950" w:type="dxa"/>
            <w:vMerge w:val="restart"/>
            <w:shd w:val="clear" w:color="auto" w:fill="FFFFFF" w:themeFill="background1"/>
          </w:tcPr>
          <w:p w14:paraId="5FB5C327" w14:textId="77777777" w:rsidR="000C6B1E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lang w:eastAsia="en-ID"/>
              </w:rPr>
              <w:t>Responden</w:t>
            </w:r>
            <w:proofErr w:type="spellEnd"/>
          </w:p>
        </w:tc>
        <w:tc>
          <w:tcPr>
            <w:tcW w:w="7467" w:type="dxa"/>
            <w:gridSpan w:val="11"/>
            <w:shd w:val="clear" w:color="auto" w:fill="FFFFFF" w:themeFill="background1"/>
            <w:noWrap/>
            <w:vAlign w:val="bottom"/>
            <w:hideMark/>
          </w:tcPr>
          <w:p w14:paraId="5B0CAB79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lang w:eastAsia="en-ID"/>
              </w:rPr>
              <w:t>Promosi</w:t>
            </w:r>
            <w:proofErr w:type="spellEnd"/>
            <w:r>
              <w:rPr>
                <w:rFonts w:ascii="Times New Roman" w:eastAsia="Times New Roman" w:hAnsi="Times New Roman" w:cs="Times New Roman"/>
                <w:lang w:eastAsia="en-ID"/>
              </w:rPr>
              <w:t xml:space="preserve"> (X3)</w:t>
            </w:r>
          </w:p>
        </w:tc>
        <w:tc>
          <w:tcPr>
            <w:tcW w:w="655" w:type="dxa"/>
            <w:shd w:val="clear" w:color="auto" w:fill="FFFFFF" w:themeFill="background1"/>
            <w:noWrap/>
            <w:vAlign w:val="bottom"/>
            <w:hideMark/>
          </w:tcPr>
          <w:p w14:paraId="101B27E9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Total</w:t>
            </w:r>
          </w:p>
        </w:tc>
      </w:tr>
      <w:tr w:rsidR="000C6B1E" w:rsidRPr="002F7460" w14:paraId="5A510A27" w14:textId="77777777" w:rsidTr="000C6B1E">
        <w:trPr>
          <w:trHeight w:val="240"/>
        </w:trPr>
        <w:tc>
          <w:tcPr>
            <w:tcW w:w="950" w:type="dxa"/>
            <w:vMerge/>
            <w:shd w:val="clear" w:color="auto" w:fill="FFFFFF" w:themeFill="background1"/>
          </w:tcPr>
          <w:p w14:paraId="5A3B95E9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F2F512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1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B07CD2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2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EB1507E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69C132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2589AE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A1FD558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4851A2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B708453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914123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D7CC583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3.10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6B21EB6" w14:textId="77777777" w:rsidR="000C6B1E" w:rsidRPr="002F7460" w:rsidRDefault="000C6B1E" w:rsidP="000C6B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</w:tr>
      <w:tr w:rsidR="000C6B1E" w:rsidRPr="002F7460" w14:paraId="63BE8D08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1FF526E" w14:textId="0291767F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0A451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0A4CD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A31BB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EC515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F96FE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04740C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8CA5F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C7813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B60E3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94D883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0E6F6D3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0,115</w:t>
            </w:r>
          </w:p>
        </w:tc>
      </w:tr>
      <w:tr w:rsidR="000C6B1E" w:rsidRPr="002F7460" w14:paraId="60B83730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0355DE0" w14:textId="38182CE9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5F186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3883A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C1EB19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90FD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5DB27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6938D6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A4F8B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E683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4381D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AD8A77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49D46F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2,477</w:t>
            </w:r>
          </w:p>
        </w:tc>
      </w:tr>
      <w:tr w:rsidR="000C6B1E" w:rsidRPr="002F7460" w14:paraId="2510DE42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62A14E4" w14:textId="642A176F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702A3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118E4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D8CEA8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0E0C9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06DF7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2B8B34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C352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A36A9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174E0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F1A0F2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5C4417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5,556</w:t>
            </w:r>
          </w:p>
        </w:tc>
      </w:tr>
      <w:tr w:rsidR="000C6B1E" w:rsidRPr="002F7460" w14:paraId="5FF80C16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32B43E6" w14:textId="49F264C5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DD891B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5A038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047006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E6601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00CD1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4C98FF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A442E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FA6974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05EA4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EF8EF0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EF6751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7,746</w:t>
            </w:r>
          </w:p>
        </w:tc>
      </w:tr>
      <w:tr w:rsidR="000C6B1E" w:rsidRPr="002F7460" w14:paraId="5BF13A9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9F4A26D" w14:textId="6C6D5D8D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0801C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39AC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69D74F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9CF61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9A438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21C49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32646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439D7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FBA4A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EE7B79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A7BD6E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3,233</w:t>
            </w:r>
          </w:p>
        </w:tc>
      </w:tr>
      <w:tr w:rsidR="000C6B1E" w:rsidRPr="002F7460" w14:paraId="1D4347E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06142F7" w14:textId="458C1CAF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52D99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726A3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F61C3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97F6E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E8C1D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061CDA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1AF9B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EC072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DC2DA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AD1280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4F8864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9,137</w:t>
            </w:r>
          </w:p>
        </w:tc>
      </w:tr>
      <w:tr w:rsidR="000C6B1E" w:rsidRPr="002F7460" w14:paraId="5C869CD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92B208C" w14:textId="48A428E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8C5F5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328D8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86D71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AB114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C3D5A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DE8F66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40F1B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857A0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A65CB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F3ED48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86C445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74143279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33BB8C7" w14:textId="6A46F57E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2C678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8BCF6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5A1635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6CB2C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147D8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11F6A3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D3AD48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F9799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B9A73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A4FAB6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D6FC63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5F8FEA6E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5E14DF5" w14:textId="37BA6C97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788F8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F276B4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64CAF4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EE3C0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8263B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139192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68709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71D77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63B11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A8EB14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F33C16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628554AE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F215F85" w14:textId="668B5F3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5A37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61C709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C175F7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7B71F1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2FB52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C457B2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93374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BD698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8630E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A0E744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790367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5FA2A0D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00E89ED" w14:textId="756B771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8CE267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A63C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F769C2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5223D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34EE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FC0D5C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D6B9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F84BA5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EDD7C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C7ABE6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BE79DE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74</w:t>
            </w:r>
          </w:p>
        </w:tc>
      </w:tr>
      <w:tr w:rsidR="000C6B1E" w:rsidRPr="002F7460" w14:paraId="5DF162E2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D01D2E3" w14:textId="40589D60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A044CC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202EB2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504F89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C25B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42ED7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B9D836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C668E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AB303D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0A62E9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256EDA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BE8682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4,815</w:t>
            </w:r>
          </w:p>
        </w:tc>
      </w:tr>
      <w:tr w:rsidR="000C6B1E" w:rsidRPr="002F7460" w14:paraId="1BF6A670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06B5E75" w14:textId="2962FFBD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1366A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54E3D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CB56F2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76C11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D9EAD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0140E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8BAB7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3E3AB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F5F5EB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8C0687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87497F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7,702</w:t>
            </w:r>
          </w:p>
        </w:tc>
      </w:tr>
      <w:tr w:rsidR="000C6B1E" w:rsidRPr="002F7460" w14:paraId="4D878CD6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05BEA02" w14:textId="2514D408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2D27F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63156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038249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E0CCE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20E8F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C97604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547A9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F029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733A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08DC34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989261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603C4F1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432BBF7" w14:textId="61E20E0E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61E4D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9524D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3B1FA1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DD3CC2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4BA37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DCA3DD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B3D4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EDDE7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B7C72B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04AB21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C9E4E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5,912</w:t>
            </w:r>
          </w:p>
        </w:tc>
      </w:tr>
      <w:tr w:rsidR="000C6B1E" w:rsidRPr="002F7460" w14:paraId="38BB43E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4B2C08F" w14:textId="7DD42711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91DEF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23088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E0B5E1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24740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84708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DDD130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2ED6C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0F303E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E8E2B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24EA31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DD3283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7F51B5D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32931BE" w14:textId="08F8B28D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E65EF4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9A86C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E30C83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7EF7D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F6127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82E937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DC97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9A83A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59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B908E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753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197C6C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6B1D55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7,113</w:t>
            </w:r>
          </w:p>
        </w:tc>
      </w:tr>
      <w:tr w:rsidR="000C6B1E" w:rsidRPr="002F7460" w14:paraId="6B879798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CBA7131" w14:textId="6F779EF1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7954E8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F24FE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BF0605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FAC69A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5F190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F4FA25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14C9F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95C0A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0CCD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B303F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4FE51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1,189</w:t>
            </w:r>
          </w:p>
        </w:tc>
      </w:tr>
      <w:tr w:rsidR="000C6B1E" w:rsidRPr="002F7460" w14:paraId="3182B2F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BCF94DC" w14:textId="38BF42E5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8E927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95B13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EBBE6F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97774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C8B7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93038D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007A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F61982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17978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A1D74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719BD5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549D2AC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E1966DA" w14:textId="030409CC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8BBC5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C46AD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0434D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0FE964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D824D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C0A40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5538E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076055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B880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3310A6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B69603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2,722</w:t>
            </w:r>
          </w:p>
        </w:tc>
      </w:tr>
      <w:tr w:rsidR="000C6B1E" w:rsidRPr="002F7460" w14:paraId="1E3F7ED2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C7EAD05" w14:textId="7AEBB148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C0706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BA52C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AAC321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0952E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FBD24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6340D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5EC864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E8E0B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A025EF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753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8012AC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FD3DFD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7,695</w:t>
            </w:r>
          </w:p>
        </w:tc>
      </w:tr>
      <w:tr w:rsidR="000C6B1E" w:rsidRPr="002F7460" w14:paraId="6218A31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4F102DA" w14:textId="059D3D0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0720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7262D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04682A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0F5BD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434E2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51907C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4B40C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008E4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5DE81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B9CC49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082DDA3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8,121</w:t>
            </w:r>
          </w:p>
        </w:tc>
      </w:tr>
      <w:tr w:rsidR="000C6B1E" w:rsidRPr="002F7460" w14:paraId="46971014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6360EB5" w14:textId="7AE80A9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DF360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828A9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AFD352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EC019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05C61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B8D17B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ED41D5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75E26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7C514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747F1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E1354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3C60ACB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C50A8F5" w14:textId="61E0749C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6E82B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9A6E4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68600B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D68C0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C5D13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1F6FB9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B1E07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1D1AF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A015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D6B69A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CC213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334A655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3CEB2BC" w14:textId="07F6EA2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ABB05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999FF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49BED0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CE0F4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1FB66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4A4822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620EC2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0F740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E3C3D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3DC833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DA1CD3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8,338</w:t>
            </w:r>
          </w:p>
        </w:tc>
      </w:tr>
      <w:tr w:rsidR="000C6B1E" w:rsidRPr="002F7460" w14:paraId="5EE57B7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81F64F8" w14:textId="77661E1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71632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F66A1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F51162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CAA9A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DDC732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D3B15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AA65C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0E777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0A5F6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0FAFBB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7965F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8,121</w:t>
            </w:r>
          </w:p>
        </w:tc>
      </w:tr>
      <w:tr w:rsidR="000C6B1E" w:rsidRPr="002F7460" w14:paraId="0AEC56A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4BF1964" w14:textId="59348026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3DE6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BCFC9A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D785CD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8F8FE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8FA5C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CD75A4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CAFE66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26101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644686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965D85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328450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7CA26F4C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7C571AE" w14:textId="1F353FD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A6E35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6C9D9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6E6253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2E586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02C58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45FCE6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A7D94B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BF07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9A01E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C4900D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7B2423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0,754</w:t>
            </w:r>
          </w:p>
        </w:tc>
      </w:tr>
      <w:tr w:rsidR="000C6B1E" w:rsidRPr="002F7460" w14:paraId="0D28A9F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E94AF77" w14:textId="68AFB85D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1C67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CDFCD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669E3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4B867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717E4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8076DD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00DECC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4285E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1804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47C04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4C7B99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3,341</w:t>
            </w:r>
          </w:p>
        </w:tc>
      </w:tr>
      <w:tr w:rsidR="000C6B1E" w:rsidRPr="002F7460" w14:paraId="61E5F09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C0CE163" w14:textId="265350FC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2F747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8931F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F28215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193AA3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F524B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F8E778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8CDB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BB529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5D3E5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62E038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E49023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5149D0B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D4B7BB7" w14:textId="2708E67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D5F1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9BA33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AD031F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018CB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49D5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58EB2C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6D953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027B2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3A8F8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8A044F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783AB2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6A6DFBF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7D88BEB" w14:textId="01975DC9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97C79E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5C9F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76C61D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3F2E03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9110D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33F3CE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0F4F7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6960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B4668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6CD334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934675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541</w:t>
            </w:r>
          </w:p>
        </w:tc>
      </w:tr>
      <w:tr w:rsidR="000C6B1E" w:rsidRPr="002F7460" w14:paraId="22322351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86891A5" w14:textId="6D4E73B9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A8290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3AD3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FC9F2A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6E4F1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DD63E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B4E451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BDA20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FEC1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64C4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DD907E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A11A6A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1,189</w:t>
            </w:r>
          </w:p>
        </w:tc>
      </w:tr>
      <w:tr w:rsidR="000C6B1E" w:rsidRPr="002F7460" w14:paraId="65B9CC7F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8819012" w14:textId="1DE9463E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8104D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A3812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09E6ED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0FE90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6B9C1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55003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A094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06B61B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91231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4FB1EB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0D7112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4CA1CD62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3E72158" w14:textId="1E065CC1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F6F47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0CC4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1DD614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E933D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76732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82D8E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CAD3F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33623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4B682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BE7F61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CD89A3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1,189</w:t>
            </w:r>
          </w:p>
        </w:tc>
      </w:tr>
      <w:tr w:rsidR="000C6B1E" w:rsidRPr="002F7460" w14:paraId="3D449FCE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650FD7E" w14:textId="354E9C19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19C34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6497D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520E2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9B3D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396F3C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1138B1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CBAAC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6266D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0FE67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8099B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3AA09B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6,795</w:t>
            </w:r>
          </w:p>
        </w:tc>
      </w:tr>
      <w:tr w:rsidR="000C6B1E" w:rsidRPr="002F7460" w14:paraId="4CBBF886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CB37D40" w14:textId="796F3FE5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D8CAC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E9106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F27623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F08CA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51FD3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36B6F6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B9CE4F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D095E0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59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B6A161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FDDD2A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BE8601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0,391</w:t>
            </w:r>
          </w:p>
        </w:tc>
      </w:tr>
      <w:tr w:rsidR="000C6B1E" w:rsidRPr="002F7460" w14:paraId="426838AE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23A0B50" w14:textId="4C88E26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D0E5B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09554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51A512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A8FB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6D4642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D12C51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20FC6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07F892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BC9A0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96E76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DCFA7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0,968</w:t>
            </w:r>
          </w:p>
        </w:tc>
      </w:tr>
      <w:tr w:rsidR="000C6B1E" w:rsidRPr="002F7460" w14:paraId="1022ADF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353522A" w14:textId="177A9E01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83DEC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05BFF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BA1905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2B22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E62AA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5FFB19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4DEFE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F8AA1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A2DB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1C8A39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9398E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7,878</w:t>
            </w:r>
          </w:p>
        </w:tc>
      </w:tr>
      <w:tr w:rsidR="000C6B1E" w:rsidRPr="002F7460" w14:paraId="739F983C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D784B33" w14:textId="640CABB0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AE9AA0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2CF2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453E9E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408A1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FFAD3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BA5DF3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721E7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06DBD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02CE4E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556604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DB8BFB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8,039</w:t>
            </w:r>
          </w:p>
        </w:tc>
      </w:tr>
      <w:tr w:rsidR="000C6B1E" w:rsidRPr="002F7460" w14:paraId="24301D26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CA01DF2" w14:textId="5CA88990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A9B95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37EBB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B5A8C4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C4F7A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5DBC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D1FE27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40478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05AEE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13ED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48ECEF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5A69F0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7,740</w:t>
            </w:r>
          </w:p>
        </w:tc>
      </w:tr>
      <w:tr w:rsidR="000C6B1E" w:rsidRPr="002F7460" w14:paraId="0066B372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4DAFE77" w14:textId="64A91ED9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60F5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C623C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657CEC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1A5872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63FE17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BB8EEA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A7D8B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231440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0BF48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0B077B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CECB84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2,717</w:t>
            </w:r>
          </w:p>
        </w:tc>
      </w:tr>
      <w:tr w:rsidR="000C6B1E" w:rsidRPr="002F7460" w14:paraId="069ADF14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EFED79B" w14:textId="2AE58D7F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A242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D1C41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25C76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4D3FB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E933D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1AE43C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6B5AE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28A099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9E7A8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ECFB8B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1EDB0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2,261</w:t>
            </w:r>
          </w:p>
        </w:tc>
      </w:tr>
      <w:tr w:rsidR="000C6B1E" w:rsidRPr="002F7460" w14:paraId="692F4948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E6CAB2C" w14:textId="7FFB8334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EFBDE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5632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EDDEB9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A3EBA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95344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80429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B4BCB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AB98F9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C5F05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3A226B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EB38CD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3,486</w:t>
            </w:r>
          </w:p>
        </w:tc>
      </w:tr>
      <w:tr w:rsidR="000C6B1E" w:rsidRPr="002F7460" w14:paraId="7B6AEDA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61B30F0" w14:textId="563A661B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C3142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8D4D88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882762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FFB6CD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8C4B0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02819B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6FAC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3B1E4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052BB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C6BB00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A4BDD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8,963</w:t>
            </w:r>
          </w:p>
        </w:tc>
      </w:tr>
      <w:tr w:rsidR="000C6B1E" w:rsidRPr="002F7460" w14:paraId="100149CF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02CA5B1" w14:textId="57B80BDE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DD58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A3D68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96B06F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9F7E5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3ED8B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40D2BC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55C48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60D78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38BB7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67BCB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647151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1,189</w:t>
            </w:r>
          </w:p>
        </w:tc>
      </w:tr>
      <w:tr w:rsidR="000C6B1E" w:rsidRPr="002F7460" w14:paraId="4366DC4E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C7948FE" w14:textId="47DC291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3F1F3F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2A283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054E69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1F4C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FCC910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5E503D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D1862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A147C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F03CCD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FD51E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DF963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8,882</w:t>
            </w:r>
          </w:p>
        </w:tc>
      </w:tr>
      <w:tr w:rsidR="000C6B1E" w:rsidRPr="002F7460" w14:paraId="461F3A2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C1E622B" w14:textId="5B1695EF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A8F0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211E6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1980C5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1E44E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46A0A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D8DC4D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C633D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BFABF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C356CB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8995D1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E95DBD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8,033</w:t>
            </w:r>
          </w:p>
        </w:tc>
      </w:tr>
      <w:tr w:rsidR="000C6B1E" w:rsidRPr="002F7460" w14:paraId="498251E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7066706" w14:textId="148D8DB4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AB12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009A2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B25D40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543196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328BF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0304CC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FD99F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09BE9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E0FFA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1BD1D0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F0FBAE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9,165</w:t>
            </w:r>
          </w:p>
        </w:tc>
      </w:tr>
      <w:tr w:rsidR="000C6B1E" w:rsidRPr="002F7460" w14:paraId="558A75FC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78D4CC2" w14:textId="1E5C2C6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C684A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DB83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44E1CE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B7B31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5F60A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B0B25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B537F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3084B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609B6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93785D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216F3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6F14F3EC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BDD37DD" w14:textId="01327B60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B4E1A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64222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22FB07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91FB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7CA6D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219A46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C5E26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8A9BF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68D84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E26F08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6E6609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4,468</w:t>
            </w:r>
          </w:p>
        </w:tc>
      </w:tr>
      <w:tr w:rsidR="000C6B1E" w:rsidRPr="002F7460" w14:paraId="710B511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1DE87DE" w14:textId="641C87FC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0F0F1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C39F9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0CECF8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FB6BA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5E56D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E372A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6C6F1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EE62C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3513B1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E54114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A26E42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8,738</w:t>
            </w:r>
          </w:p>
        </w:tc>
      </w:tr>
      <w:tr w:rsidR="000C6B1E" w:rsidRPr="002F7460" w14:paraId="1EAFB1A0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A3367B4" w14:textId="42E737CE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1E37A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F493A7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75591D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8C8048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625D5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4A402E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108DD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D1E723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1033D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CA0CD9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FFBEC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6,853</w:t>
            </w:r>
          </w:p>
        </w:tc>
      </w:tr>
      <w:tr w:rsidR="000C6B1E" w:rsidRPr="002F7460" w14:paraId="41B0410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53E0205" w14:textId="35A5BED4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E04AD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A2F4F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79C74A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83525F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FDED7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D8BB05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F7F53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D86CDA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8CE3A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30733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064C8C5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1C9D96B0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1BC0443" w14:textId="26CB506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FC39D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4382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7FC394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2E026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A1E15C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F3786A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34C5E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399DD1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C41DA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EB1E55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9B7D61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8,978</w:t>
            </w:r>
          </w:p>
        </w:tc>
      </w:tr>
      <w:tr w:rsidR="000C6B1E" w:rsidRPr="002F7460" w14:paraId="5E96D78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4AA9F7F" w14:textId="7645477C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B5C8D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E7BE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D85C8C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074E11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EB5A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605C1E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ECBDA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35218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F546B8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4ACC21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29F26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3,274</w:t>
            </w:r>
          </w:p>
        </w:tc>
      </w:tr>
      <w:tr w:rsidR="000C6B1E" w:rsidRPr="002F7460" w14:paraId="68424E59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BD70386" w14:textId="0A6A06C4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AF0F5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EC200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D9642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9449C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DE889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32BFA0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23B64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A14DC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6B16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0599FD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955B65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63F02018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2C4A5A4" w14:textId="60096226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13615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8A1B8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C4DCFA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022E39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82407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0EF236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2E76C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90290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B83D9B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C446DA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82FFC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5,659</w:t>
            </w:r>
          </w:p>
        </w:tc>
      </w:tr>
      <w:tr w:rsidR="000C6B1E" w:rsidRPr="002F7460" w14:paraId="34C273A8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E0C230C" w14:textId="43EC9D97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A92D2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36B21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05B3D0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402AA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B01F1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6A6269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F249D7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AB9DA3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F621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B65FB2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260C06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4,425</w:t>
            </w:r>
          </w:p>
        </w:tc>
      </w:tr>
      <w:tr w:rsidR="000C6B1E" w:rsidRPr="002F7460" w14:paraId="673B6E0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2DBC302" w14:textId="538F2761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3D4E8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E5D9D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1E20B8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E21E5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B24A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AEFFD8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DDB85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F610C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EEE2C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C7F04D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FE9CB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5,563</w:t>
            </w:r>
          </w:p>
        </w:tc>
      </w:tr>
      <w:tr w:rsidR="000C6B1E" w:rsidRPr="002F7460" w14:paraId="72CD21D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DF9E3FA" w14:textId="3ADA5A45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6ABE64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BAF1B2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7B242D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CBB4CD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87F64A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A45AD1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0D40C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7C4B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56E8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753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523DB4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BA0619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3,753</w:t>
            </w:r>
          </w:p>
        </w:tc>
      </w:tr>
      <w:tr w:rsidR="000C6B1E" w:rsidRPr="002F7460" w14:paraId="46EF50E4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2992215" w14:textId="67589911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BD50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D0B14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52D68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A1963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080AD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E9597F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F3330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FA312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3D285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D419D1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935905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0,147</w:t>
            </w:r>
          </w:p>
        </w:tc>
      </w:tr>
      <w:tr w:rsidR="000C6B1E" w:rsidRPr="002F7460" w14:paraId="0C461BC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5FF1B42" w14:textId="1EA3CB88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C5AA6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8276C8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B7ACC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0F03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10AB1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2800A8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2115B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4BEA0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5EA7E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25BFEB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E479C5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9,810</w:t>
            </w:r>
          </w:p>
        </w:tc>
      </w:tr>
      <w:tr w:rsidR="000C6B1E" w:rsidRPr="002F7460" w14:paraId="7435394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8A4C7DB" w14:textId="2E360C5A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94149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FE6E4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7E2C2A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151D11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ACF2C2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8DDDB5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34662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3FE64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72BC5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9AF26A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F6A832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1,189</w:t>
            </w:r>
          </w:p>
        </w:tc>
      </w:tr>
      <w:tr w:rsidR="000C6B1E" w:rsidRPr="002F7460" w14:paraId="6BD7971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8E34870" w14:textId="5ECE46F8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5EBD0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8705F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1FDC7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FDD5AB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EEA5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35AA81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EEA02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8826A9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409AD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F8219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D128D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172DD5C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8CD2DF8" w14:textId="6EC9979E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69557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FF9B6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1FA9A7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60486F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BBAE4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91A3BE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79D44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D198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C82E9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3B070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2CE80B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3D3F496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46F54EA" w14:textId="1E8E555E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E19672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9639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1352F8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6CA8F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39A75D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7A8101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7D879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C85C4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895D0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753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0C2767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F46769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2,546</w:t>
            </w:r>
          </w:p>
        </w:tc>
      </w:tr>
      <w:tr w:rsidR="000C6B1E" w:rsidRPr="002F7460" w14:paraId="7557ECA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FF05A8F" w14:textId="7A6AC4B1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CF09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AA510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FF341A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2297DE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CD0CF0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1A328E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649B8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AE74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AC247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F009B2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54D66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8,931</w:t>
            </w:r>
          </w:p>
        </w:tc>
      </w:tr>
      <w:tr w:rsidR="000C6B1E" w:rsidRPr="002F7460" w14:paraId="6BAF6F4F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91FA3BB" w14:textId="555014F3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D9129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AA82D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76A727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9B5D23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4D53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48B397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C27693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FC093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5F98F3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1F818D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5DD73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9,928</w:t>
            </w:r>
          </w:p>
        </w:tc>
      </w:tr>
      <w:tr w:rsidR="000C6B1E" w:rsidRPr="002F7460" w14:paraId="15E80D3F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44E179E" w14:textId="06E752B5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ECF43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61F0C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35F7D8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5F967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B1BEE5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993E9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A70038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43F3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D730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56E25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DB3CDB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945</w:t>
            </w:r>
          </w:p>
        </w:tc>
      </w:tr>
      <w:tr w:rsidR="000C6B1E" w:rsidRPr="002F7460" w14:paraId="5DBC65CE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250F7F7" w14:textId="57FFBBE0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457C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C7DB1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12C857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0972C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855E5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C81EB5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F2EC62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753DB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CCE0E2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8025C4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D9B669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9,167</w:t>
            </w:r>
          </w:p>
        </w:tc>
      </w:tr>
      <w:tr w:rsidR="000C6B1E" w:rsidRPr="002F7460" w14:paraId="11ADD5C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F9A88B3" w14:textId="53C09F4F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7AED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087D7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1C127E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257AB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E1096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633AA1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10E1C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B1D28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9E652F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409CA5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6A421B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7,868</w:t>
            </w:r>
          </w:p>
        </w:tc>
      </w:tr>
      <w:tr w:rsidR="000C6B1E" w:rsidRPr="002F7460" w14:paraId="49DB419C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4EEEF9C" w14:textId="3C6F4FE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6B15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36FDA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8AD9D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7E1DF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4F863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1DD83E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A1A72D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B54D6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65FB1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C5FA44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C2E5E0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8,132</w:t>
            </w:r>
          </w:p>
        </w:tc>
      </w:tr>
      <w:tr w:rsidR="000C6B1E" w:rsidRPr="002F7460" w14:paraId="3335E6C2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B70E7B1" w14:textId="0AF96482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75725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AFD24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52234B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4C814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E08814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75507C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18BFA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7D396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30F955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7E1B0B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844D1E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7,752</w:t>
            </w:r>
          </w:p>
        </w:tc>
      </w:tr>
      <w:tr w:rsidR="000C6B1E" w:rsidRPr="002F7460" w14:paraId="3321132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5E277C5" w14:textId="540DDF34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C198B7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09533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FC9404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B4274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53CB4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1A924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F4A7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CCD47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FED56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B4EC9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89EE7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1,304</w:t>
            </w:r>
          </w:p>
        </w:tc>
      </w:tr>
      <w:tr w:rsidR="000C6B1E" w:rsidRPr="002F7460" w14:paraId="26CB0F9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6E938E8" w14:textId="4C55CAE3" w:rsidR="000C6B1E" w:rsidRPr="005215FD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C38DF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DFDC1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30C595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BCC54E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8E28DF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66C36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086329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50C5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BFDF6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BEA14D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E2D315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2,331</w:t>
            </w:r>
          </w:p>
        </w:tc>
      </w:tr>
      <w:tr w:rsidR="000C6B1E" w:rsidRPr="002F7460" w14:paraId="6493FE39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72272EA" w14:textId="54C6DE53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F9F716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CE09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544F8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201C91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8C81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6E4EE98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6298B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89A43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6E600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16691E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6F949E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6,708</w:t>
            </w:r>
          </w:p>
        </w:tc>
      </w:tr>
      <w:tr w:rsidR="000C6B1E" w:rsidRPr="002F7460" w14:paraId="0314545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C8CC779" w14:textId="40A01020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FCD1C9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CF7A9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49EDE9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CE9B6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2D8A8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0272B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BE1B3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D26A47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7F190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CEF1DA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C520EF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50B2E233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DF4AC87" w14:textId="02A72018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8B9AD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C0659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C05A43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F7A073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744B4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378015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DD727D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202B6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2E3FE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457265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E6696C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43E1A3A1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99CA82C" w14:textId="7A410499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9ECA48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670DBA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42A8A01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12723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0B3817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17B816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1F78C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6A0F0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CFBFD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3FE45A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CC2451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4,604</w:t>
            </w:r>
          </w:p>
        </w:tc>
      </w:tr>
      <w:tr w:rsidR="000C6B1E" w:rsidRPr="002F7460" w14:paraId="0FE377FD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24F1F58" w14:textId="239EE3A4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72543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16061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0F3A1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8D57A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68DF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C65B9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9C6B8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D5433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7FE7B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1E9892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073ED0F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3,050</w:t>
            </w:r>
          </w:p>
        </w:tc>
      </w:tr>
      <w:tr w:rsidR="000C6B1E" w:rsidRPr="002F7460" w14:paraId="563D3E7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247ED9BD" w14:textId="63CCDA85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73DD4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FDFBA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EAB71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21F12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2DB0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2EB1CB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0B8A32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6578B0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7E259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D7446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0C37A7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0,754</w:t>
            </w:r>
          </w:p>
        </w:tc>
      </w:tr>
      <w:tr w:rsidR="000C6B1E" w:rsidRPr="002F7460" w14:paraId="0572983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692D113" w14:textId="45C583A4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6B77F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E5B25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8F89B1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636EA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9871E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455989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CB6FC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8C3B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DFE44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745040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DB78B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8,663</w:t>
            </w:r>
          </w:p>
        </w:tc>
      </w:tr>
      <w:tr w:rsidR="000C6B1E" w:rsidRPr="002F7460" w14:paraId="15F3B23A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8463BBE" w14:textId="5C78032F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6E9F9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EE681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C1AE45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EB7804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C0079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1EF2A3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33EA2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A9E5E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1E4C62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093733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3B871D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5,569</w:t>
            </w:r>
          </w:p>
        </w:tc>
      </w:tr>
      <w:tr w:rsidR="000C6B1E" w:rsidRPr="002F7460" w14:paraId="186B8319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109173D" w14:textId="198D3A66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CD538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0A501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AB03BD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F519C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6EB8DC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5AA45D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45EE0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CA0AE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10A01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FD9CB2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015441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2,785</w:t>
            </w:r>
          </w:p>
        </w:tc>
      </w:tr>
      <w:tr w:rsidR="000C6B1E" w:rsidRPr="002F7460" w14:paraId="00175E9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F9124D5" w14:textId="2636F787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3EE10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4C6D8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8131B5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00D2BD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4573F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422EE94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B7505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90BD8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C444F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A970F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03E46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2,700</w:t>
            </w:r>
          </w:p>
        </w:tc>
      </w:tr>
      <w:tr w:rsidR="000C6B1E" w:rsidRPr="002F7460" w14:paraId="6618614B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1B951882" w14:textId="3F89D9D0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D9EF8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0C7977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64098B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439D2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F05E1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156ADC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54F30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FBF74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4A77A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2DCE3C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F1A7C1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7,684</w:t>
            </w:r>
          </w:p>
        </w:tc>
      </w:tr>
      <w:tr w:rsidR="000C6B1E" w:rsidRPr="002F7460" w14:paraId="5B347BDC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0595549" w14:textId="12248050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299F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DC6E6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C84134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E4449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2723E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19820D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31ABF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9F930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D8467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815062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99A9AE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0,334</w:t>
            </w:r>
          </w:p>
        </w:tc>
      </w:tr>
      <w:tr w:rsidR="000C6B1E" w:rsidRPr="002F7460" w14:paraId="57EB64D3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78083C3" w14:textId="07018BBC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84B855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47289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8ED9F8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0D89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66D1C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48B117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629EF5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CF2EF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49EEF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361FBE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410AD71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7,591</w:t>
            </w:r>
          </w:p>
        </w:tc>
      </w:tr>
      <w:tr w:rsidR="000C6B1E" w:rsidRPr="002F7460" w14:paraId="22D48B46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C87E511" w14:textId="1D741B34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6BA50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A6CE1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A3D2C5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D9B86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683275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08A41F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10EA5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FA9DA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7F53F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EC59A2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3DB6A4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1,189</w:t>
            </w:r>
          </w:p>
        </w:tc>
      </w:tr>
      <w:tr w:rsidR="000C6B1E" w:rsidRPr="002F7460" w14:paraId="25F998D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EEFB72C" w14:textId="00216B8F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52FC6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AA116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E6B4EC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BADDE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DF88B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68C84E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D2B8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A0F37B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D9731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520629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267307A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4,221</w:t>
            </w:r>
          </w:p>
        </w:tc>
      </w:tr>
      <w:tr w:rsidR="000C6B1E" w:rsidRPr="002F7460" w14:paraId="456D47DF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73693DA7" w14:textId="30D718E0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6F2FC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896FF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6991BD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CCE6A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BAA58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506D4A1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BF4B1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B06D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72018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13B19BF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FBA341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0,596</w:t>
            </w:r>
          </w:p>
        </w:tc>
      </w:tr>
      <w:tr w:rsidR="000C6B1E" w:rsidRPr="002F7460" w14:paraId="78942FB8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C6B16F9" w14:textId="75E2E8C2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5D039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9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25F3C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3AA69E1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50CE1B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A3C8DE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01E033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A6DEBF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02F35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3D71A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623DF00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D2E698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3,889</w:t>
            </w:r>
          </w:p>
        </w:tc>
      </w:tr>
      <w:tr w:rsidR="000C6B1E" w:rsidRPr="002F7460" w14:paraId="67FDB6EF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67F79C74" w14:textId="6DB89E51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39FCA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89EB62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0BBF29C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B2537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38E17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1C2E2E8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2BCCA6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AD18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9C317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4923157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1FAA7A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8,860</w:t>
            </w:r>
          </w:p>
        </w:tc>
      </w:tr>
      <w:tr w:rsidR="000C6B1E" w:rsidRPr="002F7460" w14:paraId="0FB8F07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B5FDACD" w14:textId="353C7169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759942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94B5E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5E12C81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91FEA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E33BA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167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073B66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2A681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E8E55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B24A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76EFC6F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67B1167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9,825</w:t>
            </w:r>
          </w:p>
        </w:tc>
      </w:tr>
      <w:tr w:rsidR="000C6B1E" w:rsidRPr="002F7460" w14:paraId="2F09156E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44EDAF0A" w14:textId="591C5AD6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60FA1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67D81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6D9D4F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CC66D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9329C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9B70DB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3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96DFF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1A7AB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36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BE3A27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669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6DC881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429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55DEAE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1,283</w:t>
            </w:r>
          </w:p>
        </w:tc>
      </w:tr>
      <w:tr w:rsidR="000C6B1E" w:rsidRPr="002F7460" w14:paraId="2088BF3C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A87E652" w14:textId="44BCC814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A9B849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3AAC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750748F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8831E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EE7D7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7A4F702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8E7E0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85C81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5A8D6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67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58F04B5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1588148A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7,808</w:t>
            </w:r>
          </w:p>
        </w:tc>
      </w:tr>
      <w:tr w:rsidR="000C6B1E" w:rsidRPr="002F7460" w14:paraId="6B2710A2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391D371D" w14:textId="2D27425A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D836F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C17CF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60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6E4FF4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5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21388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81892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2F7854CC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659DA98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023D3C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78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98176D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26B8798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0E1C34E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9,135</w:t>
            </w:r>
          </w:p>
        </w:tc>
      </w:tr>
      <w:tr w:rsidR="000C6B1E" w:rsidRPr="002F7460" w14:paraId="17A74745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54B5FAF4" w14:textId="2ECBE125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469564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809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81EDFDE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27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137F22D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6847C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1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95930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335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3B372EB1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18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F07156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9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CC760B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D9603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394DA84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733D7465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5,568</w:t>
            </w:r>
          </w:p>
        </w:tc>
      </w:tr>
      <w:tr w:rsidR="000C6B1E" w:rsidRPr="002F7460" w14:paraId="7A7B9777" w14:textId="77777777" w:rsidTr="000C6B1E">
        <w:trPr>
          <w:trHeight w:val="195"/>
        </w:trPr>
        <w:tc>
          <w:tcPr>
            <w:tcW w:w="950" w:type="dxa"/>
            <w:shd w:val="clear" w:color="auto" w:fill="FFFFFF" w:themeFill="background1"/>
          </w:tcPr>
          <w:p w14:paraId="0765F038" w14:textId="7123E17E" w:rsidR="000C6B1E" w:rsidRPr="00D3755A" w:rsidRDefault="000C6B1E" w:rsidP="00D3755A">
            <w:pPr>
              <w:pStyle w:val="ListParagraph"/>
              <w:numPr>
                <w:ilvl w:val="0"/>
                <w:numId w:val="101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CBD5920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83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11171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381</w:t>
            </w:r>
          </w:p>
        </w:tc>
        <w:tc>
          <w:tcPr>
            <w:tcW w:w="857" w:type="dxa"/>
            <w:shd w:val="clear" w:color="auto" w:fill="FFFFFF" w:themeFill="background1"/>
            <w:noWrap/>
            <w:vAlign w:val="bottom"/>
            <w:hideMark/>
          </w:tcPr>
          <w:p w14:paraId="25AF8794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08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F0F169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6A2F4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,149</w:t>
            </w:r>
          </w:p>
        </w:tc>
        <w:tc>
          <w:tcPr>
            <w:tcW w:w="815" w:type="dxa"/>
            <w:shd w:val="clear" w:color="auto" w:fill="FFFFFF" w:themeFill="background1"/>
            <w:noWrap/>
            <w:vAlign w:val="bottom"/>
            <w:hideMark/>
          </w:tcPr>
          <w:p w14:paraId="03A45A03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076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1DE6CD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2C2BC7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475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2983AF2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678</w:t>
            </w:r>
          </w:p>
        </w:tc>
        <w:tc>
          <w:tcPr>
            <w:tcW w:w="812" w:type="dxa"/>
            <w:shd w:val="clear" w:color="auto" w:fill="FFFFFF" w:themeFill="background1"/>
            <w:noWrap/>
            <w:vAlign w:val="bottom"/>
            <w:hideMark/>
          </w:tcPr>
          <w:p w14:paraId="051A44F6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3,572</w:t>
            </w:r>
          </w:p>
        </w:tc>
        <w:tc>
          <w:tcPr>
            <w:tcW w:w="661" w:type="dxa"/>
            <w:gridSpan w:val="2"/>
            <w:shd w:val="clear" w:color="auto" w:fill="FFFFFF" w:themeFill="background1"/>
            <w:noWrap/>
            <w:vAlign w:val="bottom"/>
            <w:hideMark/>
          </w:tcPr>
          <w:p w14:paraId="5BD44C2F" w14:textId="77777777" w:rsidR="000C6B1E" w:rsidRPr="002F7460" w:rsidRDefault="000C6B1E" w:rsidP="000C6B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2F7460">
              <w:rPr>
                <w:rFonts w:ascii="Times New Roman" w:eastAsia="Times New Roman" w:hAnsi="Times New Roman" w:cs="Times New Roman"/>
                <w:lang w:eastAsia="en-ID"/>
              </w:rPr>
              <w:t>28,757</w:t>
            </w:r>
          </w:p>
        </w:tc>
      </w:tr>
    </w:tbl>
    <w:p w14:paraId="4CA95921" w14:textId="77777777" w:rsidR="001161FE" w:rsidRDefault="001161FE" w:rsidP="001161FE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100A5A1" w14:textId="509DB158" w:rsidR="000C6B1E" w:rsidRDefault="000C6B1E" w:rsidP="00C53D9D">
      <w:pPr>
        <w:pStyle w:val="ListParagraph"/>
        <w:widowControl w:val="0"/>
        <w:numPr>
          <w:ilvl w:val="0"/>
          <w:numId w:val="97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</w:t>
      </w:r>
      <w:proofErr w:type="spellStart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nyamanan</w:t>
      </w:r>
      <w:proofErr w:type="spellEnd"/>
    </w:p>
    <w:p w14:paraId="2EFAD14C" w14:textId="671B0A91" w:rsidR="000C6B1E" w:rsidRDefault="000C6B1E" w:rsidP="000C6B1E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 w:rsidRPr="000C6B1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0C6B1E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Succesive</w:t>
      </w:r>
      <w:proofErr w:type="spellEnd"/>
      <w:r w:rsidRPr="000C6B1E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Interval</w:t>
      </w:r>
    </w:p>
    <w:tbl>
      <w:tblPr>
        <w:tblW w:w="8216" w:type="dxa"/>
        <w:tblInd w:w="-2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287"/>
        <w:gridCol w:w="838"/>
        <w:gridCol w:w="896"/>
        <w:gridCol w:w="711"/>
        <w:gridCol w:w="711"/>
        <w:gridCol w:w="804"/>
        <w:gridCol w:w="712"/>
        <w:gridCol w:w="717"/>
        <w:gridCol w:w="714"/>
        <w:gridCol w:w="826"/>
      </w:tblGrid>
      <w:tr w:rsidR="008F2973" w:rsidRPr="00B00695" w14:paraId="62865EB8" w14:textId="77777777" w:rsidTr="00691C85">
        <w:trPr>
          <w:trHeight w:val="440"/>
        </w:trPr>
        <w:tc>
          <w:tcPr>
            <w:tcW w:w="1287" w:type="dxa"/>
            <w:vMerge w:val="restart"/>
            <w:shd w:val="clear" w:color="auto" w:fill="FFFFFF" w:themeFill="background1"/>
          </w:tcPr>
          <w:p w14:paraId="1DC14958" w14:textId="77777777" w:rsidR="008F2973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Responden</w:t>
            </w:r>
            <w:proofErr w:type="spellEnd"/>
          </w:p>
        </w:tc>
        <w:tc>
          <w:tcPr>
            <w:tcW w:w="6103" w:type="dxa"/>
            <w:gridSpan w:val="8"/>
            <w:shd w:val="clear" w:color="auto" w:fill="FFFFFF" w:themeFill="background1"/>
            <w:noWrap/>
            <w:vAlign w:val="bottom"/>
            <w:hideMark/>
          </w:tcPr>
          <w:p w14:paraId="1B277B67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Kenyaman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 xml:space="preserve"> (X4)</w:t>
            </w:r>
          </w:p>
        </w:tc>
        <w:tc>
          <w:tcPr>
            <w:tcW w:w="826" w:type="dxa"/>
            <w:vMerge w:val="restart"/>
            <w:shd w:val="clear" w:color="auto" w:fill="FFFFFF" w:themeFill="background1"/>
            <w:noWrap/>
            <w:vAlign w:val="bottom"/>
            <w:hideMark/>
          </w:tcPr>
          <w:p w14:paraId="54B5EE5E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Total</w:t>
            </w:r>
          </w:p>
        </w:tc>
      </w:tr>
      <w:tr w:rsidR="008F2973" w:rsidRPr="00B00695" w14:paraId="518548A7" w14:textId="77777777" w:rsidTr="00691C85">
        <w:trPr>
          <w:trHeight w:val="360"/>
        </w:trPr>
        <w:tc>
          <w:tcPr>
            <w:tcW w:w="1287" w:type="dxa"/>
            <w:vMerge/>
            <w:shd w:val="clear" w:color="auto" w:fill="FFFFFF" w:themeFill="background1"/>
          </w:tcPr>
          <w:p w14:paraId="57EC9920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ABB4A20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1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E177DDF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2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644C275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E4D273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4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36A7EB5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78BEC66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DF8EEA1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7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1E76DB4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X4.8</w:t>
            </w:r>
          </w:p>
        </w:tc>
        <w:tc>
          <w:tcPr>
            <w:tcW w:w="826" w:type="dxa"/>
            <w:vMerge/>
            <w:shd w:val="clear" w:color="auto" w:fill="FFFFFF" w:themeFill="background1"/>
            <w:noWrap/>
            <w:vAlign w:val="bottom"/>
            <w:hideMark/>
          </w:tcPr>
          <w:p w14:paraId="66687CB6" w14:textId="77777777" w:rsidR="008F2973" w:rsidRPr="00B00695" w:rsidRDefault="008F2973" w:rsidP="008F29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</w:tr>
      <w:tr w:rsidR="008F2973" w:rsidRPr="00B00695" w14:paraId="51788E40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1411626" w14:textId="1029289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8FB5D5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E397D0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7F068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29783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3F5279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EFD081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C2BA58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17A2A1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6ACE27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2,222</w:t>
            </w:r>
          </w:p>
        </w:tc>
      </w:tr>
      <w:tr w:rsidR="008F2973" w:rsidRPr="00B00695" w14:paraId="67675EC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8F60EBC" w14:textId="3D6DFEC4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2A001D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F7349C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E24BB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880291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27B611C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ED3F94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50DC17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BC331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A45EB7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2,222</w:t>
            </w:r>
          </w:p>
        </w:tc>
      </w:tr>
      <w:tr w:rsidR="008F2973" w:rsidRPr="00B00695" w14:paraId="5BC62B5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3AB6EEE" w14:textId="4C90CBF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2CB5F4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F11FC5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00A19C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8CADE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5F86E5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6AE613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AD451D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E53D32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0D7A44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310</w:t>
            </w:r>
          </w:p>
        </w:tc>
      </w:tr>
      <w:tr w:rsidR="008F2973" w:rsidRPr="00B00695" w14:paraId="50D1F99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C79392A" w14:textId="30EA5CC6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192DF9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A97995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4E1718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CCE4E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A75D60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5A14E5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8466FF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14217D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F998D6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4,637</w:t>
            </w:r>
          </w:p>
        </w:tc>
      </w:tr>
      <w:tr w:rsidR="008F2973" w:rsidRPr="00B00695" w14:paraId="58A70A31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260DB8A" w14:textId="13A8C0BD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8D3141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4B7E50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DAB38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A264EC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AA846F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4B7271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16310B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0843BC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BF532B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207</w:t>
            </w:r>
          </w:p>
        </w:tc>
      </w:tr>
      <w:tr w:rsidR="008F2973" w:rsidRPr="00B00695" w14:paraId="5202FE90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B3EDBBC" w14:textId="785F6191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5807E4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D7978D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1D53B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20EF7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28E8DC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1E2E3C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84A837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DA1810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7DF065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064F62B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7ECB4AD" w14:textId="6F67545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EDC2CF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FB4AFB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C669C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3D4F7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C19357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E24912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BE0B81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702418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C990B3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4,530</w:t>
            </w:r>
          </w:p>
        </w:tc>
      </w:tr>
      <w:tr w:rsidR="008F2973" w:rsidRPr="00B00695" w14:paraId="594ECE5B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E89FEDD" w14:textId="3F3E9A6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F03209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606964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BEFB1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AB3025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06D6F7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158FF9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E513C6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D866C3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8F27A6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007303A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F4F6C73" w14:textId="1D6D4B86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50047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6B57E2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B65F3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70674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937BB0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A0EF57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AEB2AE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ADA7A0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A880D4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44EF76F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75F54B0" w14:textId="10B765F3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F40C0E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23612F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F83A4D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56BA3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232DD7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46635D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02CEB6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650786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828166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28D8D7E3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1B3682D" w14:textId="0635DC9A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AB051A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9393C3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C743C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7FD53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2922F04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C698D9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869CEF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E35D64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2699DD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01343F3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1DEDB56" w14:textId="6ECEB17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D9141B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893E52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CCAB57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9FE40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BFBC61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4EA7F1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31AC4C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4FB4F2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818244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0,753</w:t>
            </w:r>
          </w:p>
        </w:tc>
      </w:tr>
      <w:tr w:rsidR="008F2973" w:rsidRPr="00B00695" w14:paraId="684BF6B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C69D3C8" w14:textId="1814A99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2EE7F5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298102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B1C4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C38C2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CE5264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DF9AD9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E8608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06F82DA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9FC8A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207</w:t>
            </w:r>
          </w:p>
        </w:tc>
      </w:tr>
      <w:tr w:rsidR="008F2973" w:rsidRPr="00B00695" w14:paraId="0D7130AB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545C073" w14:textId="0F38274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FF4C5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C389CA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2DE821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319AE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30F5A3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F04DDD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8BECC6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AB57D9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F9EE2D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36901B6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A64CC97" w14:textId="2A6326F2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80986B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082B7E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D52DE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A4F81E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736C27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AD0649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7AFE8C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281A75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2FD32B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7,253</w:t>
            </w:r>
          </w:p>
        </w:tc>
      </w:tr>
      <w:tr w:rsidR="008F2973" w:rsidRPr="00B00695" w14:paraId="0179F488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1774436" w14:textId="5AE8FEB6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7809BA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BDFBC1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40A7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855D45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FBF40E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728D19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3FCEC7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9075E1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AB0F37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6369FAAA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EA6AB05" w14:textId="55F545F2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AFBBF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6F6160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9B73EB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EDD33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FCCAB8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9DE913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A751BE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9BD617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150CA3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9,685</w:t>
            </w:r>
          </w:p>
        </w:tc>
      </w:tr>
      <w:tr w:rsidR="008F2973" w:rsidRPr="00B00695" w14:paraId="2F9F4639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3C23A6D" w14:textId="3485290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D484C4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9A4049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451980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4250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006318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48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8A6FF5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99E19F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156505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75554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9,304</w:t>
            </w:r>
          </w:p>
        </w:tc>
      </w:tr>
      <w:tr w:rsidR="008F2973" w:rsidRPr="00B00695" w14:paraId="01A8FEF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C55C177" w14:textId="7F3EC75A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0EBB40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D65E9B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C44A1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5BB6D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B8319F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F8734B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0FDA48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0D9C848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894706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75031B11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B49A0D2" w14:textId="5FD4C51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2AB6B6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54384C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A4917D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2455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9E7FA7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3800B6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2436C4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F9CC5A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C57F29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5C5244E1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332578F" w14:textId="4D40703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D55D08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02CD09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24BD22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1CA081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EA4759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63F7CE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CA8083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550968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FAA88E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3,455</w:t>
            </w:r>
          </w:p>
        </w:tc>
      </w:tr>
      <w:tr w:rsidR="008F2973" w:rsidRPr="00B00695" w14:paraId="6D40AC4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B295277" w14:textId="763767EC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B4D7A3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65597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991A5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8955BF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4F702E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3382E6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D597D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D1F9F8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137303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3,474</w:t>
            </w:r>
          </w:p>
        </w:tc>
      </w:tr>
      <w:tr w:rsidR="008F2973" w:rsidRPr="00B00695" w14:paraId="15B4DC9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51E0FF5" w14:textId="517CE4F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D5727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3824A5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6B721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044E1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935C17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E4BFA0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3C2B0F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F0A9FF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5A8544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08A3B601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67F4F51" w14:textId="4BE919E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D12B4A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1AA8AC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6998DE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E528C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159B5D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9A2EBE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A41BA9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6A0F8D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87842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71E80CE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B8A0A33" w14:textId="2430EB2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9B6051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6EE36E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BBCCC7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FD43A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31853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739D22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040391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0ADA610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6C8015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4,866</w:t>
            </w:r>
          </w:p>
        </w:tc>
      </w:tr>
      <w:tr w:rsidR="008F2973" w:rsidRPr="00B00695" w14:paraId="3A06FAD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E438022" w14:textId="3E2F5041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E979B8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9374C2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7195D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8F186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DA6F39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8DBC41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1FE973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EFB482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90B1A9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27891C18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8D15BE0" w14:textId="5F15BF7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2BE777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FF9066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F78CF1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ADFF2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62315F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B0DD26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C4CE1E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C832EC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FA5D27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5BB6891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20782E9" w14:textId="1C75108A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535F55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211FC8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710719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CE1DB4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FA669E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E39D78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C0E9AB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7515A7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708126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6F81E9F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4B59CAF" w14:textId="05FF936D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648A5F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C12C32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6D5764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2743C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B6110A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5C88FD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A42F54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5C8C49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22BA5B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5AE2A598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5F8E225" w14:textId="214333E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808A1C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E32035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FB6EA1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740154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07D2E3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D62E3A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5C33D5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E148EF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5BC7B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3BC7EDD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3F7A623" w14:textId="6EBE9228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EAD787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FF3285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5FC43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F80CD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9113BD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530A51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63AD11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974B98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DFF074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0,988</w:t>
            </w:r>
          </w:p>
        </w:tc>
      </w:tr>
      <w:tr w:rsidR="008F2973" w:rsidRPr="00B00695" w14:paraId="25D6643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FFC1510" w14:textId="2E5B42CC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4C0FD5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AC426F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1766D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D1E87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DCF7E8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C352F4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F6449E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57508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5DBA1A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2,746</w:t>
            </w:r>
          </w:p>
        </w:tc>
      </w:tr>
      <w:tr w:rsidR="008F2973" w:rsidRPr="00B00695" w14:paraId="1A3E077C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CCF107C" w14:textId="52FFA44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EB8269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9AE060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42A7F8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6B4C5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85C677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BFA337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8956A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071E87F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95202B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8,111</w:t>
            </w:r>
          </w:p>
        </w:tc>
      </w:tr>
      <w:tr w:rsidR="008F2973" w:rsidRPr="00B00695" w14:paraId="12D5825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8B1E8F3" w14:textId="4C319F2D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C42A85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441DBD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D9AA73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10D84A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EA5EF4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EDA3C8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550116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BB8960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3605CD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17E0B5F1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3F5F0DD" w14:textId="79C5E686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D261D0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A34B87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394762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86A63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5A36E3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9C7EC7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5C7DC8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F635F6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250267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8,111</w:t>
            </w:r>
          </w:p>
        </w:tc>
      </w:tr>
      <w:tr w:rsidR="008F2973" w:rsidRPr="00B00695" w14:paraId="67AE2791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2B0AB0E" w14:textId="1326EF52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E9EFD0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45D86D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30B318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78348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183FE4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FBEBE7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39D987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FEE369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0B1FFC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4,635</w:t>
            </w:r>
          </w:p>
        </w:tc>
      </w:tr>
      <w:tr w:rsidR="008F2973" w:rsidRPr="00B00695" w14:paraId="15E2C91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F30E14F" w14:textId="658AA4C3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140624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E07EC3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0FD64A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40A30E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602110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85381D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6AA236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81DD72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BD3C2B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3,825</w:t>
            </w:r>
          </w:p>
        </w:tc>
      </w:tr>
      <w:tr w:rsidR="008F2973" w:rsidRPr="00B00695" w14:paraId="2E0CA46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84A526D" w14:textId="74BB20E1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648E0D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4E739C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A069A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02D84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630121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D33686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838318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ED0A4D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54FB62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5,915</w:t>
            </w:r>
          </w:p>
        </w:tc>
      </w:tr>
      <w:tr w:rsidR="008F2973" w:rsidRPr="00B00695" w14:paraId="2500804D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60CDFC3" w14:textId="49BFCA1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6F1007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6AC0A7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1AF97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DFEE9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3D1EE5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7B0D89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6711A9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C165D5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10697F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5,897</w:t>
            </w:r>
          </w:p>
        </w:tc>
      </w:tr>
      <w:tr w:rsidR="008F2973" w:rsidRPr="00B00695" w14:paraId="37B6A67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F46CBD6" w14:textId="36A76713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A069D9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AD99E2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995EDD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7D2A56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71F444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58AD03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9630DB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812451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FF0E6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2,076</w:t>
            </w:r>
          </w:p>
        </w:tc>
      </w:tr>
      <w:tr w:rsidR="008F2973" w:rsidRPr="00B00695" w14:paraId="7C8F191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51CF4F9" w14:textId="3E233395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2EEFB2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526DDF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F1E26D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C6003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102471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F6D4D4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F39E7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B6DEDC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3486D1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2D42A21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8C1CD70" w14:textId="51A2049D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DF30BF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01DF69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88ACB9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FB213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D921C2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94F388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F38282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86A025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5E9969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9,691</w:t>
            </w:r>
          </w:p>
        </w:tc>
      </w:tr>
      <w:tr w:rsidR="008F2973" w:rsidRPr="00B00695" w14:paraId="6AAF8E43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050ABD5" w14:textId="24AB0794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1DD110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8E2FCC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074F5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7B33D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7808F4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A057E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FC9F0F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12EDE2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E0E03A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9,685</w:t>
            </w:r>
          </w:p>
        </w:tc>
      </w:tr>
      <w:tr w:rsidR="008F2973" w:rsidRPr="00B00695" w14:paraId="51CE1F48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BF183B1" w14:textId="1F9F36E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B5617F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0E1F92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2138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D72D20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8EF5AE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17F81B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3A0715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D282BD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9266A6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0,357</w:t>
            </w:r>
          </w:p>
        </w:tc>
      </w:tr>
      <w:tr w:rsidR="008F2973" w:rsidRPr="00B00695" w14:paraId="7553B9BC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B92E9D7" w14:textId="01E14254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E21D16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26AE5E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03DE5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17655D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3C84B4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5FD071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706A3F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4CD696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750E45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3,307</w:t>
            </w:r>
          </w:p>
        </w:tc>
      </w:tr>
      <w:tr w:rsidR="008F2973" w:rsidRPr="00B00695" w14:paraId="6C9EC609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809580F" w14:textId="371D88D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9840D8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A085C0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DBF137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59B7E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AF121A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FA53D3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12950C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90BA85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F45321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8,111</w:t>
            </w:r>
          </w:p>
        </w:tc>
      </w:tr>
      <w:tr w:rsidR="008F2973" w:rsidRPr="00B00695" w14:paraId="4B64DE4D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2203DE2" w14:textId="5EA3FB96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9F2CF4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305EDB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7E78E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F0F87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A7876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A61FA8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BD3A7C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1D7C49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D9D02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5,915</w:t>
            </w:r>
          </w:p>
        </w:tc>
      </w:tr>
      <w:tr w:rsidR="008F2973" w:rsidRPr="00B00695" w14:paraId="4C35ACAF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7B11C8A" w14:textId="0DE69FB1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0A0E1E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70739D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433F5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E253C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EB4212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F69A42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2CC0A3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8B1D9B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9F94E1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5,866</w:t>
            </w:r>
          </w:p>
        </w:tc>
      </w:tr>
      <w:tr w:rsidR="008F2973" w:rsidRPr="00B00695" w14:paraId="201152FF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22E97BB" w14:textId="228FE9C4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07FB8D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EE252F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959F2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6086C3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C2B94C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EF67AB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0CFA19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87609A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35CF43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3,215</w:t>
            </w:r>
          </w:p>
        </w:tc>
      </w:tr>
      <w:tr w:rsidR="008F2973" w:rsidRPr="00B00695" w14:paraId="1C6D4BD9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3A9CDE3" w14:textId="2915F5B2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44C61B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14DAB0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BA72DE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7996C4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3DCE7A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CB0643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601445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9A74D1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246426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2437F44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80377AF" w14:textId="4F474A5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81342B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5F39E5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0ED92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AADB40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4E0BBA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C8C9FB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9D8B88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0A2AF21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C967CA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2,565</w:t>
            </w:r>
          </w:p>
        </w:tc>
      </w:tr>
      <w:tr w:rsidR="008F2973" w:rsidRPr="00B00695" w14:paraId="49FD1A4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1A2D55C" w14:textId="546CFA4C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EDFD92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C9B7A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3B2855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B2845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58B013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0BAD3D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A5D60F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B5E456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A99D13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9,818</w:t>
            </w:r>
          </w:p>
        </w:tc>
      </w:tr>
      <w:tr w:rsidR="008F2973" w:rsidRPr="00B00695" w14:paraId="58521AE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DE5FF12" w14:textId="1AC7083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B7710E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1CF828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D0038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7246DF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B9B9CB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BD7BA5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E14C61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DFF5D0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89FDF9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0,975</w:t>
            </w:r>
          </w:p>
        </w:tc>
      </w:tr>
      <w:tr w:rsidR="008F2973" w:rsidRPr="00B00695" w14:paraId="1FF0D71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0DE9802" w14:textId="144E5FC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67A763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317097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D38F2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0285C8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771B2A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FE093C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591251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C488BE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62B8DE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4C91334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577D827" w14:textId="3C173A9C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1AC51B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AC7DBE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04D1C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4612F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0539A1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24BBB0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E52BE6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75E785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E3C5B8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3,779</w:t>
            </w:r>
          </w:p>
        </w:tc>
      </w:tr>
      <w:tr w:rsidR="008F2973" w:rsidRPr="00B00695" w14:paraId="3F1291F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968D25A" w14:textId="788973B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55AC34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6033D8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55B8A9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E02E4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A5B28F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63F4BC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54B903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EE7CC1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D8E81B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4,637</w:t>
            </w:r>
          </w:p>
        </w:tc>
      </w:tr>
      <w:tr w:rsidR="008F2973" w:rsidRPr="00B00695" w14:paraId="5AF21798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6764D5A" w14:textId="2EE3555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3825E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B6B32D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A8A0AC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CCD97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9C0CF7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4E45C5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7B7CB2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0F9649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A9400D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207</w:t>
            </w:r>
          </w:p>
        </w:tc>
      </w:tr>
      <w:tr w:rsidR="008F2973" w:rsidRPr="00B00695" w14:paraId="1C1E794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47FFEFC" w14:textId="62F5C7D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D65B81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253A96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9617C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F1BEF5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DB9843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1131BB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51BD3A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792F3F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BA6768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0,746</w:t>
            </w:r>
          </w:p>
        </w:tc>
      </w:tr>
      <w:tr w:rsidR="008F2973" w:rsidRPr="00B00695" w14:paraId="35A508DC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82071C3" w14:textId="21C2E823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FB92A2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D9395C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E5CB5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B6662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B78C93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3CB486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8A5449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7458FB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2A7AD0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2376D9A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7519F50" w14:textId="2F2F365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1598D2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3895A9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649CD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E172A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8F7E08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86EA5C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7DA258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6DF416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DDDDD1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1,983</w:t>
            </w:r>
          </w:p>
        </w:tc>
      </w:tr>
      <w:tr w:rsidR="008F2973" w:rsidRPr="00B00695" w14:paraId="34EF287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188948A" w14:textId="4A693BA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FB746C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5240A0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2A27DE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EC5A17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ED0778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E861DF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A38F8E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6B1A42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7F2B3F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4,726</w:t>
            </w:r>
          </w:p>
        </w:tc>
      </w:tr>
      <w:tr w:rsidR="008F2973" w:rsidRPr="00B00695" w14:paraId="3E083F0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5EFD19E" w14:textId="2F38FF4A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C496E5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81A040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1A2C7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2948A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6D4B36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8F2C7E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4EB310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DC479B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57D2BD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7,462</w:t>
            </w:r>
          </w:p>
        </w:tc>
      </w:tr>
      <w:tr w:rsidR="008F2973" w:rsidRPr="00B00695" w14:paraId="3930E7C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D661062" w14:textId="275BF8D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F8F659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B38C0C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B4835E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4803A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1C114B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745157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0552D4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EB7D04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CBEA79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1,990</w:t>
            </w:r>
          </w:p>
        </w:tc>
      </w:tr>
      <w:tr w:rsidR="008F2973" w:rsidRPr="00B00695" w14:paraId="2341579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437E075" w14:textId="4D117B11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EAAC05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7A0DF2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9CF0E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CD351D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1F7A99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5317D8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6A9EAC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F9FBCD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E1D408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8,111</w:t>
            </w:r>
          </w:p>
        </w:tc>
      </w:tr>
      <w:tr w:rsidR="008F2973" w:rsidRPr="00B00695" w14:paraId="7F1E8BA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CC9AF1F" w14:textId="13A63F7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004FF06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5C5BB5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DAFD27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D2AF93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4A8271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1F0BBA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B5CD4A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3561D3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9AAF8F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66F8867A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1E050AC" w14:textId="436A7BFE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583A99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70D7D7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930AE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31552F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41CF06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53F600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B530D3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C2F8ED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78791F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6333FD1B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74BE1EA" w14:textId="5C5CB96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526C7E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BD04A2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0B9947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A8121A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6F3B7C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EDE90D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B67FE8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F9D044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5BA9D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569</w:t>
            </w:r>
          </w:p>
        </w:tc>
      </w:tr>
      <w:tr w:rsidR="008F2973" w:rsidRPr="00B00695" w14:paraId="1E7CAC4B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C81EC78" w14:textId="7315543F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F59948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AA2FBB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99EA59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64482F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D609B5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E34242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15B09C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C93514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AA1711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303</w:t>
            </w:r>
          </w:p>
        </w:tc>
      </w:tr>
      <w:tr w:rsidR="008F2973" w:rsidRPr="00B00695" w14:paraId="1919D26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FEA756A" w14:textId="51CCD78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0A737E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A177A7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1C13AB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F7178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E4EC96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F92083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0528AA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99E5D5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B6EEA2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7,250</w:t>
            </w:r>
          </w:p>
        </w:tc>
      </w:tr>
      <w:tr w:rsidR="008F2973" w:rsidRPr="00B00695" w14:paraId="5149AD7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EAA8DF8" w14:textId="5EB28E13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0152BE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742EBD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5EF25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E84063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9F03E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0898E8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82CC88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915987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C86FAA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9,431</w:t>
            </w:r>
          </w:p>
        </w:tc>
      </w:tr>
      <w:tr w:rsidR="008F2973" w:rsidRPr="00B00695" w14:paraId="6C9D1FF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2903979" w14:textId="0F6242A8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1F993E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EAAC5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86F4F4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40215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44AFCD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BD18FF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18D5C0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71121F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75114F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9,416</w:t>
            </w:r>
          </w:p>
        </w:tc>
      </w:tr>
      <w:tr w:rsidR="008F2973" w:rsidRPr="00B00695" w14:paraId="68A8D2A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2E02C55" w14:textId="190452AD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D119E6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7F6DA5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4231E4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24DB8D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AB85C7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DC0AEC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3FCF44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A355E8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C77529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7CE989F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FA75D44" w14:textId="5EF66017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2B1BD7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7BD535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5323E4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38B898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B26C26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8FCA72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FA59D2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F8A78B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E45200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7,287</w:t>
            </w:r>
          </w:p>
        </w:tc>
      </w:tr>
      <w:tr w:rsidR="008F2973" w:rsidRPr="00B00695" w14:paraId="482A8C44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65E02F9" w14:textId="47F6A2AA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FA4E03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33BD04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8B1927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4C263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762B6B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1076C4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4D2DB8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83CB92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C98420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5,897</w:t>
            </w:r>
          </w:p>
        </w:tc>
      </w:tr>
      <w:tr w:rsidR="008F2973" w:rsidRPr="00B00695" w14:paraId="24C1955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353F89A" w14:textId="4192CBA9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774F50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CE7DEA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655D52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E0331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515742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315610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638C64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B1B5F1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41CED1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2,841</w:t>
            </w:r>
          </w:p>
        </w:tc>
      </w:tr>
      <w:tr w:rsidR="008F2973" w:rsidRPr="00B00695" w14:paraId="730382B1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18A93E7" w14:textId="40BE025B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C58DD5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82FEC9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194D14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52D318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1D23D1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97DAF6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5BE264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ACE92D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1E4D67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1,511</w:t>
            </w:r>
          </w:p>
        </w:tc>
      </w:tr>
      <w:tr w:rsidR="008F2973" w:rsidRPr="00B00695" w14:paraId="4D49FA6C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8B9B1D1" w14:textId="72BF1E60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6E77FF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A24BC7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E5EC8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35CAE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BB5862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DE7C97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029225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51829D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B0A18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3,935</w:t>
            </w:r>
          </w:p>
        </w:tc>
      </w:tr>
      <w:tr w:rsidR="008F2973" w:rsidRPr="00B00695" w14:paraId="1B0516E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A18EE8E" w14:textId="092483A2" w:rsidR="008F2973" w:rsidRPr="00D3755A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98497F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EC6215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1FACFB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DFE8A2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906AD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7032056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A0662B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205CAB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33FA0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49ACB66B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D4C328C" w14:textId="2F141EB5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F3BF92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AD2344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D2C128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CEDE1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12B028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A0CDDB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AA2AC2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DB3BCA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359DE2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7,126</w:t>
            </w:r>
          </w:p>
        </w:tc>
      </w:tr>
      <w:tr w:rsidR="008F2973" w:rsidRPr="00B00695" w14:paraId="06896FB3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1DEF374" w14:textId="51BFA8BF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12E4EA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88D432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55124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0AAAD4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EC5FF9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CEA2CC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4EC5871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0ADD712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C4AA42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4,772</w:t>
            </w:r>
          </w:p>
        </w:tc>
      </w:tr>
      <w:tr w:rsidR="008F2973" w:rsidRPr="00B00695" w14:paraId="3E03392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18EEA96" w14:textId="5246BD89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2CA5E0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886DF3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92EB15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F56982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2817A41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DFF391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33CD67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FFC107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4103D0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3,178</w:t>
            </w:r>
          </w:p>
        </w:tc>
      </w:tr>
      <w:tr w:rsidR="008F2973" w:rsidRPr="00B00695" w14:paraId="461B3397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CB43256" w14:textId="31717E69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7FBC45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0A71E4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42901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29EC8E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208F0EA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B310AD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37A78A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C72A91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5CE4AE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7D927ECA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1C96F4E2" w14:textId="5395CEE8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63D517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96A905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82FC16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B1B72E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7148DC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A90783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360BD2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14585F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330434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6,925</w:t>
            </w:r>
          </w:p>
        </w:tc>
      </w:tr>
      <w:tr w:rsidR="008F2973" w:rsidRPr="00B00695" w14:paraId="4D75468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81716D2" w14:textId="362E7FCA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8D377D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53A94F3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14FEDB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25F099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300326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99ABB5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011C03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408B08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C686EF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1,386</w:t>
            </w:r>
          </w:p>
        </w:tc>
      </w:tr>
      <w:tr w:rsidR="008F2973" w:rsidRPr="00B00695" w14:paraId="153C6A4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7208D2E" w14:textId="27E212A5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26D4DE2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F5B39B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9C2CAA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0E5049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2CEEF1C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5BEF5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9CEBA8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AD7523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17AF60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1,977</w:t>
            </w:r>
          </w:p>
        </w:tc>
      </w:tr>
      <w:tr w:rsidR="008F2973" w:rsidRPr="00B00695" w14:paraId="65CF70F2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9C58DBE" w14:textId="065C3179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ADB801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1CE234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C2B959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F156F1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453543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BD1B44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6FE689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8FECC9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1FC442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2,061</w:t>
            </w:r>
          </w:p>
        </w:tc>
      </w:tr>
      <w:tr w:rsidR="008F2973" w:rsidRPr="00B00695" w14:paraId="6A86D1C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22CD984" w14:textId="3D96A606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DA1827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81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817873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9AC385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EFAC4F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456208C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CF768B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A7A58E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2B176E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D2A4AD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1,886</w:t>
            </w:r>
          </w:p>
        </w:tc>
      </w:tr>
      <w:tr w:rsidR="008F2973" w:rsidRPr="00B00695" w14:paraId="1438E603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12BBDA7" w14:textId="4EBE777A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1617862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F81B7B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E71E0D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CC620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8D9043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883F79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9BD65F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51FEA5D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312C86B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3,432</w:t>
            </w:r>
          </w:p>
        </w:tc>
      </w:tr>
      <w:tr w:rsidR="008F2973" w:rsidRPr="00B00695" w14:paraId="22ADF083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5DCB829" w14:textId="7EEC0751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F91EA2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BD03A7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E60142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6F271C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E0426D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05261B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37A928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053121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2DEAC5A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185</w:t>
            </w:r>
          </w:p>
        </w:tc>
      </w:tr>
      <w:tr w:rsidR="008F2973" w:rsidRPr="00B00695" w14:paraId="3277938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05F09EB2" w14:textId="57BABE84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7B04C29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0AB0AD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CCB425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CBD60A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6831791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CFFA82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06E27B2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399AFCE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09E5082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4,932</w:t>
            </w:r>
          </w:p>
        </w:tc>
      </w:tr>
      <w:tr w:rsidR="008F2973" w:rsidRPr="00B00695" w14:paraId="09ED5E2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06321BF" w14:textId="0EB8B0D5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6125A5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692110D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490531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FD04F4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57F34C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C18C78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6DAA7A7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40287EC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C94221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2,724</w:t>
            </w:r>
          </w:p>
        </w:tc>
      </w:tr>
      <w:tr w:rsidR="008F2973" w:rsidRPr="00B00695" w14:paraId="3F555E06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7241807D" w14:textId="61E31FBA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5EB2D7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A3B804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95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7B5D68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5F4AB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0655C48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2361BAC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747133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CB85A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7666C4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8,515</w:t>
            </w:r>
          </w:p>
        </w:tc>
      </w:tr>
      <w:tr w:rsidR="008F2973" w:rsidRPr="00B00695" w14:paraId="17D743ED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904F1C8" w14:textId="6A109B35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DBC6B2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068C8A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EE5D18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1A430B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2ED9BF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408466F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326FAF3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01A2D00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E12F1E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7,472</w:t>
            </w:r>
          </w:p>
        </w:tc>
      </w:tr>
      <w:tr w:rsidR="008F2973" w:rsidRPr="00B00695" w14:paraId="4CCE81C9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8559697" w14:textId="7BAB0347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67F013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115F479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0F4A622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3A4DE3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6ECDE1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5810B52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401833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914833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42FBB15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0,316</w:t>
            </w:r>
          </w:p>
        </w:tc>
      </w:tr>
      <w:tr w:rsidR="008F2973" w:rsidRPr="00B00695" w14:paraId="0CC7FB6E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955E48C" w14:textId="6B9CF982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F2D913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7229F52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EAFB0A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45184FA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50B3BB5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1A26C90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5CFA016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E13D42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59BEEE4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3,921</w:t>
            </w:r>
          </w:p>
        </w:tc>
      </w:tr>
      <w:tr w:rsidR="008F2973" w:rsidRPr="00B00695" w14:paraId="753FDEB5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6F055212" w14:textId="2FBB1143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3A2A75B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677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09F222E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1,94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932C23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50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B511225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1031D35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62853F1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2CD14B3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743E4C5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504D3D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5,120</w:t>
            </w:r>
          </w:p>
        </w:tc>
      </w:tr>
      <w:tr w:rsidR="008F2973" w:rsidRPr="00B00695" w14:paraId="57B0CC7F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2E4FAC68" w14:textId="45665C1F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195E5E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705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2EA28E4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D388006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6B943E4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7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126B47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515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4E5FE6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158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65D0EE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206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6B11A62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F21331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2,646</w:t>
            </w:r>
          </w:p>
        </w:tc>
      </w:tr>
      <w:tr w:rsidR="008F2973" w:rsidRPr="00B00695" w14:paraId="33FBC53C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34A1FC41" w14:textId="5DEE5565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4557147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38B904A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2CF54CD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7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990E45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2693AA9B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A04B21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134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71319FA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7C7C94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668268C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29,416</w:t>
            </w:r>
          </w:p>
        </w:tc>
      </w:tr>
      <w:tr w:rsidR="008F2973" w:rsidRPr="00B00695" w14:paraId="478ED8A8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5CCA682F" w14:textId="6C206B14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5C0BC7A9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AF79083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166FBD92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57C8448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488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38FAF67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0ECE2F3D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6F7023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1D1DB827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99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182E696A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5,810</w:t>
            </w:r>
          </w:p>
        </w:tc>
      </w:tr>
      <w:tr w:rsidR="008F2973" w:rsidRPr="00B00695" w14:paraId="1F2EBEFC" w14:textId="77777777" w:rsidTr="00691C85">
        <w:trPr>
          <w:trHeight w:val="360"/>
        </w:trPr>
        <w:tc>
          <w:tcPr>
            <w:tcW w:w="1287" w:type="dxa"/>
            <w:shd w:val="clear" w:color="auto" w:fill="FFFFFF" w:themeFill="background1"/>
          </w:tcPr>
          <w:p w14:paraId="4E1A7401" w14:textId="4CCFDB39" w:rsidR="008F2973" w:rsidRPr="006E3375" w:rsidRDefault="008F2973" w:rsidP="006E3375">
            <w:pPr>
              <w:pStyle w:val="ListParagraph"/>
              <w:numPr>
                <w:ilvl w:val="0"/>
                <w:numId w:val="102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</w:p>
        </w:tc>
        <w:tc>
          <w:tcPr>
            <w:tcW w:w="838" w:type="dxa"/>
            <w:shd w:val="clear" w:color="auto" w:fill="FFFFFF" w:themeFill="background1"/>
            <w:noWrap/>
            <w:vAlign w:val="bottom"/>
            <w:hideMark/>
          </w:tcPr>
          <w:p w14:paraId="67E1356F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936</w:t>
            </w:r>
          </w:p>
        </w:tc>
        <w:tc>
          <w:tcPr>
            <w:tcW w:w="896" w:type="dxa"/>
            <w:shd w:val="clear" w:color="auto" w:fill="FFFFFF" w:themeFill="background1"/>
            <w:noWrap/>
            <w:vAlign w:val="bottom"/>
            <w:hideMark/>
          </w:tcPr>
          <w:p w14:paraId="45CBD2D1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213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3763808E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24</w:t>
            </w:r>
          </w:p>
        </w:tc>
        <w:tc>
          <w:tcPr>
            <w:tcW w:w="711" w:type="dxa"/>
            <w:shd w:val="clear" w:color="auto" w:fill="FFFFFF" w:themeFill="background1"/>
            <w:noWrap/>
            <w:vAlign w:val="bottom"/>
            <w:hideMark/>
          </w:tcPr>
          <w:p w14:paraId="7F479F4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803</w:t>
            </w:r>
          </w:p>
        </w:tc>
        <w:tc>
          <w:tcPr>
            <w:tcW w:w="804" w:type="dxa"/>
            <w:shd w:val="clear" w:color="auto" w:fill="FFFFFF" w:themeFill="background1"/>
            <w:noWrap/>
            <w:vAlign w:val="bottom"/>
            <w:hideMark/>
          </w:tcPr>
          <w:p w14:paraId="79B5480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679</w:t>
            </w:r>
          </w:p>
        </w:tc>
        <w:tc>
          <w:tcPr>
            <w:tcW w:w="712" w:type="dxa"/>
            <w:shd w:val="clear" w:color="auto" w:fill="FFFFFF" w:themeFill="background1"/>
            <w:noWrap/>
            <w:vAlign w:val="bottom"/>
            <w:hideMark/>
          </w:tcPr>
          <w:p w14:paraId="3A98C5B4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4,416</w:t>
            </w:r>
          </w:p>
        </w:tc>
        <w:tc>
          <w:tcPr>
            <w:tcW w:w="717" w:type="dxa"/>
            <w:shd w:val="clear" w:color="auto" w:fill="FFFFFF" w:themeFill="background1"/>
            <w:noWrap/>
            <w:vAlign w:val="bottom"/>
            <w:hideMark/>
          </w:tcPr>
          <w:p w14:paraId="11E554CC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75</w:t>
            </w:r>
          </w:p>
        </w:tc>
        <w:tc>
          <w:tcPr>
            <w:tcW w:w="714" w:type="dxa"/>
            <w:shd w:val="clear" w:color="auto" w:fill="FFFFFF" w:themeFill="background1"/>
            <w:noWrap/>
            <w:vAlign w:val="bottom"/>
            <w:hideMark/>
          </w:tcPr>
          <w:p w14:paraId="25F2D7C0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,204</w:t>
            </w:r>
          </w:p>
        </w:tc>
        <w:tc>
          <w:tcPr>
            <w:tcW w:w="826" w:type="dxa"/>
            <w:shd w:val="clear" w:color="auto" w:fill="FFFFFF" w:themeFill="background1"/>
            <w:noWrap/>
            <w:vAlign w:val="bottom"/>
            <w:hideMark/>
          </w:tcPr>
          <w:p w14:paraId="704B98B8" w14:textId="77777777" w:rsidR="008F2973" w:rsidRPr="00B00695" w:rsidRDefault="008F2973" w:rsidP="008F29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B00695">
              <w:rPr>
                <w:rFonts w:ascii="Times New Roman" w:eastAsia="Times New Roman" w:hAnsi="Times New Roman" w:cs="Times New Roman"/>
                <w:lang w:eastAsia="en-ID"/>
              </w:rPr>
              <w:t>33,350</w:t>
            </w:r>
          </w:p>
        </w:tc>
      </w:tr>
    </w:tbl>
    <w:p w14:paraId="5CDB6851" w14:textId="77777777" w:rsidR="008F2973" w:rsidRDefault="008F2973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AC3165D" w14:textId="6BDCC878" w:rsidR="006E3375" w:rsidRDefault="006E3375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003A692" w14:textId="7719F5FE" w:rsidR="00691C85" w:rsidRDefault="00691C85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9FF1200" w14:textId="0962663E" w:rsidR="00691C85" w:rsidRDefault="00691C85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EF8FCA4" w14:textId="5100E82F" w:rsidR="00691C85" w:rsidRDefault="00691C85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AD82D4A" w14:textId="77777777" w:rsidR="00691C85" w:rsidRDefault="00691C85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8EDFB7B" w14:textId="77777777" w:rsidR="007726F6" w:rsidRDefault="007726F6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D4AEB5B" w14:textId="5F95CB5D" w:rsidR="006E3375" w:rsidRDefault="006E3375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4</w:t>
      </w:r>
    </w:p>
    <w:p w14:paraId="4459EBE4" w14:textId="542CE1DC" w:rsidR="006E3375" w:rsidRDefault="006E3375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&amp;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30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</w:p>
    <w:p w14:paraId="33457C4C" w14:textId="3CD570EE" w:rsidR="006E3375" w:rsidRDefault="006E3375" w:rsidP="00A31B27">
      <w:pPr>
        <w:pStyle w:val="ListParagraph"/>
        <w:widowControl w:val="0"/>
        <w:numPr>
          <w:ilvl w:val="0"/>
          <w:numId w:val="103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puas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lang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Y)</w:t>
      </w:r>
    </w:p>
    <w:tbl>
      <w:tblPr>
        <w:tblW w:w="8506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09"/>
        <w:gridCol w:w="657"/>
        <w:gridCol w:w="657"/>
        <w:gridCol w:w="657"/>
        <w:gridCol w:w="657"/>
        <w:gridCol w:w="657"/>
        <w:gridCol w:w="657"/>
        <w:gridCol w:w="657"/>
        <w:gridCol w:w="657"/>
        <w:gridCol w:w="657"/>
        <w:gridCol w:w="657"/>
        <w:gridCol w:w="727"/>
      </w:tblGrid>
      <w:tr w:rsidR="007726F6" w:rsidRPr="003A3E72" w14:paraId="34E131F4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1384E0F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ID"/>
              </w:rPr>
            </w:pPr>
            <w:proofErr w:type="spellStart"/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Responden</w:t>
            </w:r>
            <w:proofErr w:type="spellEnd"/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81751B1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1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1A5CEA3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2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0F52D2B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8D2781A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D56611B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5D7F7B7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6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946F615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7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25B4BDC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8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37A14A9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9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D7753C9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Y10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75D62F4A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otal</w:t>
            </w:r>
          </w:p>
        </w:tc>
      </w:tr>
      <w:tr w:rsidR="007726F6" w:rsidRPr="003A3E72" w14:paraId="1015F4CA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3E46321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5FC44A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9E3235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9CEDA6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F9D848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8F2D4B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6D6380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32F76E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EF21F8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9B0C8E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E1707C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44912A7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6223D711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355CA4A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E25682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C19263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BDCC0F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EE460A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A5DEAF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00B29C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74F2F7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3DC65C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9389D9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C037D9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2CF5860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43BB7408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3FE922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83A8A8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8E085F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8809F1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964E67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EEA2F4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924C5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2A6AE2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F72D7A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3C79C7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BCB9FE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3DC1829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</w:tr>
      <w:tr w:rsidR="007726F6" w:rsidRPr="003A3E72" w14:paraId="0543E570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095F31F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40BDEF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676741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9506A9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D15698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97E885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640FD5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644ECD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D3EF15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2BC518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D91264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4476310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50</w:t>
            </w:r>
          </w:p>
        </w:tc>
      </w:tr>
      <w:tr w:rsidR="007726F6" w:rsidRPr="003A3E72" w14:paraId="44FC2FFD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8C5B1E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3460DC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18B93F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2B82A3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E37943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53E93F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CC05B1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A72E6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4EEA92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2DD04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3EF805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661B6B9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5</w:t>
            </w:r>
          </w:p>
        </w:tc>
      </w:tr>
      <w:tr w:rsidR="007726F6" w:rsidRPr="003A3E72" w14:paraId="458B2A0D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9C9E17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6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0DB62E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B6F0FF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EC53A5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F5C2F3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E8C246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15C571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E85A32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7D1304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F3573E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0AB23D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308A527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1</w:t>
            </w:r>
          </w:p>
        </w:tc>
      </w:tr>
      <w:tr w:rsidR="007726F6" w:rsidRPr="003A3E72" w14:paraId="58EC4EF8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06D907B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7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F0AE7C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069A7E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05A81F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B3893C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48947B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190902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1F6A76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E8194C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C3484A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5D1107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5072A33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1</w:t>
            </w:r>
          </w:p>
        </w:tc>
      </w:tr>
      <w:tr w:rsidR="007726F6" w:rsidRPr="003A3E72" w14:paraId="2F8F7B15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7C9E5FB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8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2CA4D8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60D763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D7BB4C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DD2152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F812B4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965A3D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B4B950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D9FDA5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88753E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AAAB62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321A21C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3</w:t>
            </w:r>
          </w:p>
        </w:tc>
      </w:tr>
      <w:tr w:rsidR="007726F6" w:rsidRPr="003A3E72" w14:paraId="0274EAE0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2E71A4A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9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8C6743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064F16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B8E596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F07D15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9F65D5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B683DB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915085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6ED266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2E622F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1D9364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2503162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1</w:t>
            </w:r>
          </w:p>
        </w:tc>
      </w:tr>
      <w:tr w:rsidR="007726F6" w:rsidRPr="003A3E72" w14:paraId="04C379F8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5A6342A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0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D00F21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8550D2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1E6DAC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064BC7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39E305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6B0512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526ABE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79C6E4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73F01E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73863D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095B0B0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4</w:t>
            </w:r>
          </w:p>
        </w:tc>
      </w:tr>
      <w:tr w:rsidR="007726F6" w:rsidRPr="003A3E72" w14:paraId="1B25BB8F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5A2AD1D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1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7C03E0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517889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2E0466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0FA8C3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6E1811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422B6F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2D1CBA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57EA46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676576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504DBC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766EFE7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4</w:t>
            </w:r>
          </w:p>
        </w:tc>
      </w:tr>
      <w:tr w:rsidR="007726F6" w:rsidRPr="003A3E72" w14:paraId="092759FE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1990EA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2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7D2FA6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3DBFE1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9AF30D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0F261D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D9FF02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BCD2F5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99DB2F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1E6599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D0886E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B2BD52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0B9C604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73578010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45B42DF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C53CAD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598CAA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1A460B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A1FD8E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2CFD56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A3B9E7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C3A722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93AFE5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73D23B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F8F9C2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0365CC3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1</w:t>
            </w:r>
          </w:p>
        </w:tc>
      </w:tr>
      <w:tr w:rsidR="007726F6" w:rsidRPr="003A3E72" w14:paraId="5B8F040F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7ED8E73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22AF72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557983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C7726A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213E3F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01D2CC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A4BDB6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B2C199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5DDA52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316462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88D1BD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78727F6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6822CDDB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89BABB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7172D0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F280D9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E9E005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E80FDE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59A369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82D930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76F432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26FD21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6DB623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952E79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5C8B540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3</w:t>
            </w:r>
          </w:p>
        </w:tc>
      </w:tr>
      <w:tr w:rsidR="007726F6" w:rsidRPr="003A3E72" w14:paraId="40C4AA31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A40317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6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BB5583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70667E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BCE24D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E69722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E4E093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2C4F0F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85C964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2FE399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DF47C9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75BCCA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17C6CD7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56EA2784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53C1E57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7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08D64B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B5CBF4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023E77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C7432D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0CF8E8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59B361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E761B6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405B6C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A41B5E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5EC2EF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10D1AD1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619439C1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6FFADCD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8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5F67DB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C42BBD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72DDEF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5CF366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9668EE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E85991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6502CA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CCED0C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52C134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6ED1C8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116B6F2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50</w:t>
            </w:r>
          </w:p>
        </w:tc>
      </w:tr>
      <w:tr w:rsidR="007726F6" w:rsidRPr="003A3E72" w14:paraId="4C6BD93D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0E78945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9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2E0287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C7D736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3C0771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9A60DF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273922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6BBBE6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B858C5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D66455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77F02F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EA231F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2F64E32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6</w:t>
            </w:r>
          </w:p>
        </w:tc>
      </w:tr>
      <w:tr w:rsidR="007726F6" w:rsidRPr="003A3E72" w14:paraId="3986A285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6079D33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0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CA9184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E15758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84B4B3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B9117C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84B14B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366E3B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D3A832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8C728D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B75C11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F7DE0D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2B28064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5</w:t>
            </w:r>
          </w:p>
        </w:tc>
      </w:tr>
      <w:tr w:rsidR="007726F6" w:rsidRPr="003A3E72" w14:paraId="17CDEE67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7D15AD6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1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3A9D6C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5A271E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3F7A4C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E79FAB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893A80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3A0F55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0F0252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7CE254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A78118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B44EC2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6E24E0B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3CDAE96C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523FAD2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2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FE177F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7C3582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C19B6E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18A4A2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14BA7A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E6B008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9FF9BC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E08C4C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1715D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509EC5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38BCC4E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6</w:t>
            </w:r>
          </w:p>
        </w:tc>
      </w:tr>
      <w:tr w:rsidR="007726F6" w:rsidRPr="003A3E72" w14:paraId="2460B3ED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3539B8B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2700E3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FDDFD4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249F6C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A8C9E9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FADA59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3B70A7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0196B4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A3603F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54243B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A2D87E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7FC42F8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3</w:t>
            </w:r>
          </w:p>
        </w:tc>
      </w:tr>
      <w:tr w:rsidR="007726F6" w:rsidRPr="003A3E72" w14:paraId="7D261692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2CE3491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676CCF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6A21DF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46528D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7DD515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0876DF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693AA3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9F63DB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6A9D29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BFFFD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69A2AF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0370101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50</w:t>
            </w:r>
          </w:p>
        </w:tc>
      </w:tr>
      <w:tr w:rsidR="007726F6" w:rsidRPr="003A3E72" w14:paraId="1F582A0D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393CE58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03E946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BD0393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E30C2E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FB13D4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D87C8D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D30E55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7DA9FB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92DB49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797552B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4F395E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2FCB250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6742C233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14520A8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6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A6A42F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997F5D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5BF197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F40B45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053135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E1AEBF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9DB555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E66F3E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EA7CF5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6C92D9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4EE5F70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7A350856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072105A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8E1C8E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8E62B5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118F95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621CDC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9DF2E7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20684C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F201E8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E3F29C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831CAB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93AED7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44B54C1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  <w:tr w:rsidR="007726F6" w:rsidRPr="003A3E72" w14:paraId="2D38135E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5F8DC05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C19394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EB81B6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80150B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582125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A072EC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099B26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35ED34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7DCB9F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9D70AC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9C54A2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50BAE6E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3</w:t>
            </w:r>
          </w:p>
        </w:tc>
      </w:tr>
      <w:tr w:rsidR="007726F6" w:rsidRPr="003A3E72" w14:paraId="02EF9754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5B4BB78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2CC2FE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E56687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3F1816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2FD5E5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2D195CB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4105BC6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419ADE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8318C1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FD88DB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1C1C89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52397FF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9</w:t>
            </w:r>
          </w:p>
        </w:tc>
      </w:tr>
      <w:tr w:rsidR="007726F6" w:rsidRPr="003A3E72" w14:paraId="0FED5B38" w14:textId="77777777" w:rsidTr="007726F6">
        <w:trPr>
          <w:trHeight w:val="265"/>
        </w:trPr>
        <w:tc>
          <w:tcPr>
            <w:tcW w:w="1209" w:type="dxa"/>
            <w:shd w:val="clear" w:color="auto" w:fill="auto"/>
            <w:noWrap/>
            <w:vAlign w:val="bottom"/>
            <w:hideMark/>
          </w:tcPr>
          <w:p w14:paraId="3C8D2E8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0F3E058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966BD6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57DA69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06D885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5151B8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5CD9EF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1C579DC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684BC7E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3E41047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57" w:type="dxa"/>
            <w:shd w:val="clear" w:color="auto" w:fill="auto"/>
            <w:noWrap/>
            <w:vAlign w:val="bottom"/>
            <w:hideMark/>
          </w:tcPr>
          <w:p w14:paraId="5F554CB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27" w:type="dxa"/>
            <w:shd w:val="clear" w:color="auto" w:fill="auto"/>
            <w:noWrap/>
            <w:vAlign w:val="bottom"/>
            <w:hideMark/>
          </w:tcPr>
          <w:p w14:paraId="666D734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</w:tr>
    </w:tbl>
    <w:p w14:paraId="298B1CBA" w14:textId="1B0DCC19" w:rsidR="001161FE" w:rsidRDefault="001161F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B5B8E41" w14:textId="026D5624" w:rsidR="007726F6" w:rsidRDefault="007726F6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78E66BD" w14:textId="6D083B53" w:rsidR="007726F6" w:rsidRDefault="007726F6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FD8C7C0" w14:textId="0FEE0601" w:rsidR="007726F6" w:rsidRDefault="007726F6" w:rsidP="00A31B27">
      <w:pPr>
        <w:pStyle w:val="ListParagraph"/>
        <w:widowControl w:val="0"/>
        <w:numPr>
          <w:ilvl w:val="0"/>
          <w:numId w:val="103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 w:rsidRPr="007726F6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lastRenderedPageBreak/>
        <w:t>Responsiveness</w:t>
      </w:r>
      <w:r w:rsidR="005049F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1)</w:t>
      </w:r>
    </w:p>
    <w:tbl>
      <w:tblPr>
        <w:tblW w:w="8080" w:type="dxa"/>
        <w:tblInd w:w="13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18"/>
        <w:gridCol w:w="850"/>
        <w:gridCol w:w="851"/>
        <w:gridCol w:w="850"/>
        <w:gridCol w:w="992"/>
        <w:gridCol w:w="993"/>
        <w:gridCol w:w="992"/>
        <w:gridCol w:w="1134"/>
      </w:tblGrid>
      <w:tr w:rsidR="007726F6" w:rsidRPr="003A3E72" w14:paraId="0E819A86" w14:textId="77777777" w:rsidTr="00C97500">
        <w:trPr>
          <w:trHeight w:val="270"/>
        </w:trPr>
        <w:tc>
          <w:tcPr>
            <w:tcW w:w="1418" w:type="dxa"/>
          </w:tcPr>
          <w:p w14:paraId="0AB84E02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esponden</w:t>
            </w:r>
            <w:proofErr w:type="spellEnd"/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B9566FC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X1.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D9CBD99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X1.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224736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X1.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B12B809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X1.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82B0DCF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X1.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6BD7E2F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X1.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E9ED5EC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7726F6" w:rsidRPr="003A3E72" w14:paraId="11E0E0E4" w14:textId="77777777" w:rsidTr="00C97500">
        <w:trPr>
          <w:trHeight w:val="270"/>
        </w:trPr>
        <w:tc>
          <w:tcPr>
            <w:tcW w:w="1418" w:type="dxa"/>
          </w:tcPr>
          <w:p w14:paraId="1D11CDB7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F0DA07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8D133B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BAE34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8AEF4A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AECE29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CBE9E7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7D2179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</w:tr>
      <w:tr w:rsidR="007726F6" w:rsidRPr="003A3E72" w14:paraId="6D8212CB" w14:textId="77777777" w:rsidTr="00C97500">
        <w:trPr>
          <w:trHeight w:val="270"/>
        </w:trPr>
        <w:tc>
          <w:tcPr>
            <w:tcW w:w="1418" w:type="dxa"/>
          </w:tcPr>
          <w:p w14:paraId="7B205228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FCC5B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93AAB3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C748B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A3DE93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4283D5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6C711F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E083FB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</w:tr>
      <w:tr w:rsidR="007726F6" w:rsidRPr="003A3E72" w14:paraId="70DB3C4E" w14:textId="77777777" w:rsidTr="00C97500">
        <w:trPr>
          <w:trHeight w:val="270"/>
        </w:trPr>
        <w:tc>
          <w:tcPr>
            <w:tcW w:w="1418" w:type="dxa"/>
          </w:tcPr>
          <w:p w14:paraId="3217ED7C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FE6BB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7711C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BF14E3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3526ED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C74212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E289B3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6D7D38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</w:tr>
      <w:tr w:rsidR="007726F6" w:rsidRPr="003A3E72" w14:paraId="12F02041" w14:textId="77777777" w:rsidTr="00C97500">
        <w:trPr>
          <w:trHeight w:val="270"/>
        </w:trPr>
        <w:tc>
          <w:tcPr>
            <w:tcW w:w="1418" w:type="dxa"/>
          </w:tcPr>
          <w:p w14:paraId="25A5811C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956E3E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572728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2A196A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C1DD2F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F3269E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C16850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6FA7F3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</w:tr>
      <w:tr w:rsidR="007726F6" w:rsidRPr="003A3E72" w14:paraId="456634AA" w14:textId="77777777" w:rsidTr="00C97500">
        <w:trPr>
          <w:trHeight w:val="270"/>
        </w:trPr>
        <w:tc>
          <w:tcPr>
            <w:tcW w:w="1418" w:type="dxa"/>
          </w:tcPr>
          <w:p w14:paraId="21120FF8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FB52F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0AABE9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5DD60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7E7E4F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646BFB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335212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8468B9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</w:tr>
      <w:tr w:rsidR="007726F6" w:rsidRPr="003A3E72" w14:paraId="176E04E5" w14:textId="77777777" w:rsidTr="00C97500">
        <w:trPr>
          <w:trHeight w:val="270"/>
        </w:trPr>
        <w:tc>
          <w:tcPr>
            <w:tcW w:w="1418" w:type="dxa"/>
          </w:tcPr>
          <w:p w14:paraId="7CFF2DB4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4894B5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21B8F9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603E9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54D08A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753016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669D8D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B04C5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</w:tr>
      <w:tr w:rsidR="007726F6" w:rsidRPr="003A3E72" w14:paraId="01F64A5C" w14:textId="77777777" w:rsidTr="00C97500">
        <w:trPr>
          <w:trHeight w:val="270"/>
        </w:trPr>
        <w:tc>
          <w:tcPr>
            <w:tcW w:w="1418" w:type="dxa"/>
          </w:tcPr>
          <w:p w14:paraId="72BE83C1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1D176A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BC1C21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3404CB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4CAF5B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9408DD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C8F868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92956D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</w:tr>
      <w:tr w:rsidR="007726F6" w:rsidRPr="003A3E72" w14:paraId="16669549" w14:textId="77777777" w:rsidTr="00C97500">
        <w:trPr>
          <w:trHeight w:val="270"/>
        </w:trPr>
        <w:tc>
          <w:tcPr>
            <w:tcW w:w="1418" w:type="dxa"/>
          </w:tcPr>
          <w:p w14:paraId="608F5861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63E5A7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121F7F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F32FCD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219FDA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A25933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E8D75C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EB569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</w:tr>
      <w:tr w:rsidR="007726F6" w:rsidRPr="003A3E72" w14:paraId="3DC3AE42" w14:textId="77777777" w:rsidTr="00C97500">
        <w:trPr>
          <w:trHeight w:val="270"/>
        </w:trPr>
        <w:tc>
          <w:tcPr>
            <w:tcW w:w="1418" w:type="dxa"/>
          </w:tcPr>
          <w:p w14:paraId="7879D999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9DB8B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EC53C1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9F544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E71601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E81327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D79073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715E37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</w:tr>
      <w:tr w:rsidR="007726F6" w:rsidRPr="003A3E72" w14:paraId="05E64F28" w14:textId="77777777" w:rsidTr="00C97500">
        <w:trPr>
          <w:trHeight w:val="270"/>
        </w:trPr>
        <w:tc>
          <w:tcPr>
            <w:tcW w:w="1418" w:type="dxa"/>
          </w:tcPr>
          <w:p w14:paraId="17010101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C9053D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ED15B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676A5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368844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BA7290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6DDC2D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4888F1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</w:tr>
      <w:tr w:rsidR="007726F6" w:rsidRPr="003A3E72" w14:paraId="444B6FA7" w14:textId="77777777" w:rsidTr="00C97500">
        <w:trPr>
          <w:trHeight w:val="270"/>
        </w:trPr>
        <w:tc>
          <w:tcPr>
            <w:tcW w:w="1418" w:type="dxa"/>
          </w:tcPr>
          <w:p w14:paraId="6F777749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282FD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1C042E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7D3F5D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98BAD2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E7E6C6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312D22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415683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7726F6" w:rsidRPr="003A3E72" w14:paraId="497CB0E3" w14:textId="77777777" w:rsidTr="00C97500">
        <w:trPr>
          <w:trHeight w:val="270"/>
        </w:trPr>
        <w:tc>
          <w:tcPr>
            <w:tcW w:w="1418" w:type="dxa"/>
          </w:tcPr>
          <w:p w14:paraId="1D07458F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B0438B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C00C66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C85C4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588B0C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7F1FFA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9EAA40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9A491D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7726F6" w:rsidRPr="003A3E72" w14:paraId="1314A23A" w14:textId="77777777" w:rsidTr="00C97500">
        <w:trPr>
          <w:trHeight w:val="270"/>
        </w:trPr>
        <w:tc>
          <w:tcPr>
            <w:tcW w:w="1418" w:type="dxa"/>
          </w:tcPr>
          <w:p w14:paraId="4F9AD9FE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2A9C3D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5CAA50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A2B12C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17B72F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7F578E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F2CA26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E5EBA0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</w:tr>
      <w:tr w:rsidR="007726F6" w:rsidRPr="003A3E72" w14:paraId="506E0DE1" w14:textId="77777777" w:rsidTr="00C97500">
        <w:trPr>
          <w:trHeight w:val="270"/>
        </w:trPr>
        <w:tc>
          <w:tcPr>
            <w:tcW w:w="1418" w:type="dxa"/>
          </w:tcPr>
          <w:p w14:paraId="19A0375B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785EF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EDF4F4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7F1C0D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080EF9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D73959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63ED51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381AA4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</w:tr>
      <w:tr w:rsidR="007726F6" w:rsidRPr="003A3E72" w14:paraId="59C78B74" w14:textId="77777777" w:rsidTr="00C97500">
        <w:trPr>
          <w:trHeight w:val="270"/>
        </w:trPr>
        <w:tc>
          <w:tcPr>
            <w:tcW w:w="1418" w:type="dxa"/>
          </w:tcPr>
          <w:p w14:paraId="29175179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E9D558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E76D0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D4E233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9AA036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A52054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7A038D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8B2ADE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</w:tr>
      <w:tr w:rsidR="007726F6" w:rsidRPr="003A3E72" w14:paraId="4DCFA020" w14:textId="77777777" w:rsidTr="00C97500">
        <w:trPr>
          <w:trHeight w:val="270"/>
        </w:trPr>
        <w:tc>
          <w:tcPr>
            <w:tcW w:w="1418" w:type="dxa"/>
          </w:tcPr>
          <w:p w14:paraId="573DD4FB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2073F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A0E33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DC7B0D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0D8DFA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B0913E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64DB05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D735D4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</w:tr>
      <w:tr w:rsidR="007726F6" w:rsidRPr="003A3E72" w14:paraId="4AEAC17E" w14:textId="77777777" w:rsidTr="00C97500">
        <w:trPr>
          <w:trHeight w:val="270"/>
        </w:trPr>
        <w:tc>
          <w:tcPr>
            <w:tcW w:w="1418" w:type="dxa"/>
          </w:tcPr>
          <w:p w14:paraId="313ED25A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218A1A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5FE978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06F1C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C77195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0131C1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8291B7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C0E47F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</w:tr>
      <w:tr w:rsidR="007726F6" w:rsidRPr="003A3E72" w14:paraId="7988CF77" w14:textId="77777777" w:rsidTr="00C97500">
        <w:trPr>
          <w:trHeight w:val="270"/>
        </w:trPr>
        <w:tc>
          <w:tcPr>
            <w:tcW w:w="1418" w:type="dxa"/>
          </w:tcPr>
          <w:p w14:paraId="2B0DC9A1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FCEA9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3BFCF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075761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541101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C12851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D87A0B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72C4CB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</w:tr>
      <w:tr w:rsidR="007726F6" w:rsidRPr="003A3E72" w14:paraId="7AA39A33" w14:textId="77777777" w:rsidTr="00C97500">
        <w:trPr>
          <w:trHeight w:val="270"/>
        </w:trPr>
        <w:tc>
          <w:tcPr>
            <w:tcW w:w="1418" w:type="dxa"/>
          </w:tcPr>
          <w:p w14:paraId="108BFC26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554F14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6B928D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860266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BAE320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4C1427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52034B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93F82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</w:tr>
      <w:tr w:rsidR="007726F6" w:rsidRPr="003A3E72" w14:paraId="459BDD2A" w14:textId="77777777" w:rsidTr="00C97500">
        <w:trPr>
          <w:trHeight w:val="270"/>
        </w:trPr>
        <w:tc>
          <w:tcPr>
            <w:tcW w:w="1418" w:type="dxa"/>
          </w:tcPr>
          <w:p w14:paraId="715F92E8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93BC3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0A7DC5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2BD2AD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E21FC4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8D939F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092904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1B5C6E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7726F6" w:rsidRPr="003A3E72" w14:paraId="13D46DEF" w14:textId="77777777" w:rsidTr="00C97500">
        <w:trPr>
          <w:trHeight w:val="270"/>
        </w:trPr>
        <w:tc>
          <w:tcPr>
            <w:tcW w:w="1418" w:type="dxa"/>
          </w:tcPr>
          <w:p w14:paraId="078060EA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3129D8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31A6B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D6C66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5862F2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7CC3EB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18DDD6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A7273E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7726F6" w:rsidRPr="003A3E72" w14:paraId="56DA5B57" w14:textId="77777777" w:rsidTr="00C97500">
        <w:trPr>
          <w:trHeight w:val="270"/>
        </w:trPr>
        <w:tc>
          <w:tcPr>
            <w:tcW w:w="1418" w:type="dxa"/>
          </w:tcPr>
          <w:p w14:paraId="578A3294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BC33FE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77E04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DE3EFC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C72023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CCC449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370F0D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ED4054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7726F6" w:rsidRPr="003A3E72" w14:paraId="69836E1E" w14:textId="77777777" w:rsidTr="00C97500">
        <w:trPr>
          <w:trHeight w:val="270"/>
        </w:trPr>
        <w:tc>
          <w:tcPr>
            <w:tcW w:w="1418" w:type="dxa"/>
          </w:tcPr>
          <w:p w14:paraId="11EEF273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6D7D11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07D126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93707D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F341BC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D1A208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E5F5560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A5B3EC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</w:tr>
      <w:tr w:rsidR="007726F6" w:rsidRPr="003A3E72" w14:paraId="4814F08E" w14:textId="77777777" w:rsidTr="00C97500">
        <w:trPr>
          <w:trHeight w:val="270"/>
        </w:trPr>
        <w:tc>
          <w:tcPr>
            <w:tcW w:w="1418" w:type="dxa"/>
          </w:tcPr>
          <w:p w14:paraId="72246656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976F19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31F33E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16FD1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FF8ECF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BA8B39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1FEE10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A0AB6D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</w:tr>
      <w:tr w:rsidR="007726F6" w:rsidRPr="003A3E72" w14:paraId="49BFFD7B" w14:textId="77777777" w:rsidTr="00C97500">
        <w:trPr>
          <w:trHeight w:val="270"/>
        </w:trPr>
        <w:tc>
          <w:tcPr>
            <w:tcW w:w="1418" w:type="dxa"/>
          </w:tcPr>
          <w:p w14:paraId="665D55FE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5B8EC6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512FC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A3171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EB9F53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F00543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AAB556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9F7929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</w:tr>
      <w:tr w:rsidR="007726F6" w:rsidRPr="003A3E72" w14:paraId="073EE4CD" w14:textId="77777777" w:rsidTr="00C97500">
        <w:trPr>
          <w:trHeight w:val="270"/>
        </w:trPr>
        <w:tc>
          <w:tcPr>
            <w:tcW w:w="1418" w:type="dxa"/>
          </w:tcPr>
          <w:p w14:paraId="656C21DC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05BEE6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1D4E9E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01F68D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005E15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CA37DC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71D490F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988916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7726F6" w:rsidRPr="003A3E72" w14:paraId="2362C3EF" w14:textId="77777777" w:rsidTr="00C97500">
        <w:trPr>
          <w:trHeight w:val="270"/>
        </w:trPr>
        <w:tc>
          <w:tcPr>
            <w:tcW w:w="1418" w:type="dxa"/>
          </w:tcPr>
          <w:p w14:paraId="12DC51EF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93FFFE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7496F6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44840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A8931A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C42569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800BBEB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F35F0C7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</w:tr>
      <w:tr w:rsidR="007726F6" w:rsidRPr="003A3E72" w14:paraId="0ABB03B9" w14:textId="77777777" w:rsidTr="00C97500">
        <w:trPr>
          <w:trHeight w:val="270"/>
        </w:trPr>
        <w:tc>
          <w:tcPr>
            <w:tcW w:w="1418" w:type="dxa"/>
          </w:tcPr>
          <w:p w14:paraId="1F035FCC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F7EE2E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1D2E6C6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EBF84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1A04DB4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DD1B5A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1338C0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18FF51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</w:tr>
      <w:tr w:rsidR="007726F6" w:rsidRPr="003A3E72" w14:paraId="227AE35B" w14:textId="77777777" w:rsidTr="00C97500">
        <w:trPr>
          <w:trHeight w:val="270"/>
        </w:trPr>
        <w:tc>
          <w:tcPr>
            <w:tcW w:w="1418" w:type="dxa"/>
          </w:tcPr>
          <w:p w14:paraId="438A8DCD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56EBC4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3A37B3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877BF8A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4FC188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645D592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01F3CC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96B3FC8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</w:tr>
      <w:tr w:rsidR="007726F6" w:rsidRPr="003A3E72" w14:paraId="6453146F" w14:textId="77777777" w:rsidTr="00C97500">
        <w:trPr>
          <w:trHeight w:val="270"/>
        </w:trPr>
        <w:tc>
          <w:tcPr>
            <w:tcW w:w="1418" w:type="dxa"/>
          </w:tcPr>
          <w:p w14:paraId="5F70CBBC" w14:textId="77777777" w:rsidR="007726F6" w:rsidRPr="003A3E72" w:rsidRDefault="007726F6" w:rsidP="00A31B27">
            <w:pPr>
              <w:pStyle w:val="ListParagraph"/>
              <w:numPr>
                <w:ilvl w:val="0"/>
                <w:numId w:val="10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544D58D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C1251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B7C269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CAA09B1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2429315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F1166EC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9A61A7E" w14:textId="77777777" w:rsidR="007726F6" w:rsidRPr="003A3E72" w:rsidRDefault="007726F6" w:rsidP="00C9750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</w:tr>
    </w:tbl>
    <w:p w14:paraId="417D0CA1" w14:textId="77777777" w:rsidR="007726F6" w:rsidRPr="007726F6" w:rsidRDefault="007726F6" w:rsidP="007726F6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7107DC7" w14:textId="2EB6282A" w:rsidR="001161FE" w:rsidRDefault="001161F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2FAA2D" w14:textId="48A04ECC" w:rsidR="001161FE" w:rsidRDefault="001161F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8FBC8C4" w14:textId="7E51ED2D" w:rsidR="001161FE" w:rsidRDefault="001161F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69C0AE5" w14:textId="2B5AAACA" w:rsidR="007726F6" w:rsidRDefault="007726F6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056D8AE" w14:textId="00B3AF90" w:rsidR="007726F6" w:rsidRDefault="007726F6" w:rsidP="00A31B27">
      <w:pPr>
        <w:pStyle w:val="ListParagraph"/>
        <w:widowControl w:val="0"/>
        <w:numPr>
          <w:ilvl w:val="0"/>
          <w:numId w:val="103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Kua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layan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tbl>
      <w:tblPr>
        <w:tblW w:w="8081" w:type="dxa"/>
        <w:tblInd w:w="-2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05"/>
        <w:gridCol w:w="742"/>
        <w:gridCol w:w="743"/>
        <w:gridCol w:w="743"/>
        <w:gridCol w:w="744"/>
        <w:gridCol w:w="744"/>
        <w:gridCol w:w="744"/>
        <w:gridCol w:w="744"/>
        <w:gridCol w:w="744"/>
        <w:gridCol w:w="828"/>
      </w:tblGrid>
      <w:tr w:rsidR="007726F6" w:rsidRPr="002A5E1A" w14:paraId="4B503737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2E52A7B7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bookmarkStart w:id="1" w:name="_Hlk137070328"/>
            <w:proofErr w:type="spellStart"/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Responden</w:t>
            </w:r>
            <w:proofErr w:type="spellEnd"/>
          </w:p>
        </w:tc>
        <w:tc>
          <w:tcPr>
            <w:tcW w:w="742" w:type="dxa"/>
            <w:vAlign w:val="bottom"/>
          </w:tcPr>
          <w:p w14:paraId="33F8D16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1</w:t>
            </w:r>
          </w:p>
        </w:tc>
        <w:tc>
          <w:tcPr>
            <w:tcW w:w="743" w:type="dxa"/>
            <w:vAlign w:val="bottom"/>
          </w:tcPr>
          <w:p w14:paraId="6B861F8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2</w:t>
            </w:r>
          </w:p>
        </w:tc>
        <w:tc>
          <w:tcPr>
            <w:tcW w:w="743" w:type="dxa"/>
            <w:vAlign w:val="bottom"/>
          </w:tcPr>
          <w:p w14:paraId="13755AD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3</w:t>
            </w:r>
          </w:p>
        </w:tc>
        <w:tc>
          <w:tcPr>
            <w:tcW w:w="744" w:type="dxa"/>
            <w:vAlign w:val="bottom"/>
          </w:tcPr>
          <w:p w14:paraId="182A8BE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4</w:t>
            </w:r>
          </w:p>
        </w:tc>
        <w:tc>
          <w:tcPr>
            <w:tcW w:w="744" w:type="dxa"/>
            <w:vAlign w:val="bottom"/>
          </w:tcPr>
          <w:p w14:paraId="3345CD5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5</w:t>
            </w:r>
          </w:p>
        </w:tc>
        <w:tc>
          <w:tcPr>
            <w:tcW w:w="744" w:type="dxa"/>
            <w:vAlign w:val="bottom"/>
          </w:tcPr>
          <w:p w14:paraId="17E2A9A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6</w:t>
            </w:r>
          </w:p>
        </w:tc>
        <w:tc>
          <w:tcPr>
            <w:tcW w:w="744" w:type="dxa"/>
            <w:vAlign w:val="bottom"/>
          </w:tcPr>
          <w:p w14:paraId="6D93C7A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7</w:t>
            </w:r>
          </w:p>
        </w:tc>
        <w:tc>
          <w:tcPr>
            <w:tcW w:w="744" w:type="dxa"/>
            <w:vAlign w:val="bottom"/>
          </w:tcPr>
          <w:p w14:paraId="595F5D4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8</w:t>
            </w:r>
          </w:p>
        </w:tc>
        <w:tc>
          <w:tcPr>
            <w:tcW w:w="828" w:type="dxa"/>
            <w:vAlign w:val="bottom"/>
          </w:tcPr>
          <w:p w14:paraId="3A89961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</w:tr>
      <w:tr w:rsidR="007726F6" w:rsidRPr="002A5E1A" w14:paraId="7F4EC1EF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5F6315A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vAlign w:val="bottom"/>
          </w:tcPr>
          <w:p w14:paraId="77430F0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2A5159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23A917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BEC020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816F1E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34B149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260DCD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905CA1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1E27FE2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4C810C4F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0B72F9D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vAlign w:val="bottom"/>
          </w:tcPr>
          <w:p w14:paraId="54E87FD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67DD5F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48643A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DDEAFF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31277F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6903C2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65FA73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E9DB72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538911E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2D49CFBF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0DC2056C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vAlign w:val="bottom"/>
          </w:tcPr>
          <w:p w14:paraId="6756C81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746FB9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92F870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F5C254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D1014A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CF5130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0E89F0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729D07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7A3062C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3963EAFE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03B3A470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vAlign w:val="bottom"/>
          </w:tcPr>
          <w:p w14:paraId="1DB80C3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8B893C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C0A53A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337C1A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D0DD06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601E9D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0274F42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BC7A9E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15CECB8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7726F6" w:rsidRPr="002A5E1A" w14:paraId="6811F800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493AD509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vAlign w:val="bottom"/>
          </w:tcPr>
          <w:p w14:paraId="710B8E0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6354F25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CE101C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F0E7F9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A41C29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7D1C7C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75EA29B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34EEDB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7602E4D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7726F6" w:rsidRPr="002A5E1A" w14:paraId="4302F5B2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1464076C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vAlign w:val="bottom"/>
          </w:tcPr>
          <w:p w14:paraId="5C7D718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3794A3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F20273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F8C8A7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DAA022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E22629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82D50C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D811A9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7CE6F2F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2F14C6B8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6398881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vAlign w:val="bottom"/>
          </w:tcPr>
          <w:p w14:paraId="6DAA308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5137D4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47BA2AD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C0970D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13AA49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1C8654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5FE258B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97345D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264B3AA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7726F6" w:rsidRPr="002A5E1A" w14:paraId="266D1775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4B185C55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vAlign w:val="bottom"/>
          </w:tcPr>
          <w:p w14:paraId="009AFA6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4850CD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F4B9D7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2E54E2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1F3F92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7AAE00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1606A1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AD2EB7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08A1134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2E76166F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4229B1B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vAlign w:val="bottom"/>
          </w:tcPr>
          <w:p w14:paraId="54941EA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16A11E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6D3E1EE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333E55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78F25CF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4E5ADE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7A4D419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0DB4E4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7856A14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7726F6" w:rsidRPr="002A5E1A" w14:paraId="2E52D2FE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03476616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vAlign w:val="bottom"/>
          </w:tcPr>
          <w:p w14:paraId="6524119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3C39F2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72BD8F1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D26F26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A2DD78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BB2DB0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7891B6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1ECBD9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12324A2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7726F6" w:rsidRPr="002A5E1A" w14:paraId="673DBCA9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3A752F8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vAlign w:val="bottom"/>
          </w:tcPr>
          <w:p w14:paraId="3CADB61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F2FA54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11E5CBC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7C833F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67D6E6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5024F8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4B282A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F4C185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8" w:type="dxa"/>
            <w:vAlign w:val="bottom"/>
          </w:tcPr>
          <w:p w14:paraId="554F88B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7726F6" w:rsidRPr="002A5E1A" w14:paraId="550CCBB9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467B7ED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vAlign w:val="bottom"/>
          </w:tcPr>
          <w:p w14:paraId="0ABE5AC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3AD0EC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611CF8F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F88855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370DB8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BA2EAB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4124C8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7D0FF5F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685D0EC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7726F6" w:rsidRPr="002A5E1A" w14:paraId="670BB09D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66F0537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vAlign w:val="bottom"/>
          </w:tcPr>
          <w:p w14:paraId="2CBF059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745B03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078629B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0FA1A8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55D7B15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EBB0E5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92271E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39798C2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0701B1B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36BF03B0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46836FE5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vAlign w:val="bottom"/>
          </w:tcPr>
          <w:p w14:paraId="3B687D8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2A3AB7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BF683E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B2FC05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1F287A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04AAE1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5C0495F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6F9589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16C8F72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3C3023AB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58FD5353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vAlign w:val="bottom"/>
          </w:tcPr>
          <w:p w14:paraId="09726F9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62EF46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262EE6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85FECB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308C40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25620E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D3A2E1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C07FEB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29C3160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7726F6" w:rsidRPr="002A5E1A" w14:paraId="1B4CFF81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1DD521E7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vAlign w:val="bottom"/>
          </w:tcPr>
          <w:p w14:paraId="1482590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79E77F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56E67A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78B285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098688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1EFD13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83A560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103B1C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45C7C13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7726F6" w:rsidRPr="002A5E1A" w14:paraId="2E073283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73F2B022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vAlign w:val="bottom"/>
          </w:tcPr>
          <w:p w14:paraId="405BF20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25FC85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F95590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F84DD2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723D2F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4612C5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EEFD56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1DBE18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28" w:type="dxa"/>
            <w:vAlign w:val="bottom"/>
          </w:tcPr>
          <w:p w14:paraId="2B671E6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1ADED8D3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6529892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vAlign w:val="bottom"/>
          </w:tcPr>
          <w:p w14:paraId="05808F6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009B57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7F834A4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6AC6756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A925C4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BEA559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7E1BD1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A1F3F1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3BC54B1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7726F6" w:rsidRPr="002A5E1A" w14:paraId="1B1261F0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7230C8D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vAlign w:val="bottom"/>
          </w:tcPr>
          <w:p w14:paraId="549647D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44F95B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C2F82A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5B4B74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60E7305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036AA3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6C2CB85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0AA838C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8" w:type="dxa"/>
            <w:vAlign w:val="bottom"/>
          </w:tcPr>
          <w:p w14:paraId="7296B7B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7726F6" w:rsidRPr="002A5E1A" w14:paraId="4A597E12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2B43FD3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vAlign w:val="bottom"/>
          </w:tcPr>
          <w:p w14:paraId="6A57112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93B13D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A75CC5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742C20C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BF18A7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C58F47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BA7EDF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4603FE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0B800C0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7726F6" w:rsidRPr="002A5E1A" w14:paraId="14E945FA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66464E1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vAlign w:val="bottom"/>
          </w:tcPr>
          <w:p w14:paraId="322F4C4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B8E444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BDDC3E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05B2A2D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11E8F4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C6BDAA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50B0318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1268E16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5C9D2D8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7726F6" w:rsidRPr="002A5E1A" w14:paraId="61997204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542E53CC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vAlign w:val="bottom"/>
          </w:tcPr>
          <w:p w14:paraId="105199F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58D79C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F86366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AE1656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3FC20C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A82052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90D607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13BB71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7AEC983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7726F6" w:rsidRPr="002A5E1A" w14:paraId="2F193E8A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56B7E815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vAlign w:val="bottom"/>
          </w:tcPr>
          <w:p w14:paraId="684F454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4223C0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7065434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7D24B1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9968A0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F3A8AC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03EA084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44B35B9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8" w:type="dxa"/>
            <w:vAlign w:val="bottom"/>
          </w:tcPr>
          <w:p w14:paraId="1458D61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7726F6" w:rsidRPr="002A5E1A" w14:paraId="1B9DBFD3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76811157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vAlign w:val="bottom"/>
          </w:tcPr>
          <w:p w14:paraId="5083354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4A0F78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E45027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787C2B7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E9CD38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716B53E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3D7DD24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EF8CB3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49995D5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7726F6" w:rsidRPr="002A5E1A" w14:paraId="1E154D44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0DD4BB80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lastRenderedPageBreak/>
              <w:t>25</w:t>
            </w:r>
          </w:p>
        </w:tc>
        <w:tc>
          <w:tcPr>
            <w:tcW w:w="0" w:type="auto"/>
            <w:vAlign w:val="bottom"/>
          </w:tcPr>
          <w:p w14:paraId="3529D9A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2190497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37602E7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FE3F80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67AE179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CCC55A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5FF827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bottom"/>
          </w:tcPr>
          <w:p w14:paraId="163C3CE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28" w:type="dxa"/>
            <w:vAlign w:val="bottom"/>
          </w:tcPr>
          <w:p w14:paraId="1FF8926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7726F6" w:rsidRPr="002A5E1A" w14:paraId="53FCBE52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3241E6F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vAlign w:val="bottom"/>
          </w:tcPr>
          <w:p w14:paraId="25478E7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5305BA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6B39880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925989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25BBD7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248115B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072AD4E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1135E64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5BCFF52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7726F6" w:rsidRPr="002A5E1A" w14:paraId="6952DC9F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221E31D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vAlign w:val="bottom"/>
          </w:tcPr>
          <w:p w14:paraId="7B6C08E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A9F9941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57C74A1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3737CA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082C48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3BA340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96BBBBA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50DA2B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47281FA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7726F6" w:rsidRPr="002A5E1A" w14:paraId="2A765CAA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2AE6BE3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vAlign w:val="bottom"/>
          </w:tcPr>
          <w:p w14:paraId="711D1B6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4B01D5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7361BEE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07E5CE9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1633E1C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5F6893F6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A011EF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bottom"/>
          </w:tcPr>
          <w:p w14:paraId="280D67A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254D886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7726F6" w:rsidRPr="002A5E1A" w14:paraId="05773892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19CDB4A9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vAlign w:val="bottom"/>
          </w:tcPr>
          <w:p w14:paraId="03987524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0AD28CF8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A76C3F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494975B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236895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213E77A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74807D2E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bottom"/>
          </w:tcPr>
          <w:p w14:paraId="004F4D2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vAlign w:val="bottom"/>
          </w:tcPr>
          <w:p w14:paraId="7D501D0B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7726F6" w:rsidRPr="002A5E1A" w14:paraId="116AF490" w14:textId="77777777" w:rsidTr="007726F6">
        <w:trPr>
          <w:trHeight w:val="269"/>
        </w:trPr>
        <w:tc>
          <w:tcPr>
            <w:tcW w:w="1305" w:type="dxa"/>
            <w:shd w:val="clear" w:color="auto" w:fill="auto"/>
            <w:noWrap/>
            <w:vAlign w:val="bottom"/>
            <w:hideMark/>
          </w:tcPr>
          <w:p w14:paraId="49C1E76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vAlign w:val="bottom"/>
          </w:tcPr>
          <w:p w14:paraId="2ED7DE6C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A7C93F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0844AC65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D964D5F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1A231593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4EFF56A2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34AB6177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bottom"/>
          </w:tcPr>
          <w:p w14:paraId="2DC6D930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vAlign w:val="bottom"/>
          </w:tcPr>
          <w:p w14:paraId="4086E0CD" w14:textId="77777777" w:rsidR="007726F6" w:rsidRPr="002A5E1A" w:rsidRDefault="007726F6" w:rsidP="00C9750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2A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bookmarkEnd w:id="1"/>
    </w:tbl>
    <w:p w14:paraId="0862DBEA" w14:textId="6A56FC88" w:rsidR="007726F6" w:rsidRDefault="007726F6" w:rsidP="007726F6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622CBAB" w14:textId="3378A03D" w:rsidR="007726F6" w:rsidRDefault="007726F6" w:rsidP="00A31B27">
      <w:pPr>
        <w:pStyle w:val="ListParagraph"/>
        <w:widowControl w:val="0"/>
        <w:numPr>
          <w:ilvl w:val="0"/>
          <w:numId w:val="103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romosi</w:t>
      </w:r>
      <w:proofErr w:type="spellEnd"/>
      <w:r w:rsidR="005049F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4)</w:t>
      </w:r>
    </w:p>
    <w:tbl>
      <w:tblPr>
        <w:tblW w:w="9001" w:type="dxa"/>
        <w:tblInd w:w="-2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18"/>
        <w:gridCol w:w="675"/>
        <w:gridCol w:w="675"/>
        <w:gridCol w:w="675"/>
        <w:gridCol w:w="675"/>
        <w:gridCol w:w="676"/>
        <w:gridCol w:w="676"/>
        <w:gridCol w:w="676"/>
        <w:gridCol w:w="676"/>
        <w:gridCol w:w="676"/>
        <w:gridCol w:w="760"/>
        <w:gridCol w:w="743"/>
      </w:tblGrid>
      <w:tr w:rsidR="007726F6" w:rsidRPr="007726F6" w14:paraId="55784D41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42B9EA7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ID"/>
              </w:rPr>
            </w:pPr>
            <w:proofErr w:type="spellStart"/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Responden</w:t>
            </w:r>
            <w:proofErr w:type="spellEnd"/>
          </w:p>
        </w:tc>
        <w:tc>
          <w:tcPr>
            <w:tcW w:w="690" w:type="dxa"/>
            <w:vAlign w:val="bottom"/>
          </w:tcPr>
          <w:p w14:paraId="387231C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1</w:t>
            </w:r>
          </w:p>
        </w:tc>
        <w:tc>
          <w:tcPr>
            <w:tcW w:w="690" w:type="dxa"/>
            <w:vAlign w:val="bottom"/>
          </w:tcPr>
          <w:p w14:paraId="0FEB7EB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2</w:t>
            </w:r>
          </w:p>
        </w:tc>
        <w:tc>
          <w:tcPr>
            <w:tcW w:w="690" w:type="dxa"/>
            <w:vAlign w:val="bottom"/>
          </w:tcPr>
          <w:p w14:paraId="58694F3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3</w:t>
            </w:r>
          </w:p>
        </w:tc>
        <w:tc>
          <w:tcPr>
            <w:tcW w:w="690" w:type="dxa"/>
            <w:vAlign w:val="bottom"/>
          </w:tcPr>
          <w:p w14:paraId="5B1163F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4</w:t>
            </w:r>
          </w:p>
        </w:tc>
        <w:tc>
          <w:tcPr>
            <w:tcW w:w="690" w:type="dxa"/>
            <w:vAlign w:val="bottom"/>
          </w:tcPr>
          <w:p w14:paraId="4535239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5</w:t>
            </w:r>
          </w:p>
        </w:tc>
        <w:tc>
          <w:tcPr>
            <w:tcW w:w="690" w:type="dxa"/>
            <w:vAlign w:val="bottom"/>
          </w:tcPr>
          <w:p w14:paraId="22A44E4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6</w:t>
            </w:r>
          </w:p>
        </w:tc>
        <w:tc>
          <w:tcPr>
            <w:tcW w:w="690" w:type="dxa"/>
            <w:vAlign w:val="bottom"/>
          </w:tcPr>
          <w:p w14:paraId="145BA02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7</w:t>
            </w:r>
          </w:p>
        </w:tc>
        <w:tc>
          <w:tcPr>
            <w:tcW w:w="690" w:type="dxa"/>
            <w:vAlign w:val="bottom"/>
          </w:tcPr>
          <w:p w14:paraId="1A1BF85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8</w:t>
            </w:r>
          </w:p>
        </w:tc>
        <w:tc>
          <w:tcPr>
            <w:tcW w:w="690" w:type="dxa"/>
            <w:vAlign w:val="bottom"/>
          </w:tcPr>
          <w:p w14:paraId="3E14262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9</w:t>
            </w:r>
          </w:p>
        </w:tc>
        <w:tc>
          <w:tcPr>
            <w:tcW w:w="594" w:type="dxa"/>
            <w:vAlign w:val="bottom"/>
          </w:tcPr>
          <w:p w14:paraId="2609B27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X3.10</w:t>
            </w:r>
          </w:p>
        </w:tc>
        <w:tc>
          <w:tcPr>
            <w:tcW w:w="779" w:type="dxa"/>
            <w:vAlign w:val="bottom"/>
          </w:tcPr>
          <w:p w14:paraId="5D104D7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Total</w:t>
            </w:r>
          </w:p>
        </w:tc>
      </w:tr>
      <w:tr w:rsidR="007726F6" w:rsidRPr="007726F6" w14:paraId="3DA861E7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338A8F5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</w:t>
            </w:r>
          </w:p>
        </w:tc>
        <w:tc>
          <w:tcPr>
            <w:tcW w:w="690" w:type="dxa"/>
            <w:vAlign w:val="bottom"/>
          </w:tcPr>
          <w:p w14:paraId="2FB6798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660DE3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D39372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7067B5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EB7533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A01045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40FFB0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41F418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E225C3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2737B6D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1F6D42C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0</w:t>
            </w:r>
          </w:p>
        </w:tc>
      </w:tr>
      <w:tr w:rsidR="007726F6" w:rsidRPr="007726F6" w14:paraId="08083867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FC0B3E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</w:t>
            </w:r>
          </w:p>
        </w:tc>
        <w:tc>
          <w:tcPr>
            <w:tcW w:w="690" w:type="dxa"/>
            <w:vAlign w:val="bottom"/>
          </w:tcPr>
          <w:p w14:paraId="1EC3A99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34D267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1C9C10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3FF17E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C4534D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608E4D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E40B41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234902F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3036AD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75267AE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604667C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2</w:t>
            </w:r>
          </w:p>
        </w:tc>
      </w:tr>
      <w:tr w:rsidR="007726F6" w:rsidRPr="007726F6" w14:paraId="5A988570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E688B9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3</w:t>
            </w:r>
          </w:p>
        </w:tc>
        <w:tc>
          <w:tcPr>
            <w:tcW w:w="690" w:type="dxa"/>
            <w:vAlign w:val="bottom"/>
          </w:tcPr>
          <w:p w14:paraId="4BC0780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1C9594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473674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A4E61F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C102F2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3ED7B0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8968F0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2FA735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D286C8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72D79A2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5440F23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2</w:t>
            </w:r>
          </w:p>
        </w:tc>
      </w:tr>
      <w:tr w:rsidR="007726F6" w:rsidRPr="007726F6" w14:paraId="4DD405AE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843FDA5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</w:t>
            </w:r>
          </w:p>
        </w:tc>
        <w:tc>
          <w:tcPr>
            <w:tcW w:w="690" w:type="dxa"/>
            <w:vAlign w:val="bottom"/>
          </w:tcPr>
          <w:p w14:paraId="5366624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9D4441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F45C09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1FB03B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5CAD58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16D950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3FAD4E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8C5A37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11BE88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36B3C7E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2A099CE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0</w:t>
            </w:r>
          </w:p>
        </w:tc>
      </w:tr>
      <w:tr w:rsidR="007726F6" w:rsidRPr="007726F6" w14:paraId="3C9B1CFC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9EAC8E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5</w:t>
            </w:r>
          </w:p>
        </w:tc>
        <w:tc>
          <w:tcPr>
            <w:tcW w:w="690" w:type="dxa"/>
            <w:vAlign w:val="bottom"/>
          </w:tcPr>
          <w:p w14:paraId="1F2A97A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4008583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B2D874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CAAAED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7B01587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7DABFDE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A38B97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7D302B1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BF25D9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5BFE098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3BBF7FE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8</w:t>
            </w:r>
          </w:p>
        </w:tc>
      </w:tr>
      <w:tr w:rsidR="007726F6" w:rsidRPr="007726F6" w14:paraId="4ECF7615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5B3B562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6</w:t>
            </w:r>
          </w:p>
        </w:tc>
        <w:tc>
          <w:tcPr>
            <w:tcW w:w="690" w:type="dxa"/>
            <w:vAlign w:val="bottom"/>
          </w:tcPr>
          <w:p w14:paraId="7A422F2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81851C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806DC8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A47ADB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AE1256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A655A2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D4073A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CA2375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632FF9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0D843A2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24B8563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0</w:t>
            </w:r>
          </w:p>
        </w:tc>
      </w:tr>
      <w:tr w:rsidR="007726F6" w:rsidRPr="007726F6" w14:paraId="709E62DC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7F1ED22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7</w:t>
            </w:r>
          </w:p>
        </w:tc>
        <w:tc>
          <w:tcPr>
            <w:tcW w:w="690" w:type="dxa"/>
            <w:vAlign w:val="bottom"/>
          </w:tcPr>
          <w:p w14:paraId="6722DB3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F417B3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E21C95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13539C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1F6BC8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1AC094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5FEB98B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6C4E94B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DAC5AC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594" w:type="dxa"/>
            <w:vAlign w:val="bottom"/>
          </w:tcPr>
          <w:p w14:paraId="7823F2A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16204FB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7</w:t>
            </w:r>
          </w:p>
        </w:tc>
      </w:tr>
      <w:tr w:rsidR="007726F6" w:rsidRPr="007726F6" w14:paraId="00FDB7B5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7439427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8</w:t>
            </w:r>
          </w:p>
        </w:tc>
        <w:tc>
          <w:tcPr>
            <w:tcW w:w="690" w:type="dxa"/>
            <w:vAlign w:val="bottom"/>
          </w:tcPr>
          <w:p w14:paraId="469743F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416D2C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AA15F7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BD8D23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80479D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EC3175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D63C74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7E040F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1280AB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0830961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4AFA578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2</w:t>
            </w:r>
          </w:p>
        </w:tc>
      </w:tr>
      <w:tr w:rsidR="007726F6" w:rsidRPr="007726F6" w14:paraId="3AB4F52E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07D5B6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9</w:t>
            </w:r>
          </w:p>
        </w:tc>
        <w:tc>
          <w:tcPr>
            <w:tcW w:w="690" w:type="dxa"/>
            <w:vAlign w:val="bottom"/>
          </w:tcPr>
          <w:p w14:paraId="0428E85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3066607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28F3A9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BC7790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E7ACC5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67FD4A4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B1702C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CD31BC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9DCBE9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74895E6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79" w:type="dxa"/>
            <w:vAlign w:val="bottom"/>
          </w:tcPr>
          <w:p w14:paraId="54F79FA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7</w:t>
            </w:r>
          </w:p>
        </w:tc>
      </w:tr>
      <w:tr w:rsidR="007726F6" w:rsidRPr="007726F6" w14:paraId="774CACD0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B2EB6E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0</w:t>
            </w:r>
          </w:p>
        </w:tc>
        <w:tc>
          <w:tcPr>
            <w:tcW w:w="690" w:type="dxa"/>
            <w:vAlign w:val="bottom"/>
          </w:tcPr>
          <w:p w14:paraId="5A2CC4C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02857A2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55AC1A0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66FAC6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534DF4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1867738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53C8B54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55DE279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6A2002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594" w:type="dxa"/>
            <w:vAlign w:val="bottom"/>
          </w:tcPr>
          <w:p w14:paraId="4FEBF33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29DF51A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4</w:t>
            </w:r>
          </w:p>
        </w:tc>
      </w:tr>
      <w:tr w:rsidR="007726F6" w:rsidRPr="007726F6" w14:paraId="56AD291D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38EA165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1</w:t>
            </w:r>
          </w:p>
        </w:tc>
        <w:tc>
          <w:tcPr>
            <w:tcW w:w="690" w:type="dxa"/>
            <w:vAlign w:val="bottom"/>
          </w:tcPr>
          <w:p w14:paraId="21D2870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249290C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25C9D4F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AFC3FC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A26AD2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8CD631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A5E825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6BAB3B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38D869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594" w:type="dxa"/>
            <w:vAlign w:val="bottom"/>
          </w:tcPr>
          <w:p w14:paraId="077031A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79" w:type="dxa"/>
            <w:vAlign w:val="bottom"/>
          </w:tcPr>
          <w:p w14:paraId="762DD0B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3</w:t>
            </w:r>
          </w:p>
        </w:tc>
      </w:tr>
      <w:tr w:rsidR="007726F6" w:rsidRPr="007726F6" w14:paraId="44C03D08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C0F2A8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2</w:t>
            </w:r>
          </w:p>
        </w:tc>
        <w:tc>
          <w:tcPr>
            <w:tcW w:w="690" w:type="dxa"/>
            <w:vAlign w:val="bottom"/>
          </w:tcPr>
          <w:p w14:paraId="7CE06E7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48F9AB4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2D2BE47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7E8426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4486AD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936C85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65B17C1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64F346B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63EBCC3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6805501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2EDF39F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0</w:t>
            </w:r>
          </w:p>
        </w:tc>
      </w:tr>
      <w:tr w:rsidR="007726F6" w:rsidRPr="007726F6" w14:paraId="376871F6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DF2367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3</w:t>
            </w:r>
          </w:p>
        </w:tc>
        <w:tc>
          <w:tcPr>
            <w:tcW w:w="690" w:type="dxa"/>
            <w:vAlign w:val="bottom"/>
          </w:tcPr>
          <w:p w14:paraId="702170C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DEFE5B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74DA27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85D523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3F2701C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67C49A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9221FA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D25F66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246BB7F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537E89E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387D3BB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7</w:t>
            </w:r>
          </w:p>
        </w:tc>
      </w:tr>
      <w:tr w:rsidR="007726F6" w:rsidRPr="007726F6" w14:paraId="534B150C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CE8B0B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4</w:t>
            </w:r>
          </w:p>
        </w:tc>
        <w:tc>
          <w:tcPr>
            <w:tcW w:w="690" w:type="dxa"/>
            <w:vAlign w:val="bottom"/>
          </w:tcPr>
          <w:p w14:paraId="45D0988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E792FE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3A3003E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F13150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A1A926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686F194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92900D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05115E3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65758D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594" w:type="dxa"/>
            <w:vAlign w:val="bottom"/>
          </w:tcPr>
          <w:p w14:paraId="5FF7FE2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79" w:type="dxa"/>
            <w:vAlign w:val="bottom"/>
          </w:tcPr>
          <w:p w14:paraId="47DF0EE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7</w:t>
            </w:r>
          </w:p>
        </w:tc>
      </w:tr>
      <w:tr w:rsidR="007726F6" w:rsidRPr="007726F6" w14:paraId="67EC19B8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2734D7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5</w:t>
            </w:r>
          </w:p>
        </w:tc>
        <w:tc>
          <w:tcPr>
            <w:tcW w:w="690" w:type="dxa"/>
            <w:vAlign w:val="bottom"/>
          </w:tcPr>
          <w:p w14:paraId="1C70B65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2B0FD9B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A20DFA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A3017A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220743C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BC0A78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8E7A54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69BCA0A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46D383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6D1232E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6E37A61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7</w:t>
            </w:r>
          </w:p>
        </w:tc>
      </w:tr>
      <w:tr w:rsidR="007726F6" w:rsidRPr="007726F6" w14:paraId="317198B5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7A3A5CC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6</w:t>
            </w:r>
          </w:p>
        </w:tc>
        <w:tc>
          <w:tcPr>
            <w:tcW w:w="690" w:type="dxa"/>
            <w:vAlign w:val="bottom"/>
          </w:tcPr>
          <w:p w14:paraId="0C1C69E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917F19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669B7DC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634176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77380E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3525ACC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16266B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70AA60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2E908C4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7A62390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253305C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9</w:t>
            </w:r>
          </w:p>
        </w:tc>
      </w:tr>
      <w:tr w:rsidR="007726F6" w:rsidRPr="007726F6" w14:paraId="1FA7F381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DFC236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7</w:t>
            </w:r>
          </w:p>
        </w:tc>
        <w:tc>
          <w:tcPr>
            <w:tcW w:w="690" w:type="dxa"/>
            <w:vAlign w:val="bottom"/>
          </w:tcPr>
          <w:p w14:paraId="7CE81E5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FE087F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3CC9D3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2BB73CE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FA7B35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auto"/>
            <w:vAlign w:val="bottom"/>
          </w:tcPr>
          <w:p w14:paraId="4F99145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EAEE6E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56DC67A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081860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594" w:type="dxa"/>
            <w:vAlign w:val="bottom"/>
          </w:tcPr>
          <w:p w14:paraId="63FF86E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5CE6DC8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1</w:t>
            </w:r>
          </w:p>
        </w:tc>
      </w:tr>
      <w:tr w:rsidR="007726F6" w:rsidRPr="007726F6" w14:paraId="4D09591B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9354D05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8</w:t>
            </w:r>
          </w:p>
        </w:tc>
        <w:tc>
          <w:tcPr>
            <w:tcW w:w="690" w:type="dxa"/>
            <w:vAlign w:val="bottom"/>
          </w:tcPr>
          <w:p w14:paraId="5CD8724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6A5409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CAB0A0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8AC015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9BD125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5749CD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5B1E82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652315E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E0CFA1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22E2374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5B6F046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8</w:t>
            </w:r>
          </w:p>
        </w:tc>
      </w:tr>
      <w:tr w:rsidR="007726F6" w:rsidRPr="007726F6" w14:paraId="6F6E572C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AAC51A6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lastRenderedPageBreak/>
              <w:t>19</w:t>
            </w:r>
          </w:p>
        </w:tc>
        <w:tc>
          <w:tcPr>
            <w:tcW w:w="690" w:type="dxa"/>
            <w:vAlign w:val="bottom"/>
          </w:tcPr>
          <w:p w14:paraId="3FC53C4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0CA623B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CB51EF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B71AA6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2A2B52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70CE93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55CD95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60A0AE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A516A9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594" w:type="dxa"/>
            <w:vAlign w:val="bottom"/>
          </w:tcPr>
          <w:p w14:paraId="40738D9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2C0C503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9</w:t>
            </w:r>
          </w:p>
        </w:tc>
      </w:tr>
      <w:tr w:rsidR="007726F6" w:rsidRPr="007726F6" w14:paraId="658B102E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7132339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0</w:t>
            </w:r>
          </w:p>
        </w:tc>
        <w:tc>
          <w:tcPr>
            <w:tcW w:w="690" w:type="dxa"/>
            <w:vAlign w:val="bottom"/>
          </w:tcPr>
          <w:p w14:paraId="343B45C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0F1D2A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82BB40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FA5419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1D1EC5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6D63843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DD412F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6BE773C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950828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10ACB04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4BF3DDA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4</w:t>
            </w:r>
          </w:p>
        </w:tc>
      </w:tr>
      <w:tr w:rsidR="007726F6" w:rsidRPr="007726F6" w14:paraId="127F4C4F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2F89D9D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1</w:t>
            </w:r>
          </w:p>
        </w:tc>
        <w:tc>
          <w:tcPr>
            <w:tcW w:w="690" w:type="dxa"/>
            <w:vAlign w:val="bottom"/>
          </w:tcPr>
          <w:p w14:paraId="36C34EE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7DB6B69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6588251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304840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F4AE19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06BDCCF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3A6C77B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6E39A7D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4E875F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594" w:type="dxa"/>
            <w:vAlign w:val="bottom"/>
          </w:tcPr>
          <w:p w14:paraId="55033C0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79" w:type="dxa"/>
            <w:vAlign w:val="bottom"/>
          </w:tcPr>
          <w:p w14:paraId="7823DA6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3</w:t>
            </w:r>
          </w:p>
        </w:tc>
      </w:tr>
      <w:tr w:rsidR="007726F6" w:rsidRPr="007726F6" w14:paraId="20AD4BCA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89F3BE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2</w:t>
            </w:r>
          </w:p>
        </w:tc>
        <w:tc>
          <w:tcPr>
            <w:tcW w:w="690" w:type="dxa"/>
            <w:vAlign w:val="bottom"/>
          </w:tcPr>
          <w:p w14:paraId="4FC9F88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24FB38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6A5FD4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8F28D7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C29238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2144FF6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F0815C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439101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C2B529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650C5DF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267CE6C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5</w:t>
            </w:r>
          </w:p>
        </w:tc>
      </w:tr>
      <w:tr w:rsidR="007726F6" w:rsidRPr="007726F6" w14:paraId="6A06BF98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3413769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3</w:t>
            </w:r>
          </w:p>
        </w:tc>
        <w:tc>
          <w:tcPr>
            <w:tcW w:w="690" w:type="dxa"/>
            <w:vAlign w:val="bottom"/>
          </w:tcPr>
          <w:p w14:paraId="67F7855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DC4594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0A151A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17C7611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6E4AA3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D63BBC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162898E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E7F230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E6E703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4DD4F20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7D56123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1</w:t>
            </w:r>
          </w:p>
        </w:tc>
      </w:tr>
      <w:tr w:rsidR="007726F6" w:rsidRPr="007726F6" w14:paraId="271326B5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FF119C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  <w:tc>
          <w:tcPr>
            <w:tcW w:w="690" w:type="dxa"/>
            <w:vAlign w:val="bottom"/>
          </w:tcPr>
          <w:p w14:paraId="7F771F9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804C3F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9DDE2C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205180D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1C7EFA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E419AB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5D8DEB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BE48E2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A2D9A0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127AB2C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0828FA3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0</w:t>
            </w:r>
          </w:p>
        </w:tc>
      </w:tr>
      <w:tr w:rsidR="007726F6" w:rsidRPr="007726F6" w14:paraId="52556335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4C0BFB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5</w:t>
            </w:r>
          </w:p>
        </w:tc>
        <w:tc>
          <w:tcPr>
            <w:tcW w:w="690" w:type="dxa"/>
            <w:vAlign w:val="bottom"/>
          </w:tcPr>
          <w:p w14:paraId="1188117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vAlign w:val="bottom"/>
          </w:tcPr>
          <w:p w14:paraId="2C130CB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71DAFC4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90D140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5C6EBB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B4CF5B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27A3B9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64D548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FB12AE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1AC84BB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110D9D3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7</w:t>
            </w:r>
          </w:p>
        </w:tc>
      </w:tr>
      <w:tr w:rsidR="007726F6" w:rsidRPr="007726F6" w14:paraId="0724A9CA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0CBB761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6</w:t>
            </w:r>
          </w:p>
        </w:tc>
        <w:tc>
          <w:tcPr>
            <w:tcW w:w="690" w:type="dxa"/>
            <w:vAlign w:val="bottom"/>
          </w:tcPr>
          <w:p w14:paraId="1246D6E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2AE835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BF1F91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CED1E8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FB8E59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34D268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1CAE95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067B86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61B226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4A03F6C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151FFC7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1</w:t>
            </w:r>
          </w:p>
        </w:tc>
      </w:tr>
      <w:tr w:rsidR="007726F6" w:rsidRPr="007726F6" w14:paraId="0823FDB5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4924DF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  <w:tc>
          <w:tcPr>
            <w:tcW w:w="690" w:type="dxa"/>
            <w:vAlign w:val="bottom"/>
          </w:tcPr>
          <w:p w14:paraId="1BC62E0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CDFF9C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77E85E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BE4191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68A3018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07DD1F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5ED90C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5D71EA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28BF745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53DDE8C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0337A0E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0</w:t>
            </w:r>
          </w:p>
        </w:tc>
      </w:tr>
      <w:tr w:rsidR="007726F6" w:rsidRPr="007726F6" w14:paraId="254616B0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7C8C90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  <w:tc>
          <w:tcPr>
            <w:tcW w:w="690" w:type="dxa"/>
            <w:vAlign w:val="bottom"/>
          </w:tcPr>
          <w:p w14:paraId="1CD595F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8E7BDC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D68AEA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3401D07B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44A7C9F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73FCB77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41163D4C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vAlign w:val="bottom"/>
          </w:tcPr>
          <w:p w14:paraId="0D3A5EF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359A86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719D871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4354BF92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0</w:t>
            </w:r>
          </w:p>
        </w:tc>
      </w:tr>
      <w:tr w:rsidR="007726F6" w:rsidRPr="007726F6" w14:paraId="6B91606B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CE11ED4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  <w:tc>
          <w:tcPr>
            <w:tcW w:w="690" w:type="dxa"/>
            <w:vAlign w:val="bottom"/>
          </w:tcPr>
          <w:p w14:paraId="33686A0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47B8858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CE776F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26CBC34A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720FB463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F88373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07BC3A57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5B16D5E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vAlign w:val="bottom"/>
          </w:tcPr>
          <w:p w14:paraId="1618BE8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594" w:type="dxa"/>
            <w:vAlign w:val="bottom"/>
          </w:tcPr>
          <w:p w14:paraId="4E524969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79" w:type="dxa"/>
            <w:vAlign w:val="bottom"/>
          </w:tcPr>
          <w:p w14:paraId="45D7317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50</w:t>
            </w:r>
          </w:p>
        </w:tc>
      </w:tr>
      <w:tr w:rsidR="007726F6" w:rsidRPr="007726F6" w14:paraId="6D76B7C7" w14:textId="77777777" w:rsidTr="007726F6">
        <w:trPr>
          <w:trHeight w:val="277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32CDFE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  <w:tc>
          <w:tcPr>
            <w:tcW w:w="690" w:type="dxa"/>
            <w:vAlign w:val="bottom"/>
          </w:tcPr>
          <w:p w14:paraId="2B979F6E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2CBFD00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6B5D221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584AE978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4CEB843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23D550F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05F4D0B5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1BF7625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7C8438A6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594" w:type="dxa"/>
            <w:vAlign w:val="bottom"/>
          </w:tcPr>
          <w:p w14:paraId="777E2AD4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79" w:type="dxa"/>
            <w:vAlign w:val="bottom"/>
          </w:tcPr>
          <w:p w14:paraId="3E3E0C9D" w14:textId="77777777" w:rsidR="007726F6" w:rsidRPr="007726F6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7726F6">
              <w:rPr>
                <w:rFonts w:ascii="Times New Roman" w:hAnsi="Times New Roman" w:cs="Times New Roman"/>
                <w:color w:val="000000"/>
              </w:rPr>
              <w:t>40</w:t>
            </w:r>
          </w:p>
        </w:tc>
      </w:tr>
    </w:tbl>
    <w:p w14:paraId="1FB685B0" w14:textId="78FC5150" w:rsidR="007726F6" w:rsidRDefault="007726F6" w:rsidP="007726F6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2C851D8" w14:textId="715AC19E" w:rsidR="007726F6" w:rsidRDefault="007726F6" w:rsidP="00A31B27">
      <w:pPr>
        <w:pStyle w:val="ListParagraph"/>
        <w:widowControl w:val="0"/>
        <w:numPr>
          <w:ilvl w:val="0"/>
          <w:numId w:val="103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nyamanan</w:t>
      </w:r>
      <w:proofErr w:type="spellEnd"/>
      <w:r w:rsidR="005049F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4)</w:t>
      </w:r>
    </w:p>
    <w:tbl>
      <w:tblPr>
        <w:tblW w:w="8505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18"/>
        <w:gridCol w:w="709"/>
        <w:gridCol w:w="708"/>
        <w:gridCol w:w="709"/>
        <w:gridCol w:w="709"/>
        <w:gridCol w:w="850"/>
        <w:gridCol w:w="851"/>
        <w:gridCol w:w="850"/>
        <w:gridCol w:w="851"/>
        <w:gridCol w:w="850"/>
      </w:tblGrid>
      <w:tr w:rsidR="007726F6" w:rsidRPr="004D440E" w14:paraId="4EA8BD55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7193841" w14:textId="77777777" w:rsidR="007726F6" w:rsidRPr="003A3E72" w:rsidRDefault="007726F6" w:rsidP="00C97500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ID"/>
              </w:rPr>
            </w:pPr>
            <w:proofErr w:type="spellStart"/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Responden</w:t>
            </w:r>
            <w:proofErr w:type="spellEnd"/>
          </w:p>
        </w:tc>
        <w:tc>
          <w:tcPr>
            <w:tcW w:w="709" w:type="dxa"/>
            <w:vAlign w:val="bottom"/>
          </w:tcPr>
          <w:p w14:paraId="0D8FD70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1</w:t>
            </w:r>
          </w:p>
        </w:tc>
        <w:tc>
          <w:tcPr>
            <w:tcW w:w="708" w:type="dxa"/>
            <w:vAlign w:val="bottom"/>
          </w:tcPr>
          <w:p w14:paraId="6238F0F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2</w:t>
            </w:r>
          </w:p>
        </w:tc>
        <w:tc>
          <w:tcPr>
            <w:tcW w:w="709" w:type="dxa"/>
            <w:vAlign w:val="bottom"/>
          </w:tcPr>
          <w:p w14:paraId="3D815A9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3</w:t>
            </w:r>
          </w:p>
        </w:tc>
        <w:tc>
          <w:tcPr>
            <w:tcW w:w="709" w:type="dxa"/>
            <w:vAlign w:val="bottom"/>
          </w:tcPr>
          <w:p w14:paraId="267D66C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4</w:t>
            </w:r>
          </w:p>
        </w:tc>
        <w:tc>
          <w:tcPr>
            <w:tcW w:w="850" w:type="dxa"/>
            <w:vAlign w:val="bottom"/>
          </w:tcPr>
          <w:p w14:paraId="33DC361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5</w:t>
            </w:r>
          </w:p>
        </w:tc>
        <w:tc>
          <w:tcPr>
            <w:tcW w:w="851" w:type="dxa"/>
            <w:vAlign w:val="bottom"/>
          </w:tcPr>
          <w:p w14:paraId="22149FE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6</w:t>
            </w:r>
          </w:p>
        </w:tc>
        <w:tc>
          <w:tcPr>
            <w:tcW w:w="850" w:type="dxa"/>
            <w:vAlign w:val="bottom"/>
          </w:tcPr>
          <w:p w14:paraId="0C46F83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7</w:t>
            </w:r>
          </w:p>
        </w:tc>
        <w:tc>
          <w:tcPr>
            <w:tcW w:w="851" w:type="dxa"/>
            <w:vAlign w:val="bottom"/>
          </w:tcPr>
          <w:p w14:paraId="19AD68F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X4.8</w:t>
            </w:r>
          </w:p>
        </w:tc>
        <w:tc>
          <w:tcPr>
            <w:tcW w:w="850" w:type="dxa"/>
            <w:vAlign w:val="bottom"/>
          </w:tcPr>
          <w:p w14:paraId="2CA19A4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Total</w:t>
            </w:r>
          </w:p>
        </w:tc>
      </w:tr>
      <w:tr w:rsidR="007726F6" w:rsidRPr="004D440E" w14:paraId="77B1C4C0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A74456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</w:t>
            </w:r>
          </w:p>
        </w:tc>
        <w:tc>
          <w:tcPr>
            <w:tcW w:w="709" w:type="dxa"/>
            <w:vAlign w:val="bottom"/>
          </w:tcPr>
          <w:p w14:paraId="1997BDB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6D54DC0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6B8A099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299F4BF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5F31EF5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9B6ACD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010EF8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74C29FF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69803D0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  <w:tr w:rsidR="007726F6" w:rsidRPr="004D440E" w14:paraId="32945144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9D5F514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</w:t>
            </w:r>
          </w:p>
        </w:tc>
        <w:tc>
          <w:tcPr>
            <w:tcW w:w="709" w:type="dxa"/>
            <w:vAlign w:val="bottom"/>
          </w:tcPr>
          <w:p w14:paraId="2027FFD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8" w:type="dxa"/>
            <w:vAlign w:val="bottom"/>
          </w:tcPr>
          <w:p w14:paraId="398FCE6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5CED13D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E1EE63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52728DE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0FBB443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E34D5A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6BF4980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178CE7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  <w:tr w:rsidR="007726F6" w:rsidRPr="004D440E" w14:paraId="24BC88F0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EFE687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3</w:t>
            </w:r>
          </w:p>
        </w:tc>
        <w:tc>
          <w:tcPr>
            <w:tcW w:w="709" w:type="dxa"/>
            <w:vAlign w:val="bottom"/>
          </w:tcPr>
          <w:p w14:paraId="00FB1B2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3C4DE41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1333106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290A305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06EE48E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7E6FE66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5E74D3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3589452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6E2F397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5</w:t>
            </w:r>
          </w:p>
        </w:tc>
      </w:tr>
      <w:tr w:rsidR="007726F6" w:rsidRPr="004D440E" w14:paraId="1625ECA7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FDE18A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4</w:t>
            </w:r>
          </w:p>
        </w:tc>
        <w:tc>
          <w:tcPr>
            <w:tcW w:w="709" w:type="dxa"/>
            <w:vAlign w:val="bottom"/>
          </w:tcPr>
          <w:p w14:paraId="3664CB1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53CFCDC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661538E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573412C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03C19D5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35BCB5F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239CBB0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4EBF417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1A3FA19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40</w:t>
            </w:r>
          </w:p>
        </w:tc>
      </w:tr>
      <w:tr w:rsidR="007726F6" w:rsidRPr="004D440E" w14:paraId="105BAD9E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7F48641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5</w:t>
            </w:r>
          </w:p>
        </w:tc>
        <w:tc>
          <w:tcPr>
            <w:tcW w:w="709" w:type="dxa"/>
            <w:vAlign w:val="bottom"/>
          </w:tcPr>
          <w:p w14:paraId="0ACF3F5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4BBC8F6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709" w:type="dxa"/>
            <w:vAlign w:val="bottom"/>
          </w:tcPr>
          <w:p w14:paraId="1BD6CDE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1AA6863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0178B22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0E57031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3B1D83E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765A53B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024AF31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3</w:t>
            </w:r>
          </w:p>
        </w:tc>
      </w:tr>
      <w:tr w:rsidR="007726F6" w:rsidRPr="004D440E" w14:paraId="071C4E58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820431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6</w:t>
            </w:r>
          </w:p>
        </w:tc>
        <w:tc>
          <w:tcPr>
            <w:tcW w:w="709" w:type="dxa"/>
            <w:vAlign w:val="bottom"/>
          </w:tcPr>
          <w:p w14:paraId="78BABF2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8" w:type="dxa"/>
            <w:vAlign w:val="bottom"/>
          </w:tcPr>
          <w:p w14:paraId="2F43B69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53C0E26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9" w:type="dxa"/>
            <w:vAlign w:val="bottom"/>
          </w:tcPr>
          <w:p w14:paraId="29BB371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0E3CDF0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50458E9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77C691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AD935B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9EF299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0</w:t>
            </w:r>
          </w:p>
        </w:tc>
      </w:tr>
      <w:tr w:rsidR="007726F6" w:rsidRPr="004D440E" w14:paraId="79FF5E7F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3F6456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7</w:t>
            </w:r>
          </w:p>
        </w:tc>
        <w:tc>
          <w:tcPr>
            <w:tcW w:w="709" w:type="dxa"/>
            <w:vAlign w:val="bottom"/>
          </w:tcPr>
          <w:p w14:paraId="79D2876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1CA0FFE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67858B5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93F8DA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662B167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E09AD4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7449FCD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5574F7A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0" w:type="dxa"/>
            <w:vAlign w:val="bottom"/>
          </w:tcPr>
          <w:p w14:paraId="034E9D9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1</w:t>
            </w:r>
          </w:p>
        </w:tc>
      </w:tr>
      <w:tr w:rsidR="007726F6" w:rsidRPr="004D440E" w14:paraId="2AC0F58F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4D92F64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8</w:t>
            </w:r>
          </w:p>
        </w:tc>
        <w:tc>
          <w:tcPr>
            <w:tcW w:w="709" w:type="dxa"/>
            <w:vAlign w:val="bottom"/>
          </w:tcPr>
          <w:p w14:paraId="2AFBE67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1CC56CF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5CF17A9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36F81A2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670FAE8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5FA6FD2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44BB7E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07DA41B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5B175FB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  <w:tr w:rsidR="007726F6" w:rsidRPr="004D440E" w14:paraId="6C06B367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7993A41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9</w:t>
            </w:r>
          </w:p>
        </w:tc>
        <w:tc>
          <w:tcPr>
            <w:tcW w:w="709" w:type="dxa"/>
            <w:vAlign w:val="bottom"/>
          </w:tcPr>
          <w:p w14:paraId="5C5C982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674596A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73B2B03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291ECC0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D85FC3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382A85E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0" w:type="dxa"/>
            <w:vAlign w:val="bottom"/>
          </w:tcPr>
          <w:p w14:paraId="525EDAC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BFC26E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36CB27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1</w:t>
            </w:r>
          </w:p>
        </w:tc>
      </w:tr>
      <w:tr w:rsidR="007726F6" w:rsidRPr="004D440E" w14:paraId="748BBEF2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81D5726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0</w:t>
            </w:r>
          </w:p>
        </w:tc>
        <w:tc>
          <w:tcPr>
            <w:tcW w:w="709" w:type="dxa"/>
            <w:vAlign w:val="bottom"/>
          </w:tcPr>
          <w:p w14:paraId="78A539D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75A8388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518C999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19ECD88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2E3C508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5AE9DA1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586104D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D038D7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2C55D9A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8</w:t>
            </w:r>
          </w:p>
        </w:tc>
      </w:tr>
      <w:tr w:rsidR="007726F6" w:rsidRPr="004D440E" w14:paraId="303E1B1E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0293D9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1</w:t>
            </w:r>
          </w:p>
        </w:tc>
        <w:tc>
          <w:tcPr>
            <w:tcW w:w="709" w:type="dxa"/>
            <w:vAlign w:val="bottom"/>
          </w:tcPr>
          <w:p w14:paraId="392D282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146AD0B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60D4CC5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5EAF649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09B1F56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0B204B6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70F8B5B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05FC90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0" w:type="dxa"/>
            <w:vAlign w:val="bottom"/>
          </w:tcPr>
          <w:p w14:paraId="45B0F1E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4</w:t>
            </w:r>
          </w:p>
        </w:tc>
      </w:tr>
      <w:tr w:rsidR="007726F6" w:rsidRPr="004D440E" w14:paraId="6D9576E9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9A317B4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2</w:t>
            </w:r>
          </w:p>
        </w:tc>
        <w:tc>
          <w:tcPr>
            <w:tcW w:w="709" w:type="dxa"/>
            <w:vAlign w:val="bottom"/>
          </w:tcPr>
          <w:p w14:paraId="60D12B0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536BC4A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68649EE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7730C20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24909D0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5AE3D8A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71FB355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4D3B218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0" w:type="dxa"/>
            <w:vAlign w:val="bottom"/>
          </w:tcPr>
          <w:p w14:paraId="7083064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4</w:t>
            </w:r>
          </w:p>
        </w:tc>
      </w:tr>
      <w:tr w:rsidR="007726F6" w:rsidRPr="004D440E" w14:paraId="5C75C968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9FFB8A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lastRenderedPageBreak/>
              <w:t>13</w:t>
            </w:r>
          </w:p>
        </w:tc>
        <w:tc>
          <w:tcPr>
            <w:tcW w:w="709" w:type="dxa"/>
            <w:vAlign w:val="bottom"/>
          </w:tcPr>
          <w:p w14:paraId="025C1A8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8" w:type="dxa"/>
            <w:vAlign w:val="bottom"/>
          </w:tcPr>
          <w:p w14:paraId="2271FBB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9" w:type="dxa"/>
            <w:vAlign w:val="bottom"/>
          </w:tcPr>
          <w:p w14:paraId="09D36DF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F2D465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56F11DC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7B10136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32C5A53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63603BC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0" w:type="dxa"/>
            <w:vAlign w:val="bottom"/>
          </w:tcPr>
          <w:p w14:paraId="7DE1DA0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3</w:t>
            </w:r>
          </w:p>
        </w:tc>
      </w:tr>
      <w:tr w:rsidR="007726F6" w:rsidRPr="004D440E" w14:paraId="07665CA3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DBC81A9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4</w:t>
            </w:r>
          </w:p>
        </w:tc>
        <w:tc>
          <w:tcPr>
            <w:tcW w:w="709" w:type="dxa"/>
            <w:vAlign w:val="bottom"/>
          </w:tcPr>
          <w:p w14:paraId="33C6F2E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726279B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46E33DF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16CDDFD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7311E9A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13E0A6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422F88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CA603D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7EE98B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  <w:tr w:rsidR="007726F6" w:rsidRPr="004D440E" w14:paraId="0B65596A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CFC81BF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5</w:t>
            </w:r>
          </w:p>
        </w:tc>
        <w:tc>
          <w:tcPr>
            <w:tcW w:w="709" w:type="dxa"/>
            <w:vAlign w:val="bottom"/>
          </w:tcPr>
          <w:p w14:paraId="7E0A86D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74E44CC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7563858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6066E4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FC1525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768198F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64D5499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6575F3C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79173BF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6</w:t>
            </w:r>
          </w:p>
        </w:tc>
      </w:tr>
      <w:tr w:rsidR="007726F6" w:rsidRPr="004D440E" w14:paraId="0141588F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A23FEC4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6</w:t>
            </w:r>
          </w:p>
        </w:tc>
        <w:tc>
          <w:tcPr>
            <w:tcW w:w="709" w:type="dxa"/>
            <w:vAlign w:val="bottom"/>
          </w:tcPr>
          <w:p w14:paraId="61F1751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8" w:type="dxa"/>
            <w:vAlign w:val="bottom"/>
          </w:tcPr>
          <w:p w14:paraId="07254BD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9" w:type="dxa"/>
            <w:vAlign w:val="bottom"/>
          </w:tcPr>
          <w:p w14:paraId="3CDC680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6E90A3D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DEA8F9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6A93E3C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0" w:type="dxa"/>
            <w:vAlign w:val="bottom"/>
          </w:tcPr>
          <w:p w14:paraId="46964B8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0EDBFB5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8452FA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29</w:t>
            </w:r>
          </w:p>
        </w:tc>
      </w:tr>
      <w:tr w:rsidR="007726F6" w:rsidRPr="004D440E" w14:paraId="71ECFE18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2EF1F5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7</w:t>
            </w:r>
          </w:p>
        </w:tc>
        <w:tc>
          <w:tcPr>
            <w:tcW w:w="709" w:type="dxa"/>
            <w:vAlign w:val="bottom"/>
          </w:tcPr>
          <w:p w14:paraId="6A92520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0A62B54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9" w:type="dxa"/>
            <w:vAlign w:val="bottom"/>
          </w:tcPr>
          <w:p w14:paraId="07D16EF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89AAB1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0A31F8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1" w:type="dxa"/>
            <w:vAlign w:val="bottom"/>
          </w:tcPr>
          <w:p w14:paraId="7CFE178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3ADA3FF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61D47BA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F97E9B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1</w:t>
            </w:r>
          </w:p>
        </w:tc>
      </w:tr>
      <w:tr w:rsidR="007726F6" w:rsidRPr="004D440E" w14:paraId="0A8D61E3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BDCD3E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8</w:t>
            </w:r>
          </w:p>
        </w:tc>
        <w:tc>
          <w:tcPr>
            <w:tcW w:w="709" w:type="dxa"/>
            <w:vAlign w:val="bottom"/>
          </w:tcPr>
          <w:p w14:paraId="51BA486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7279023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2757E86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727B963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0A3E1A1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0B7CA07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47254F4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7D5EF9E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FA726E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  <w:tr w:rsidR="007726F6" w:rsidRPr="004D440E" w14:paraId="6CDB4431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CF10AB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19</w:t>
            </w:r>
          </w:p>
        </w:tc>
        <w:tc>
          <w:tcPr>
            <w:tcW w:w="709" w:type="dxa"/>
            <w:vAlign w:val="bottom"/>
          </w:tcPr>
          <w:p w14:paraId="76360D9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8" w:type="dxa"/>
            <w:vAlign w:val="bottom"/>
          </w:tcPr>
          <w:p w14:paraId="12B4295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24A3574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9" w:type="dxa"/>
            <w:vAlign w:val="bottom"/>
          </w:tcPr>
          <w:p w14:paraId="2957589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6EE7BF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1" w:type="dxa"/>
            <w:vAlign w:val="bottom"/>
          </w:tcPr>
          <w:p w14:paraId="5617584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58A34F1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0C1D623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5E4DE1C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1</w:t>
            </w:r>
          </w:p>
        </w:tc>
      </w:tr>
      <w:tr w:rsidR="007726F6" w:rsidRPr="004D440E" w14:paraId="46DC35B2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2D3EEC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0</w:t>
            </w:r>
          </w:p>
        </w:tc>
        <w:tc>
          <w:tcPr>
            <w:tcW w:w="709" w:type="dxa"/>
            <w:vAlign w:val="bottom"/>
          </w:tcPr>
          <w:p w14:paraId="077C468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45AB452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56897A6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732AB8C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4900B7C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3B978B1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3FBFA88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36B02AB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F637DC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7</w:t>
            </w:r>
          </w:p>
        </w:tc>
      </w:tr>
      <w:tr w:rsidR="007726F6" w:rsidRPr="004D440E" w14:paraId="5C08668A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904CCAD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1</w:t>
            </w:r>
          </w:p>
        </w:tc>
        <w:tc>
          <w:tcPr>
            <w:tcW w:w="709" w:type="dxa"/>
            <w:vAlign w:val="bottom"/>
          </w:tcPr>
          <w:p w14:paraId="182CC89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0918F89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1E06871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7B7A227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7896BF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0E001E9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5A1D58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1C8A6E7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05BDC3A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4</w:t>
            </w:r>
          </w:p>
        </w:tc>
      </w:tr>
      <w:tr w:rsidR="007726F6" w:rsidRPr="004D440E" w14:paraId="59FB4ABC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95299CB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2</w:t>
            </w:r>
          </w:p>
        </w:tc>
        <w:tc>
          <w:tcPr>
            <w:tcW w:w="709" w:type="dxa"/>
            <w:vAlign w:val="bottom"/>
          </w:tcPr>
          <w:p w14:paraId="00E2DC8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1A333AC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3A63ABC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1CC2E14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7B4A38D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697453B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EBCA72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1665D0A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5B013FD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8</w:t>
            </w:r>
          </w:p>
        </w:tc>
      </w:tr>
      <w:tr w:rsidR="007726F6" w:rsidRPr="004D440E" w14:paraId="53F1B186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86F0583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3</w:t>
            </w:r>
          </w:p>
        </w:tc>
        <w:tc>
          <w:tcPr>
            <w:tcW w:w="709" w:type="dxa"/>
            <w:vAlign w:val="bottom"/>
          </w:tcPr>
          <w:p w14:paraId="763325B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708" w:type="dxa"/>
            <w:vAlign w:val="bottom"/>
          </w:tcPr>
          <w:p w14:paraId="2339CC7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7B66EBD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367290C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64296E9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2485B06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7CDA68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67796E1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3881504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5</w:t>
            </w:r>
          </w:p>
        </w:tc>
      </w:tr>
      <w:tr w:rsidR="007726F6" w:rsidRPr="004D440E" w14:paraId="75F0C588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A343393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  <w:tc>
          <w:tcPr>
            <w:tcW w:w="709" w:type="dxa"/>
            <w:vAlign w:val="bottom"/>
          </w:tcPr>
          <w:p w14:paraId="3FAB7CB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30DBA0E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74B817B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55723C2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1A7B072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7CCD37B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67DFEA5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142E94C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5A0E697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40</w:t>
            </w:r>
          </w:p>
        </w:tc>
      </w:tr>
      <w:tr w:rsidR="007726F6" w:rsidRPr="004D440E" w14:paraId="1976508F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0D6E14D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5</w:t>
            </w:r>
          </w:p>
        </w:tc>
        <w:tc>
          <w:tcPr>
            <w:tcW w:w="709" w:type="dxa"/>
            <w:vAlign w:val="bottom"/>
          </w:tcPr>
          <w:p w14:paraId="3E8E1A3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6C90A89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4A179D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41CACDE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1C499FE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4F887FB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42977F2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48F6749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1E42BE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  <w:tr w:rsidR="007726F6" w:rsidRPr="004D440E" w14:paraId="0BA0D09B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AFD4488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6</w:t>
            </w:r>
          </w:p>
        </w:tc>
        <w:tc>
          <w:tcPr>
            <w:tcW w:w="709" w:type="dxa"/>
            <w:vAlign w:val="bottom"/>
          </w:tcPr>
          <w:p w14:paraId="113AF34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1D944EA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5D9A1E4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7C8974A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404DB84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00A2AAC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50" w:type="dxa"/>
            <w:vAlign w:val="bottom"/>
          </w:tcPr>
          <w:p w14:paraId="7B7F206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570A4C5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4120351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7</w:t>
            </w:r>
          </w:p>
        </w:tc>
      </w:tr>
      <w:tr w:rsidR="007726F6" w:rsidRPr="004D440E" w14:paraId="1CCA0E04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36F6E5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  <w:tc>
          <w:tcPr>
            <w:tcW w:w="709" w:type="dxa"/>
            <w:vAlign w:val="bottom"/>
          </w:tcPr>
          <w:p w14:paraId="54E9345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11897F3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62E22EC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1A2890C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1472D5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42A4010E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8C95FB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506A8D7B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2C28DE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  <w:tr w:rsidR="007726F6" w:rsidRPr="004D440E" w14:paraId="4C7BA74E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E886D0C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  <w:tc>
          <w:tcPr>
            <w:tcW w:w="709" w:type="dxa"/>
            <w:vAlign w:val="bottom"/>
          </w:tcPr>
          <w:p w14:paraId="22CC24A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0CA7C6FC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1B8965A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10C67D2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53F79BB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5D1D665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4BEBF90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36BCC70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032C1058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5</w:t>
            </w:r>
          </w:p>
        </w:tc>
      </w:tr>
      <w:tr w:rsidR="007726F6" w:rsidRPr="004D440E" w14:paraId="6E1A5987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ECE430A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  <w:tc>
          <w:tcPr>
            <w:tcW w:w="709" w:type="dxa"/>
            <w:vAlign w:val="bottom"/>
          </w:tcPr>
          <w:p w14:paraId="09EEB01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8" w:type="dxa"/>
            <w:vAlign w:val="bottom"/>
          </w:tcPr>
          <w:p w14:paraId="24E6844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3A6D5F6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709" w:type="dxa"/>
            <w:vAlign w:val="bottom"/>
          </w:tcPr>
          <w:p w14:paraId="10F2A4F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47AEDBA3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1A2CE27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46F9D34A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792B9DB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850" w:type="dxa"/>
            <w:vAlign w:val="bottom"/>
          </w:tcPr>
          <w:p w14:paraId="194E5B89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40</w:t>
            </w:r>
          </w:p>
        </w:tc>
      </w:tr>
      <w:tr w:rsidR="007726F6" w:rsidRPr="004D440E" w14:paraId="3A3BB121" w14:textId="77777777" w:rsidTr="007726F6">
        <w:trPr>
          <w:trHeight w:val="278"/>
        </w:trPr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3E98A2E" w14:textId="77777777" w:rsidR="007726F6" w:rsidRPr="003A3E72" w:rsidRDefault="007726F6" w:rsidP="00C975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3A3E72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  <w:tc>
          <w:tcPr>
            <w:tcW w:w="709" w:type="dxa"/>
            <w:vAlign w:val="bottom"/>
          </w:tcPr>
          <w:p w14:paraId="3166BD2F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8" w:type="dxa"/>
            <w:vAlign w:val="bottom"/>
          </w:tcPr>
          <w:p w14:paraId="4D748FF0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0BC2B831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709" w:type="dxa"/>
            <w:vAlign w:val="bottom"/>
          </w:tcPr>
          <w:p w14:paraId="4820E6A6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313D46A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6CC07B4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2C503D1D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1" w:type="dxa"/>
            <w:vAlign w:val="bottom"/>
          </w:tcPr>
          <w:p w14:paraId="1D454845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50" w:type="dxa"/>
            <w:vAlign w:val="bottom"/>
          </w:tcPr>
          <w:p w14:paraId="05F24487" w14:textId="77777777" w:rsidR="007726F6" w:rsidRPr="004D440E" w:rsidRDefault="007726F6" w:rsidP="00C97500">
            <w:pPr>
              <w:rPr>
                <w:rFonts w:ascii="Times New Roman" w:eastAsia="Times New Roman" w:hAnsi="Times New Roman" w:cs="Times New Roman"/>
                <w:lang w:eastAsia="en-ID"/>
              </w:rPr>
            </w:pPr>
            <w:r w:rsidRPr="004D440E">
              <w:rPr>
                <w:rFonts w:ascii="Times New Roman" w:hAnsi="Times New Roman" w:cs="Times New Roman"/>
              </w:rPr>
              <w:t>32</w:t>
            </w:r>
          </w:p>
        </w:tc>
      </w:tr>
    </w:tbl>
    <w:p w14:paraId="7E882AA0" w14:textId="77777777" w:rsidR="007726F6" w:rsidRPr="007726F6" w:rsidRDefault="007726F6" w:rsidP="007726F6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BF2F9A9" w14:textId="1360BF75" w:rsidR="001161FE" w:rsidRDefault="001161F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3416041" w14:textId="308508F1" w:rsidR="001161FE" w:rsidRDefault="001161F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C1DF1A" w14:textId="2E9850B8" w:rsidR="008C130E" w:rsidRDefault="008C130E" w:rsidP="00A7653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45D7F88" w14:textId="77777777" w:rsidR="00F741DF" w:rsidRDefault="00F741DF" w:rsidP="00A7653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84D5D1F" w14:textId="77777777" w:rsidR="00F741DF" w:rsidRDefault="00F741DF" w:rsidP="00A7653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F117A97" w14:textId="77777777" w:rsidR="00F741DF" w:rsidRDefault="00F741DF" w:rsidP="00A7653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0CE7785" w14:textId="08369C86" w:rsidR="0040033C" w:rsidRDefault="0040033C" w:rsidP="00A7653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</w:t>
      </w:r>
      <w:bookmarkStart w:id="2" w:name="_GoBack"/>
      <w:bookmarkEnd w:id="2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iran 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5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4F49096B" w14:textId="07EFF3CB" w:rsidR="005049FE" w:rsidRDefault="0040033C" w:rsidP="005049F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</w:t>
      </w:r>
      <w:r w:rsidR="005049FE"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proofErr w:type="spellEnd"/>
    </w:p>
    <w:p w14:paraId="7A6E2875" w14:textId="5FEC7772" w:rsidR="0040033C" w:rsidRPr="005049FE" w:rsidRDefault="005049FE" w:rsidP="005049FE">
      <w:pPr>
        <w:pStyle w:val="ListParagraph"/>
        <w:widowControl w:val="0"/>
        <w:numPr>
          <w:ilvl w:val="0"/>
          <w:numId w:val="109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VALIDITAS </w:t>
      </w:r>
      <w:r w:rsidRPr="005049FE">
        <w:rPr>
          <w:rFonts w:ascii="Times New Roman" w:hAnsi="Times New Roman" w:cs="Times New Roman"/>
          <w:b/>
          <w:bCs/>
          <w:sz w:val="24"/>
          <w:szCs w:val="24"/>
          <w:lang w:val="en-US"/>
        </w:rPr>
        <w:t>K</w:t>
      </w:r>
      <w:r w:rsidR="0040033C" w:rsidRPr="005049FE">
        <w:rPr>
          <w:rFonts w:ascii="Times New Roman" w:hAnsi="Times New Roman" w:cs="Times New Roman"/>
          <w:b/>
          <w:bCs/>
          <w:sz w:val="24"/>
          <w:szCs w:val="24"/>
          <w:lang w:val="en-US"/>
        </w:rPr>
        <w:t>EPUASAN PELANGGAN (Y)</w:t>
      </w:r>
    </w:p>
    <w:tbl>
      <w:tblPr>
        <w:tblW w:w="9853" w:type="dxa"/>
        <w:tblInd w:w="-127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16"/>
        <w:gridCol w:w="1401"/>
        <w:gridCol w:w="721"/>
        <w:gridCol w:w="721"/>
        <w:gridCol w:w="721"/>
        <w:gridCol w:w="721"/>
        <w:gridCol w:w="721"/>
        <w:gridCol w:w="721"/>
        <w:gridCol w:w="616"/>
        <w:gridCol w:w="825"/>
        <w:gridCol w:w="721"/>
        <w:gridCol w:w="721"/>
        <w:gridCol w:w="721"/>
        <w:gridCol w:w="6"/>
      </w:tblGrid>
      <w:tr w:rsidR="0040033C" w:rsidRPr="005F1474" w14:paraId="4A29D96E" w14:textId="77777777" w:rsidTr="005F1474">
        <w:trPr>
          <w:cantSplit/>
          <w:trHeight w:val="340"/>
        </w:trPr>
        <w:tc>
          <w:tcPr>
            <w:tcW w:w="9853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F13156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Correlations</w:t>
            </w:r>
          </w:p>
        </w:tc>
      </w:tr>
      <w:tr w:rsidR="0040033C" w:rsidRPr="005F1474" w14:paraId="6DE4F615" w14:textId="77777777" w:rsidTr="005F1474">
        <w:trPr>
          <w:gridAfter w:val="1"/>
          <w:wAfter w:w="5" w:type="dxa"/>
          <w:cantSplit/>
          <w:trHeight w:val="322"/>
        </w:trPr>
        <w:tc>
          <w:tcPr>
            <w:tcW w:w="191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2871AE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420679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1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A31D00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2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405CE9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3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DD460D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4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793B89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5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91EA58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6</w:t>
            </w:r>
          </w:p>
        </w:tc>
        <w:tc>
          <w:tcPr>
            <w:tcW w:w="61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7C0BF8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7</w:t>
            </w:r>
          </w:p>
        </w:tc>
        <w:tc>
          <w:tcPr>
            <w:tcW w:w="8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8805A3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8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F119DF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9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1E6BA9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10</w:t>
            </w:r>
          </w:p>
        </w:tc>
        <w:tc>
          <w:tcPr>
            <w:tcW w:w="721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B9212B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40033C" w:rsidRPr="005F1474" w14:paraId="7077B48E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3C16A4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1</w:t>
            </w:r>
          </w:p>
        </w:tc>
        <w:tc>
          <w:tcPr>
            <w:tcW w:w="140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E17204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3F032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68356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80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D5622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52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23FCD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A7893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7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46E26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61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68A62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8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BB992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EF960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40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5C80F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11</w:t>
            </w:r>
          </w:p>
        </w:tc>
        <w:tc>
          <w:tcPr>
            <w:tcW w:w="7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1CC2A1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71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0033C" w:rsidRPr="005F1474" w14:paraId="6AC259E9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B56A39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CFE44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3763A2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A1143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91C1C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2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C488F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C6A40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9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8F5A8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912A3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6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0E324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5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AC095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EF1AE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95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CE726A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</w:tr>
      <w:tr w:rsidR="0040033C" w:rsidRPr="005F1474" w14:paraId="4B8F14D3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D0034E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FA8C6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5E87F3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65453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1DE9F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A6448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A0FDE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38C26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87F56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DEBC3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E7B2F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C8B86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056C34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43BC295F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1EB0C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2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371939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390AD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8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627A8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0285D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D6A22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1708A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B3FD1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74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01DA1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9543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BFA47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15E3D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1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ED385A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0033C" w:rsidRPr="005F1474" w14:paraId="088171DD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48BEE2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73C942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0B8BC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4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7FE50A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69A83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8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67BFC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9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3598D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3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35AF5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59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93CB9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F6EBF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65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C69FA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E84D8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1F2BE7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40033C" w:rsidRPr="005F1474" w14:paraId="2EFBBF14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8F9D95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414B9D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A29A2D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595EC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970E5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0D924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12E2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45097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87FFC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6D4DD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4F059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967AA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6ED0C3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6FEF4F4D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ADE353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3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9AC356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889F2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5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4DAD7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04D7C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D7629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EEC8A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954BB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71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85C40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1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BD3A1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6B965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739B1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310A0A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78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0033C" w:rsidRPr="005F1474" w14:paraId="4DEDE756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AC21EC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422AD9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6ABE7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2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19CD0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8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3DC1BD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45F0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90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5E15D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78967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708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3170B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64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BE886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94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84BD4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5E140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334069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</w:tr>
      <w:tr w:rsidR="0040033C" w:rsidRPr="005F1474" w14:paraId="28569B81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AD09A3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B9373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F88809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B9F68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32579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56A2C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AEA5B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187B5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41210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9D1AF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20D85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1759B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4D8B2F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6FF3D2C1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D985B5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4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F3CF6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69476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E4833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89F40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63625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C1A85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8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63AC3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D2333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3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0477D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75396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292D1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5B4B0E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64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0033C" w:rsidRPr="005F1474" w14:paraId="59E366A0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7E9167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0FEA3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98F3C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CC20A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9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0DBC4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90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EFDA5B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CA81B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DE500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B0BF2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87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A25EB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19403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C169B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E01E60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40033C" w:rsidRPr="005F1474" w14:paraId="090645A5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3E4E32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EEB905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E0CF10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88A0B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8B802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BF231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11C0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8D95C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B8E88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BCB9E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35150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75AC2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05932F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63EAED1B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0AA78B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5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E62A5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F45E3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CE7C4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4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82A10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67B52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8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9E44F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C83B0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16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8D551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05E2C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1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DA494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3935B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3CE143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0033C" w:rsidRPr="005F1474" w14:paraId="6CD751C8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696FE3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9A2B8C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968FD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9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1A03A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3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09F20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960B3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13A458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8A3D7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932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65982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8C309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9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320CA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8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1CCBD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5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CC5018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40033C" w:rsidRPr="005F1474" w14:paraId="2D1D6BF9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B694E0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1E363C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B78493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9EE24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A5CC43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E16CA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12B69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F26F0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99582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D77B0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97917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B528F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4F2AE8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5EC3AB37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CC3F28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6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3BA19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B336C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498C7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74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9DB99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7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4ECC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5D81B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1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460C0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47DAA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126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9D2E4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048D2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A77EE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3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3BB980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0033C" w:rsidRPr="005F1474" w14:paraId="68DB1118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38C4E0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9AFFE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56DBD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3D7C8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5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E05A8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708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FDF26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49B2A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93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956E0C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FAB3D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08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D1649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9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0CE4E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B52E0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6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2B4B04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</w:tr>
      <w:tr w:rsidR="0040033C" w:rsidRPr="005F1474" w14:paraId="4C4E48D8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2BB13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23B7B1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EEE7DA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56FDA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4ED4C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45A4B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CDEDA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24125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E05D3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63BC2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35E31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5672D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47FF7B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72B99C9C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24D76D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7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D5C17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AFF1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C8020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035C2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F31D4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B645B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9C738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126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093FB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DD128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1C01A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5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79651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C2857B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39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0033C" w:rsidRPr="005F1474" w14:paraId="35F7B625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5B9EF0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914B29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14482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20352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A46CE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64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F332F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8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F7CF8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E2448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08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76C46A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E09EA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4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329EB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76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00BC7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34AC1C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</w:tr>
      <w:tr w:rsidR="0040033C" w:rsidRPr="005F1474" w14:paraId="7502571D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1389A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9487D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82BF12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D08D1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C260B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05E5E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51FEC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A7D7A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0A21A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BAC02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6AEEB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53B13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6C1D48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6ECB28B6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5D4F63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Y8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F6471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111BB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61DCD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62841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71571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27022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1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8B0C4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2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62E5C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15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15989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8B095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F2CCA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2A3539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38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0033C" w:rsidRPr="005F1474" w14:paraId="05A058F5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2E5D24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5C14A9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58017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5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3D04F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65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F3CC7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94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F9056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50DBC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9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0BD38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93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BDEBE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45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60F05C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5DAAD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6FC42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FC437D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40033C" w:rsidRPr="005F1474" w14:paraId="06423171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381548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395326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DBBBEC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92FA4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98B77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C3D84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4CF98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0D92C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C5856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9AE24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E8C52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DFEB1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44BAD4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2A449314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46F709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9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23E9DE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3C935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4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D441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59741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C701A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4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981E9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0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DA716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3D617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57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D2203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2C0C4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E0794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87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D9A79E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5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0033C" w:rsidRPr="005F1474" w14:paraId="1C13985B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CB243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339CD9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90F1C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9708B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358C7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5AE8C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A2016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8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1D7D4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5CD07C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765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B6F2E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29130D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0B159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F48849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40033C" w:rsidRPr="005F1474" w14:paraId="50E1CF37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6C8AC8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8EBBB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DC40FB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9B5D6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5A4F2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9B106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D1816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5E56E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380FB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BFDAB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3756C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09137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D3DA4A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58AA6744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1D74E3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Y10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DF862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29F2D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1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55F1D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1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2B360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C530A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E7EBF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53CA7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-.032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8AA3A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45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B5EE0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7955A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87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D738E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CAF35A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0033C" w:rsidRPr="005F1474" w14:paraId="7E0A5372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C48718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36EE2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5B1FE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953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E4345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B9C44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AABDB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0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3DEA7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5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593CF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867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847FC2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192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261FE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A1AB8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53DCA4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E870CF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0033C" w:rsidRPr="005F1474" w14:paraId="78C72527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30412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41A32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41E065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E5D70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75F8F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DCC6A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BE44A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5D36F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11F88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77E3E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6EF81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30F20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DC20F0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1D102BCB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AE9506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BEC71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E90D0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71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A6BF6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09D32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378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F60E8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64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9833F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1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0DC22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DD1F1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439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FE8A8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38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160ADB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555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AB3FE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 w:rsidRPr="005F14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DBFAB01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40033C" w:rsidRPr="005F1474" w14:paraId="39ED2CDE" w14:textId="77777777" w:rsidTr="005F1474">
        <w:trPr>
          <w:gridAfter w:val="1"/>
          <w:wAfter w:w="6" w:type="dxa"/>
          <w:cantSplit/>
          <w:trHeight w:val="358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06CC9D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87EE5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CF19A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190A25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A6F06E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626E4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2D43C0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8D122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FEA0E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70DC5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C20EE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2CC8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0D2E07C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0033C" w:rsidRPr="005F1474" w14:paraId="67FCC799" w14:textId="77777777" w:rsidTr="005F1474">
        <w:trPr>
          <w:gridAfter w:val="1"/>
          <w:wAfter w:w="6" w:type="dxa"/>
          <w:cantSplit/>
          <w:trHeight w:val="340"/>
        </w:trPr>
        <w:tc>
          <w:tcPr>
            <w:tcW w:w="517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ADF16B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0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B78458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21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010F37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559BDE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ED7294D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F58357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608869A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0209066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1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C505359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09A634F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DE0AFC8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FC45C94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B207A3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0033C" w:rsidRPr="005F1474" w14:paraId="071D277A" w14:textId="77777777" w:rsidTr="005F1474">
        <w:trPr>
          <w:cantSplit/>
          <w:trHeight w:val="340"/>
        </w:trPr>
        <w:tc>
          <w:tcPr>
            <w:tcW w:w="9853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78226F3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40033C" w:rsidRPr="005F1474" w14:paraId="40CDCF45" w14:textId="77777777" w:rsidTr="005F1474">
        <w:trPr>
          <w:cantSplit/>
          <w:trHeight w:val="340"/>
        </w:trPr>
        <w:tc>
          <w:tcPr>
            <w:tcW w:w="9853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48015B7" w14:textId="77777777" w:rsidR="0040033C" w:rsidRPr="005F1474" w:rsidRDefault="0040033C" w:rsidP="0040033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F1474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6E534B1B" w14:textId="77777777" w:rsidR="00CF1F4D" w:rsidRDefault="00CF1F4D" w:rsidP="00CF1F4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11EB33B" w14:textId="68775732" w:rsidR="001161FE" w:rsidRPr="00CF1F4D" w:rsidRDefault="001161FE" w:rsidP="00CF1F4D">
      <w:pPr>
        <w:pStyle w:val="ListParagraph"/>
        <w:widowControl w:val="0"/>
        <w:numPr>
          <w:ilvl w:val="1"/>
          <w:numId w:val="17"/>
        </w:numPr>
        <w:autoSpaceDE w:val="0"/>
        <w:autoSpaceDN w:val="0"/>
        <w:adjustRightInd w:val="0"/>
        <w:spacing w:line="480" w:lineRule="auto"/>
        <w:ind w:left="142" w:hanging="284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F1F4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VALIDITAS </w:t>
      </w:r>
      <w:r w:rsidRPr="00F741D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RESPONSIVENESS</w:t>
      </w:r>
      <w:r w:rsidR="005049FE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5049FE">
        <w:rPr>
          <w:rFonts w:ascii="Times New Roman" w:hAnsi="Times New Roman" w:cs="Times New Roman"/>
          <w:b/>
          <w:bCs/>
          <w:sz w:val="24"/>
          <w:szCs w:val="24"/>
          <w:lang w:val="en-US"/>
        </w:rPr>
        <w:t>(X1)</w:t>
      </w:r>
    </w:p>
    <w:tbl>
      <w:tblPr>
        <w:tblW w:w="808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8"/>
        <w:gridCol w:w="1624"/>
        <w:gridCol w:w="836"/>
        <w:gridCol w:w="837"/>
        <w:gridCol w:w="837"/>
        <w:gridCol w:w="837"/>
        <w:gridCol w:w="837"/>
        <w:gridCol w:w="837"/>
        <w:gridCol w:w="842"/>
      </w:tblGrid>
      <w:tr w:rsidR="001161FE" w:rsidRPr="001161FE" w14:paraId="34ADAF12" w14:textId="77777777" w:rsidTr="001161FE">
        <w:trPr>
          <w:cantSplit/>
          <w:trHeight w:val="352"/>
        </w:trPr>
        <w:tc>
          <w:tcPr>
            <w:tcW w:w="808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3B43DA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161FE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1161FE" w:rsidRPr="001161FE" w14:paraId="5FD1441D" w14:textId="77777777" w:rsidTr="001161FE">
        <w:trPr>
          <w:cantSplit/>
          <w:trHeight w:val="331"/>
        </w:trPr>
        <w:tc>
          <w:tcPr>
            <w:tcW w:w="222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622197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538CA0E" w14:textId="78FDD391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EAC6406" w14:textId="6E65D2E6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8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860FBF" w14:textId="0C144393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8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016FCDD" w14:textId="0BBC6271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4</w:t>
            </w:r>
          </w:p>
        </w:tc>
        <w:tc>
          <w:tcPr>
            <w:tcW w:w="8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CEF6209" w14:textId="441445A4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5</w:t>
            </w:r>
          </w:p>
        </w:tc>
        <w:tc>
          <w:tcPr>
            <w:tcW w:w="8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690AC23" w14:textId="692C5E28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6</w:t>
            </w:r>
          </w:p>
        </w:tc>
        <w:tc>
          <w:tcPr>
            <w:tcW w:w="83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728B5C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1161FE" w:rsidRPr="001161FE" w14:paraId="48CA6C62" w14:textId="77777777" w:rsidTr="001161FE">
        <w:trPr>
          <w:cantSplit/>
          <w:trHeight w:val="352"/>
        </w:trPr>
        <w:tc>
          <w:tcPr>
            <w:tcW w:w="598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A2F03AB" w14:textId="37A08D42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62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ACAFF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3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E8099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C41AB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77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413E1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F8A66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142B9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D8EA7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33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8A8A4E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1161FE" w:rsidRPr="001161FE" w14:paraId="69A3BF57" w14:textId="77777777" w:rsidTr="001161FE">
        <w:trPr>
          <w:cantSplit/>
          <w:trHeight w:val="352"/>
        </w:trPr>
        <w:tc>
          <w:tcPr>
            <w:tcW w:w="59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8ACD63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A334C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52BA71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B68C3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2E699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9645A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FB42E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418D7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DDC5B3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1161FE" w:rsidRPr="001161FE" w14:paraId="3481677D" w14:textId="77777777" w:rsidTr="001161FE">
        <w:trPr>
          <w:cantSplit/>
          <w:trHeight w:val="375"/>
        </w:trPr>
        <w:tc>
          <w:tcPr>
            <w:tcW w:w="59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9F06A8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734D6C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11F65A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8CAD9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EB2F9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8EDD7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D253D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E6B7B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421ECA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1161FE" w:rsidRPr="001161FE" w14:paraId="2E186047" w14:textId="77777777" w:rsidTr="001161FE">
        <w:trPr>
          <w:cantSplit/>
          <w:trHeight w:val="331"/>
        </w:trPr>
        <w:tc>
          <w:tcPr>
            <w:tcW w:w="59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36BFA8E" w14:textId="38A7B87D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077F2C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A88F6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77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936D7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DA52E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94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AB535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43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AA02E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3E5C3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578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C6587D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79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1161FE" w:rsidRPr="001161FE" w14:paraId="0B093F21" w14:textId="77777777" w:rsidTr="001161FE">
        <w:trPr>
          <w:cantSplit/>
          <w:trHeight w:val="375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832473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E3683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20FDD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2B6D30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C9CC8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B7C73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63163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576E5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8316C0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1161FE" w:rsidRPr="001161FE" w14:paraId="0B4AA726" w14:textId="77777777" w:rsidTr="001161FE">
        <w:trPr>
          <w:cantSplit/>
          <w:trHeight w:val="352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CC7838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D0D577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3E0408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18308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0B128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D16F5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A981A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E0833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517C0C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1161FE" w:rsidRPr="001161FE" w14:paraId="0615DDA4" w14:textId="77777777" w:rsidTr="001161FE">
        <w:trPr>
          <w:cantSplit/>
          <w:trHeight w:val="352"/>
        </w:trPr>
        <w:tc>
          <w:tcPr>
            <w:tcW w:w="59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9FB1A05" w14:textId="3C37E1CB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1221B0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73433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E5875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94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86EF7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9CE17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86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83B35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617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848B5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248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AE1736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80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1161FE" w:rsidRPr="001161FE" w14:paraId="6E463A25" w14:textId="77777777" w:rsidTr="001161FE">
        <w:trPr>
          <w:cantSplit/>
          <w:trHeight w:val="352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FE4832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88D10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C6D8A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7318F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492D8A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8EA60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855F3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A1E18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B559BC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1161FE" w:rsidRPr="001161FE" w14:paraId="4EF4DDBF" w14:textId="77777777" w:rsidTr="001161FE">
        <w:trPr>
          <w:cantSplit/>
          <w:trHeight w:val="375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7318C4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2DEB2B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47A0DA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6AF2A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EC880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2A47D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129C6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0810E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17E8D0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1161FE" w:rsidRPr="001161FE" w14:paraId="7BBF05DB" w14:textId="77777777" w:rsidTr="001161FE">
        <w:trPr>
          <w:cantSplit/>
          <w:trHeight w:val="331"/>
        </w:trPr>
        <w:tc>
          <w:tcPr>
            <w:tcW w:w="59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2EBB591" w14:textId="4D66AE0D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4</w:t>
            </w: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A1329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1EF6E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F2647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43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0508B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86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2B318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1745E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573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E0BA0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54D90F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92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1161FE" w:rsidRPr="001161FE" w14:paraId="5DFC9CAA" w14:textId="77777777" w:rsidTr="001161FE">
        <w:trPr>
          <w:cantSplit/>
          <w:trHeight w:val="375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A50904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FBAE47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DB23F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005F5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55D8C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A6949A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3AF73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2ABC4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3855AE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1161FE" w:rsidRPr="001161FE" w14:paraId="5A9CE2EA" w14:textId="77777777" w:rsidTr="001161FE">
        <w:trPr>
          <w:cantSplit/>
          <w:trHeight w:val="352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F131CA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B3FB01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552AE9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00504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13F4C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A2595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4A8A1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A1721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0A3E53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1161FE" w:rsidRPr="001161FE" w14:paraId="17A11380" w14:textId="77777777" w:rsidTr="001161FE">
        <w:trPr>
          <w:cantSplit/>
          <w:trHeight w:val="352"/>
        </w:trPr>
        <w:tc>
          <w:tcPr>
            <w:tcW w:w="59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FBA21EB" w14:textId="0AFB5C2A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5</w:t>
            </w: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2B4185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160DD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1D6A8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8BFE0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617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9D359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573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1E0D8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F9601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619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5E9063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832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1161FE" w:rsidRPr="001161FE" w14:paraId="17EBA5E8" w14:textId="77777777" w:rsidTr="001161FE">
        <w:trPr>
          <w:cantSplit/>
          <w:trHeight w:val="375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975D7F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8EAD6A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38A54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2A210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423A9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CEE1B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5B6E78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DDE88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02EA13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1161FE" w:rsidRPr="001161FE" w14:paraId="27E39BBE" w14:textId="77777777" w:rsidTr="001161FE">
        <w:trPr>
          <w:cantSplit/>
          <w:trHeight w:val="352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648707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40FCD3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D3FD12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47A4C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89377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20B90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67066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6D747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51A956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1161FE" w:rsidRPr="001161FE" w14:paraId="187BAF19" w14:textId="77777777" w:rsidTr="001161FE">
        <w:trPr>
          <w:cantSplit/>
          <w:trHeight w:val="352"/>
        </w:trPr>
        <w:tc>
          <w:tcPr>
            <w:tcW w:w="59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1DA8863" w14:textId="1A637074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  <w:r w:rsidR="00CF1F4D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6</w:t>
            </w: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AF18E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5C299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433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B387F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578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7455A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248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073E7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F5122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619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C767B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1E2E51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1161FE" w:rsidRPr="001161FE" w14:paraId="31D0D77C" w14:textId="77777777" w:rsidTr="001161FE">
        <w:trPr>
          <w:cantSplit/>
          <w:trHeight w:val="352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BF922B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FB53E4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24649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34EE6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AB63B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1D9CE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1A1F7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53508B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E9D40E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1161FE" w:rsidRPr="001161FE" w14:paraId="41A9E6FE" w14:textId="77777777" w:rsidTr="001161FE">
        <w:trPr>
          <w:cantSplit/>
          <w:trHeight w:val="375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3E76E8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0886A5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C646D0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B6EB0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63245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75EB4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D0F70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A1FD1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F775FFB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1161FE" w:rsidRPr="001161FE" w14:paraId="44B27CA5" w14:textId="77777777" w:rsidTr="001161FE">
        <w:trPr>
          <w:cantSplit/>
          <w:trHeight w:val="331"/>
        </w:trPr>
        <w:tc>
          <w:tcPr>
            <w:tcW w:w="598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E0F6AB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7D395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0E3A3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DC27DF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79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F27267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80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1B8B7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792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C2615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832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1C61C1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  <w:r w:rsidRPr="001161F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5DEF03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1161FE" w:rsidRPr="001161FE" w14:paraId="7B07334C" w14:textId="77777777" w:rsidTr="001161FE">
        <w:trPr>
          <w:cantSplit/>
          <w:trHeight w:val="375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E6499C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6C97AD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0391A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F78A49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80EB7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D5D8A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E5166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99F6F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09A43162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FE" w:rsidRPr="001161FE" w14:paraId="7D694294" w14:textId="77777777" w:rsidTr="001161FE">
        <w:trPr>
          <w:cantSplit/>
          <w:trHeight w:val="352"/>
        </w:trPr>
        <w:tc>
          <w:tcPr>
            <w:tcW w:w="59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E47DB60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2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5B7D9F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3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9312494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D5531C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863B4C6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41AF828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9AEE37C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559D46E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8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62374545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1161FE" w:rsidRPr="001161FE" w14:paraId="17B34D20" w14:textId="77777777" w:rsidTr="001161FE">
        <w:trPr>
          <w:cantSplit/>
          <w:trHeight w:val="352"/>
        </w:trPr>
        <w:tc>
          <w:tcPr>
            <w:tcW w:w="808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2C11CA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1161FE" w:rsidRPr="001161FE" w14:paraId="77B57150" w14:textId="77777777" w:rsidTr="001161FE">
        <w:trPr>
          <w:cantSplit/>
          <w:trHeight w:val="331"/>
        </w:trPr>
        <w:tc>
          <w:tcPr>
            <w:tcW w:w="808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A276D3" w14:textId="77777777" w:rsidR="001161FE" w:rsidRPr="001161FE" w:rsidRDefault="001161FE" w:rsidP="001161F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161FE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1EE864B2" w14:textId="6E2C6D6D" w:rsidR="001161FE" w:rsidRDefault="001161FE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96EEB5B" w14:textId="6F47C62A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F8A3DBB" w14:textId="656F0E2A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07F5C4A" w14:textId="61046676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0DBA625" w14:textId="058194CA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735B777" w14:textId="42CC2A67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19D5CA0" w14:textId="5B9FFF76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41841E3" w14:textId="77777777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373A47" w14:textId="77777777" w:rsidR="005F1474" w:rsidRDefault="005F1474" w:rsidP="000C6B1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450B67" w14:textId="63DC2FD3" w:rsidR="00BA316D" w:rsidRPr="00CF1F4D" w:rsidRDefault="001161FE" w:rsidP="00CF1F4D">
      <w:pPr>
        <w:pStyle w:val="ListParagraph"/>
        <w:widowControl w:val="0"/>
        <w:numPr>
          <w:ilvl w:val="1"/>
          <w:numId w:val="17"/>
        </w:numPr>
        <w:autoSpaceDE w:val="0"/>
        <w:autoSpaceDN w:val="0"/>
        <w:adjustRightInd w:val="0"/>
        <w:spacing w:line="480" w:lineRule="auto"/>
        <w:ind w:left="142" w:hanging="284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F1F4D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VALIDITAS KUALITAS PELAYANA</w:t>
      </w:r>
      <w:r w:rsidR="00BA316D" w:rsidRPr="00CF1F4D">
        <w:rPr>
          <w:rFonts w:ascii="Times New Roman" w:hAnsi="Times New Roman" w:cs="Times New Roman"/>
          <w:b/>
          <w:bCs/>
          <w:sz w:val="24"/>
          <w:szCs w:val="24"/>
          <w:lang w:val="en-US"/>
        </w:rPr>
        <w:t>N</w:t>
      </w:r>
      <w:r w:rsidR="00CF1F4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tbl>
      <w:tblPr>
        <w:tblpPr w:leftFromText="180" w:rightFromText="180" w:vertAnchor="page" w:horzAnchor="margin" w:tblpXSpec="center" w:tblpY="3142"/>
        <w:tblW w:w="107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26"/>
        <w:gridCol w:w="1811"/>
        <w:gridCol w:w="933"/>
        <w:gridCol w:w="933"/>
        <w:gridCol w:w="933"/>
        <w:gridCol w:w="933"/>
        <w:gridCol w:w="933"/>
        <w:gridCol w:w="933"/>
        <w:gridCol w:w="933"/>
        <w:gridCol w:w="933"/>
        <w:gridCol w:w="933"/>
        <w:gridCol w:w="8"/>
      </w:tblGrid>
      <w:tr w:rsidR="00CF1F4D" w:rsidRPr="00691C85" w14:paraId="5F7E7FDA" w14:textId="77777777" w:rsidTr="00CF1F4D">
        <w:trPr>
          <w:cantSplit/>
          <w:trHeight w:val="334"/>
        </w:trPr>
        <w:tc>
          <w:tcPr>
            <w:tcW w:w="1074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7D91EC6" w14:textId="77777777" w:rsidR="00CF1F4D" w:rsidRPr="00691C85" w:rsidRDefault="00CF1F4D" w:rsidP="004268E6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C</w:t>
            </w:r>
            <w:r w:rsidRPr="00691C85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orrelations</w:t>
            </w:r>
          </w:p>
        </w:tc>
      </w:tr>
      <w:tr w:rsidR="00CF1F4D" w:rsidRPr="00691C85" w14:paraId="6F8873AE" w14:textId="77777777" w:rsidTr="00CF1F4D">
        <w:trPr>
          <w:gridAfter w:val="1"/>
          <w:wAfter w:w="8" w:type="dxa"/>
          <w:cantSplit/>
          <w:trHeight w:val="334"/>
        </w:trPr>
        <w:tc>
          <w:tcPr>
            <w:tcW w:w="233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2FBAA9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BCBEE8B" w14:textId="5E289556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98B3139" w14:textId="55892F76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BEC32AC" w14:textId="1E9F306F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60B798" w14:textId="3519CA64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4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C700427" w14:textId="04675D0D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5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05C4660" w14:textId="44012785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6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F04B487" w14:textId="2905523C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7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28E8F35" w14:textId="7D7FA0DF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8</w:t>
            </w:r>
          </w:p>
        </w:tc>
        <w:tc>
          <w:tcPr>
            <w:tcW w:w="933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218E14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CF1F4D" w:rsidRPr="00691C85" w14:paraId="1E625EDD" w14:textId="77777777" w:rsidTr="00CF1F4D">
        <w:trPr>
          <w:gridAfter w:val="1"/>
          <w:wAfter w:w="8" w:type="dxa"/>
          <w:cantSplit/>
          <w:trHeight w:val="334"/>
        </w:trPr>
        <w:tc>
          <w:tcPr>
            <w:tcW w:w="526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0CACE33" w14:textId="4780FBDA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81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555B4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9ADFE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8D3E9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03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A8241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7D676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F4238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71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02938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E1A9E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1092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13</w:t>
            </w:r>
          </w:p>
        </w:tc>
        <w:tc>
          <w:tcPr>
            <w:tcW w:w="9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308A9A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67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150E5797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EDE184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9564D6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EE3908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2C626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C8280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B4F60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4E4D3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F43FE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45029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81747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9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45D944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F1F4D" w:rsidRPr="00691C85" w14:paraId="475234B8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242EFA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CEFE10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998DF2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B6911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E8439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74FE5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64D785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0D7DD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A06BD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567B7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ACC367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7CC6E976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BD473E" w14:textId="602B8075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362EB8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F2FB0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03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960D8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9275F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07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C3A6B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DED61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5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C787D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7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B252D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21BE6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1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D915DC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56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047ECAA2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5F75C2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D977A5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3C652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3010F9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C0C55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5F632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6B08F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8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4397A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D416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61CEB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743862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F1F4D" w:rsidRPr="00691C85" w14:paraId="6C1CE34E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F30665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ED402D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67E7C2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6EA46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A636B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8E243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10E12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9A301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32DE0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7CBB6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52F8C0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136B6A48" w14:textId="77777777" w:rsidTr="00CF1F4D">
        <w:trPr>
          <w:gridAfter w:val="1"/>
          <w:wAfter w:w="8" w:type="dxa"/>
          <w:cantSplit/>
          <w:trHeight w:val="334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B490898" w14:textId="1717DE7D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DB805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D8652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AC415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07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53495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32A62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5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1C8AB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23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0388C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A3B18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7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DF7E5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7FD81D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61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0B7C1F03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AD8F6B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07DAAE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12A41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2D81A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AD3130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8E7C1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5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3C4CA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8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56C1D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57675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254A3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79C8A8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F1F4D" w:rsidRPr="00691C85" w14:paraId="1D359EDB" w14:textId="77777777" w:rsidTr="00CF1F4D">
        <w:trPr>
          <w:gridAfter w:val="1"/>
          <w:wAfter w:w="8" w:type="dxa"/>
          <w:cantSplit/>
          <w:trHeight w:val="366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3BE7D1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DD2EF9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03E723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AF585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DD686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FA62D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AE0FB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9DE26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02899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65445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6FB995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63B4FD1A" w14:textId="77777777" w:rsidTr="00CF1F4D">
        <w:trPr>
          <w:gridAfter w:val="1"/>
          <w:wAfter w:w="8" w:type="dxa"/>
          <w:cantSplit/>
          <w:trHeight w:val="334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D1BF6A6" w14:textId="049682DD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4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4D215E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9ED8F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F76A3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0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B2363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5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D7AAD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C1A42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C2CF2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92998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9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17F7D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13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F8C480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82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68EC4B17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15EBB3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42097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72398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15D05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E5E9B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5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D445BC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82185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ECB82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61248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C42F8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95F527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F1F4D" w:rsidRPr="00691C85" w14:paraId="3436DEF7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C09AEB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A80518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7C4D14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9E83A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2ED56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BE6C0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42E93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F9AC5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55326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7BD7D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6130F1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213E9C1B" w14:textId="77777777" w:rsidTr="00CF1F4D">
        <w:trPr>
          <w:gridAfter w:val="1"/>
          <w:wAfter w:w="8" w:type="dxa"/>
          <w:cantSplit/>
          <w:trHeight w:val="334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8147C01" w14:textId="7BFB608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5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4E5F6C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38DD8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71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9838F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5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CE7E9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23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DC95C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6A71B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9980C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0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EF141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4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E355A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F58EB1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6AA4800C" w14:textId="77777777" w:rsidTr="00CF1F4D">
        <w:trPr>
          <w:gridAfter w:val="1"/>
          <w:wAfter w:w="8" w:type="dxa"/>
          <w:cantSplit/>
          <w:trHeight w:val="366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9F782B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75F58B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DB260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44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4F4B5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8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0B00A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8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26018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8149A1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68314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386C1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9726F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9BD9FB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CF1F4D" w:rsidRPr="00691C85" w14:paraId="5A45D2A7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3D14D6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F92A09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72686B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0BACA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EB015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9E764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2CC40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68536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534AC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68003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DDD34F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4E95C9CF" w14:textId="77777777" w:rsidTr="00CF1F4D">
        <w:trPr>
          <w:gridAfter w:val="1"/>
          <w:wAfter w:w="8" w:type="dxa"/>
          <w:cantSplit/>
          <w:trHeight w:val="334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3AF324D" w14:textId="73CA0A63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6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29817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57EB9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F5353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7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07CF3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A4F5B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72BEE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0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11721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539B1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7202E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8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BE5EBD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57B10E30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36BEC3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E51773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5710C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2CA5E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4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E5341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0BE71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AC3E2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1D878B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9BEE3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0E260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1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6D6561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CF1F4D" w:rsidRPr="00691C85" w14:paraId="5F4444EF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E7A27D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58671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D777F0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4FEBE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19F30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8C516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1B55F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BE254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A9A76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880F9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ACB95F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1032898A" w14:textId="77777777" w:rsidTr="00CF1F4D">
        <w:trPr>
          <w:gridAfter w:val="1"/>
          <w:wAfter w:w="8" w:type="dxa"/>
          <w:cantSplit/>
          <w:trHeight w:val="334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915691D" w14:textId="1FDDD106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7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56E6F6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B5860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E3CE2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68819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47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F518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9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273DD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24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7C823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9BDAF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2C0C2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3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1D9EBA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9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5EB21FBD" w14:textId="77777777" w:rsidTr="00CF1F4D">
        <w:trPr>
          <w:gridAfter w:val="1"/>
          <w:wAfter w:w="8" w:type="dxa"/>
          <w:cantSplit/>
          <w:trHeight w:val="366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DD3301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9EA0FE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71918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E9864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D0D9C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40C4C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C8B87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59885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9D06D0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F2EC2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15A426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F1F4D" w:rsidRPr="00691C85" w14:paraId="1AD90837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27889F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551058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04D9BD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60E08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93395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0BC0A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EBB9A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3D87A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8A82B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C566F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C0D072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0289CA2B" w14:textId="77777777" w:rsidTr="00CF1F4D">
        <w:trPr>
          <w:gridAfter w:val="1"/>
          <w:wAfter w:w="8" w:type="dxa"/>
          <w:cantSplit/>
          <w:trHeight w:val="334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31CE8BF" w14:textId="2E92A68E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  <w:r w:rsidR="004268E6">
              <w:rPr>
                <w:rFonts w:ascii="Arial" w:hAnsi="Arial" w:cs="Arial"/>
                <w:color w:val="264A60"/>
                <w:sz w:val="18"/>
                <w:szCs w:val="18"/>
              </w:rPr>
              <w:t>.</w:t>
            </w: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8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71994C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6E0C7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13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DFCC4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19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AB897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C6833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13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A5745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4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6CAB2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18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EE116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3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1EF61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3D3770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5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F1F4D" w:rsidRPr="00691C85" w14:paraId="6BAFBBF9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1D94C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E2A41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BDDD7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9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E7347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D59A1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84654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2E2C3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63D2A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318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95879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B7EAE4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5F0A32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F1F4D" w:rsidRPr="00691C85" w14:paraId="3067EDB0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FCB311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128613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526EEA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9E247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E9614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4623F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DF403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AE7E7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35FC2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1695F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683267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1D0D24B3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E164AD6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841BBA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C99DB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67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B41BF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56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A2C73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661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C0C6E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82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9B111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EB675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54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E9239F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94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082D2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755</w:t>
            </w:r>
            <w:r w:rsidRPr="00691C8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9B9195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CF1F4D" w:rsidRPr="00691C85" w14:paraId="29EDC8A9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C45AC9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7F9D95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14C8D0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888FD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5C18F2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35B6E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B5D41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957375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7B1CE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10BC1C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500D511E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F1F4D" w:rsidRPr="00691C85" w14:paraId="53A4E215" w14:textId="77777777" w:rsidTr="00CF1F4D">
        <w:trPr>
          <w:gridAfter w:val="1"/>
          <w:wAfter w:w="8" w:type="dxa"/>
          <w:cantSplit/>
          <w:trHeight w:val="350"/>
        </w:trPr>
        <w:tc>
          <w:tcPr>
            <w:tcW w:w="52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237D04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1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23E790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93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1B4F83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6A29863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6BD0254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C0F2DBB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D5A10E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3479A67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CFB408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DE65B99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9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954C20A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CF1F4D" w:rsidRPr="00691C85" w14:paraId="5648948E" w14:textId="77777777" w:rsidTr="00CF1F4D">
        <w:trPr>
          <w:cantSplit/>
          <w:trHeight w:val="334"/>
        </w:trPr>
        <w:tc>
          <w:tcPr>
            <w:tcW w:w="1074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822168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CF1F4D" w:rsidRPr="00691C85" w14:paraId="73638EC7" w14:textId="77777777" w:rsidTr="00CF1F4D">
        <w:trPr>
          <w:cantSplit/>
          <w:trHeight w:val="334"/>
        </w:trPr>
        <w:tc>
          <w:tcPr>
            <w:tcW w:w="1074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77FC81" w14:textId="77777777" w:rsidR="00CF1F4D" w:rsidRPr="00691C85" w:rsidRDefault="00CF1F4D" w:rsidP="00CF1F4D">
            <w:pPr>
              <w:autoSpaceDE w:val="0"/>
              <w:autoSpaceDN w:val="0"/>
              <w:adjustRightInd w:val="0"/>
              <w:spacing w:after="0" w:line="480" w:lineRule="auto"/>
              <w:ind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691C85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  <w:p w14:paraId="0F7003B6" w14:textId="77777777" w:rsidR="00CF1F4D" w:rsidRDefault="00CF1F4D" w:rsidP="00CF1F4D">
            <w:pPr>
              <w:autoSpaceDE w:val="0"/>
              <w:autoSpaceDN w:val="0"/>
              <w:adjustRightInd w:val="0"/>
              <w:spacing w:after="0" w:line="480" w:lineRule="auto"/>
              <w:ind w:right="60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</w:p>
          <w:p w14:paraId="1560B5A4" w14:textId="13FBBB37" w:rsidR="004268E6" w:rsidRDefault="004268E6" w:rsidP="004268E6">
            <w:pPr>
              <w:pStyle w:val="ListParagraph"/>
              <w:widowControl w:val="0"/>
              <w:numPr>
                <w:ilvl w:val="1"/>
                <w:numId w:val="17"/>
              </w:numPr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268E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lastRenderedPageBreak/>
              <w:t xml:space="preserve">VALIDITAS KUALITAS </w:t>
            </w:r>
            <w:r w:rsidR="005130E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ROMOSI</w:t>
            </w:r>
            <w:r w:rsidRPr="004268E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X</w:t>
            </w:r>
            <w:r w:rsidR="005130E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3</w:t>
            </w:r>
            <w:r w:rsidRPr="004268E6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)</w:t>
            </w:r>
          </w:p>
          <w:p w14:paraId="3D984C62" w14:textId="77777777" w:rsidR="004268E6" w:rsidRPr="004268E6" w:rsidRDefault="004268E6" w:rsidP="004268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tbl>
            <w:tblPr>
              <w:tblW w:w="9048" w:type="dxa"/>
              <w:tblInd w:w="851" w:type="dxa"/>
              <w:tblBorders>
                <w:top w:val="single" w:sz="8" w:space="0" w:color="000000"/>
                <w:left w:val="single" w:sz="8" w:space="0" w:color="000000"/>
                <w:bottom w:val="single" w:sz="8" w:space="0" w:color="000000"/>
                <w:right w:val="single" w:sz="8" w:space="0" w:color="000000"/>
                <w:insideH w:val="single" w:sz="8" w:space="0" w:color="000000"/>
                <w:insideV w:val="single" w:sz="8" w:space="0" w:color="000000"/>
              </w:tblBorders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475"/>
              <w:gridCol w:w="1368"/>
              <w:gridCol w:w="573"/>
              <w:gridCol w:w="657"/>
              <w:gridCol w:w="657"/>
              <w:gridCol w:w="657"/>
              <w:gridCol w:w="657"/>
              <w:gridCol w:w="657"/>
              <w:gridCol w:w="657"/>
              <w:gridCol w:w="657"/>
              <w:gridCol w:w="657"/>
              <w:gridCol w:w="657"/>
              <w:gridCol w:w="660"/>
              <w:gridCol w:w="59"/>
            </w:tblGrid>
            <w:tr w:rsidR="004268E6" w:rsidRPr="004268E6" w14:paraId="096F4562" w14:textId="77777777" w:rsidTr="005130EE">
              <w:trPr>
                <w:cantSplit/>
                <w:trHeight w:val="65"/>
              </w:trPr>
              <w:tc>
                <w:tcPr>
                  <w:tcW w:w="9048" w:type="dxa"/>
                  <w:gridSpan w:val="1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center"/>
                </w:tcPr>
                <w:p w14:paraId="16B71A0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010205"/>
                    </w:rPr>
                  </w:pPr>
                  <w:r w:rsidRPr="004268E6">
                    <w:rPr>
                      <w:rFonts w:ascii="Arial" w:hAnsi="Arial" w:cs="Arial"/>
                      <w:b/>
                      <w:bCs/>
                      <w:color w:val="010205"/>
                    </w:rPr>
                    <w:t>Correlations</w:t>
                  </w:r>
                </w:p>
              </w:tc>
            </w:tr>
            <w:tr w:rsidR="005130EE" w:rsidRPr="004268E6" w14:paraId="067728CA" w14:textId="77777777" w:rsidTr="0040033C">
              <w:trPr>
                <w:gridAfter w:val="1"/>
                <w:wAfter w:w="59" w:type="dxa"/>
                <w:cantSplit/>
                <w:trHeight w:val="73"/>
              </w:trPr>
              <w:tc>
                <w:tcPr>
                  <w:tcW w:w="1843" w:type="dxa"/>
                  <w:gridSpan w:val="2"/>
                  <w:tcBorders>
                    <w:top w:val="nil"/>
                    <w:left w:val="nil"/>
                    <w:bottom w:val="single" w:sz="8" w:space="0" w:color="152935"/>
                    <w:right w:val="nil"/>
                  </w:tcBorders>
                  <w:shd w:val="clear" w:color="auto" w:fill="FFFFFF"/>
                  <w:vAlign w:val="bottom"/>
                </w:tcPr>
                <w:p w14:paraId="0CC5803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573" w:type="dxa"/>
                  <w:tcBorders>
                    <w:top w:val="nil"/>
                    <w:left w:val="nil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0FD49FFD" w14:textId="20004E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1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6B0A76DD" w14:textId="0D2AEA6C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2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0B7EE0D8" w14:textId="5D2103B2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3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1D8468F5" w14:textId="15760204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4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7BBB321A" w14:textId="60715E7E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5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577E0B00" w14:textId="3AAD8080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6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1978ED13" w14:textId="5D0E6CA9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7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4F2B9EDC" w14:textId="6EC79C69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8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577A3729" w14:textId="75636F8F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5130EE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9</w:t>
                  </w:r>
                </w:p>
              </w:tc>
              <w:tc>
                <w:tcPr>
                  <w:tcW w:w="657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06A3068D" w14:textId="14A086A5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10</w:t>
                  </w:r>
                </w:p>
              </w:tc>
              <w:tc>
                <w:tcPr>
                  <w:tcW w:w="660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nil"/>
                  </w:tcBorders>
                  <w:shd w:val="clear" w:color="auto" w:fill="FFFFFF"/>
                  <w:vAlign w:val="bottom"/>
                </w:tcPr>
                <w:p w14:paraId="373EFCD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Total</w:t>
                  </w:r>
                </w:p>
              </w:tc>
            </w:tr>
            <w:tr w:rsidR="005130EE" w:rsidRPr="004268E6" w14:paraId="0689D8F9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152935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4648EF2" w14:textId="6576F455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1</w:t>
                  </w:r>
                </w:p>
              </w:tc>
              <w:tc>
                <w:tcPr>
                  <w:tcW w:w="1368" w:type="dxa"/>
                  <w:tcBorders>
                    <w:top w:val="single" w:sz="8" w:space="0" w:color="152935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40CCB14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152935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7B9E90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22E860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8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DD82FA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9A9F31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0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7DF91C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6E8194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84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11F2D3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5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41637B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6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3649C8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9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5D4FB1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6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60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46B0C53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3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21A7A057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152935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15578B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704B70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0AEF854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1D9C67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AA0C2B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45AB26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67A338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917279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2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856C77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42FD52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A115C1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705A74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3EF03ED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5130EE" w:rsidRPr="004268E6" w14:paraId="4DEF92BF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152935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6BEE21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3F4D7A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3015A0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5E7F29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E529DA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276700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4B563A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DBE1CE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168563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AC1271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F05A1C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61B416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3EA7FF0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7D60D2F5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ADD961B" w14:textId="4AE7D7FF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2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21D4792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F38A40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8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AF8CE9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6199BF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F81465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4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D74823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9B4A00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1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16CAFF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5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1A6AA9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3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1EBF86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1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4A4E66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56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4526D25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3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6BAB78C7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068A026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78B1DE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F081E9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658B16E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3FB23D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499D8B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D1C1C3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4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A72DF6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5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3F1CE4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E82914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20BCEF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A10D8B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355BFC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5130EE" w:rsidRPr="004268E6" w14:paraId="7D8A87F6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C4566A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D80C26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FAED52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1348DE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834314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554502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E9302A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8D922B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D14EDB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6EF6FC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A9FDBE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1C489C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7BE78FF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46079F85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468EE02D" w14:textId="71B8110B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3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23B094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DDF7D9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1E329C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2C6C28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E20E1C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E83308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6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9E916E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1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E1FE1A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2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81F84D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3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C377A5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4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75DB78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36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15647A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65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19D4D1F6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D7F809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0F75017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6C504B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F5206C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28DB635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37E4F3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FB2496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5B5B18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9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668771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0AD682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782507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D553E4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74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A42A58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5130EE" w:rsidRPr="004268E6" w14:paraId="26A2ABF9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4877A6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C6F5F1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79FCC7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875077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CAD411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DA6104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6CB4B3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01215A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0D5DE9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7C8494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9AFF22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DE96EF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2F53384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2181F232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49AC416E" w14:textId="78EF1F5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4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056E7D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109C70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0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F2524C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4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F01640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3662F5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232E03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7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4CF8B7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4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9275CD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5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62226A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66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732DB5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9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5159BA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07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59014A0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17F57ACC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135211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3E440AC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35F86A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2BDC49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52C458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5E74100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596C68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3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4B5D3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5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A450DC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62F827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7ACAEA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6B40E1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72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48D334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</w:tr>
            <w:tr w:rsidR="005130EE" w:rsidRPr="004268E6" w14:paraId="0F58F559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F74A09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84117A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434F28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E48F9F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0A93E6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7CB196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59A828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38E1D0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DFD7BC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082450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09EFF2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EB02ED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6801279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401350F9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62C905DC" w14:textId="6EF59A64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5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54F2C16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FF28F9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77C7C4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DB7E47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6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2C57A8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7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CFB900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9D1FCD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4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7DEA8B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8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3FA523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52FC4A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6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497B32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0AC198E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7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4488BD35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40163AB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2FD8868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0ACE9E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95A04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4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B3386F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2CD4EC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3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3954FA9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C1E772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7CEF10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900B6A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2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B6B6E0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3698C3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4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0335DDC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5130EE" w:rsidRPr="004268E6" w14:paraId="0658EF15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4CCF656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4B723EB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8DDD17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0B8D4C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DC7084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795FBC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FE9466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33FBFD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FAF07F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8D2B5A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68E9BD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7FE0D8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7858EBB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78B0BA1B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CD8B34D" w14:textId="70366C04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6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40634D1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C90529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84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7BCC39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1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FA8712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1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C0A350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4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EA0D5D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4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B3938F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D4BC9C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3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F88B3E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2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A6A923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9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579088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12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0F48D8C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4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0CDDC30A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EE0950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8C1BA5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B17113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2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EFC7B5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5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7159FD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9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3A0C04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5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8FE770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352A448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194C7B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3BE7FF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0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E3EE67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1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E1C39A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93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5BDB732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</w:tr>
            <w:tr w:rsidR="005130EE" w:rsidRPr="004268E6" w14:paraId="11E417D1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29013A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C4DB56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C35B0F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2D317E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748AB6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9E5120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3F2189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9A66EF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0FAC05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EB254B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A692C1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FCDB4B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5199BC9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27A76C49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6725A2E" w14:textId="4BF0B1A5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7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1BFA8BD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5D2F3E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8E374A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5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8FF0A3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2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B37371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5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04880A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8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87BB18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3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C573AE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97A764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04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A1724A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9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E7003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3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4D0082D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6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5AA19518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CF1F69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498F244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36E9A1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51970D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C09D85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0BC85D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B66C6C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0E53D2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7568C29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EFEBDA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DBE931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31E015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8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21266FF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5130EE" w:rsidRPr="004268E6" w14:paraId="018498E7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03E18F1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F3A2E6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61229B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1D7094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18CB54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E122FC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ABF520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8BB095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A6177C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83C600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F3D1E3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6BC57B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627D71D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269A266E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6EA82F3" w14:textId="6BA1BD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8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DAE847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B1D770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6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6CAD5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3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8430CB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3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F4AC89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66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2FDAD5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8F062D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2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90D73D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04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225B8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51ECC2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2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98B844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1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185F99C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9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45024C28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02C10EF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4368251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D64043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103153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E529BC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22EFA3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F429AA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2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933BDC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09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1035AB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68BC3B3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8391FF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2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28C6F9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91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40A2EA4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5</w:t>
                  </w:r>
                </w:p>
              </w:tc>
            </w:tr>
            <w:tr w:rsidR="005130EE" w:rsidRPr="004268E6" w14:paraId="3429BB29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0430746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1ED322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3AB0E7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456B97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E15894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B3F74F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C76958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C530A3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8BB1C2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D348F0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46132C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FE6C22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02B350A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3E7C0590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FFDD8FB" w14:textId="75D4414F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lastRenderedPageBreak/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9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0879F1C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93DE61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9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6AFF48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1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7452E3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4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40AFD4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9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4A2511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6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20E058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9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EF7A10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9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CEA5DB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2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61A283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484E39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291C51D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63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79722ECB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6EE2D1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6A44CC0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C533DD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0786E7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733CEA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98CF38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F6767B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D02EA5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1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3E4E60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F5A170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2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7E332C8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C3F487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72CB39B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5130EE" w:rsidRPr="004268E6" w14:paraId="5531F0C3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C7A11C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620854F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4B0232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4417B7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F2963A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1E11A6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3BF546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E161C6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14BA61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E2F3C3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526A41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671B52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3340BA2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2E0BC2DB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7EE4214" w14:textId="5AAE4A74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</w:t>
                  </w:r>
                  <w:r w:rsid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3</w:t>
                  </w: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.10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0A69DFE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AC00E8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6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4F9B71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56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AF2D99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36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192013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07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94698B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5E761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1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6E5D5E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3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A4CE96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3A3A58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8122F5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2CAE194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2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5130EE" w:rsidRPr="004268E6" w14:paraId="57264B1E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43F292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561A454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8DFE67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09A50B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B17F16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74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0958DC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7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46C16E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4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1B87F0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93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DED1B5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8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C3E812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9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4ED262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78DEA65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109FA26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5130EE" w:rsidRPr="004268E6" w14:paraId="783029E1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31CA7D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D60038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77427D6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E2915C2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934853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EE7BC1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B26A24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42C704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7DC68F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DB40B1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F1A947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9BED05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584C0A3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5130EE" w:rsidRPr="004268E6" w14:paraId="744B4DD6" w14:textId="77777777" w:rsidTr="0040033C">
              <w:trPr>
                <w:gridAfter w:val="1"/>
                <w:wAfter w:w="59" w:type="dxa"/>
                <w:cantSplit/>
                <w:trHeight w:val="65"/>
              </w:trPr>
              <w:tc>
                <w:tcPr>
                  <w:tcW w:w="475" w:type="dxa"/>
                  <w:vMerge w:val="restart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6AC39765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Total</w:t>
                  </w: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6C93E4D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0BFF71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3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F75CF3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34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59A755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65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194C7E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2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3C4AF7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79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B8C794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40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715FEE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61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1E0906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97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F117B6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63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CB7845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28</w:t>
                  </w: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75CF5B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</w:tr>
            <w:tr w:rsidR="005130EE" w:rsidRPr="004268E6" w14:paraId="70FD5907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07F5FB3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02B312D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AE5D1B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DAB21A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93657F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4DA3C5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34A58C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63CD5E3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6E6283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6A20CD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5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1D370CB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79AE9AD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  <w:vAlign w:val="center"/>
                </w:tcPr>
                <w:p w14:paraId="2D0341B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5130EE" w:rsidRPr="004268E6" w14:paraId="2681C8BF" w14:textId="77777777" w:rsidTr="0040033C">
              <w:trPr>
                <w:gridAfter w:val="1"/>
                <w:wAfter w:w="59" w:type="dxa"/>
                <w:cantSplit/>
                <w:trHeight w:val="30"/>
              </w:trPr>
              <w:tc>
                <w:tcPr>
                  <w:tcW w:w="475" w:type="dxa"/>
                  <w:vMerge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424D674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1368" w:type="dxa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2E806491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573" w:type="dxa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0E9ECA9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7CCFF53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50FF862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75C9E56C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5D7351F9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2C1CB378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641DDFA7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6919FA6F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24A95C54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57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1047BA7E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66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nil"/>
                  </w:tcBorders>
                  <w:shd w:val="clear" w:color="auto" w:fill="FFFFFF"/>
                </w:tcPr>
                <w:p w14:paraId="2ACA1B30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268E6" w:rsidRPr="004268E6" w14:paraId="618B8F34" w14:textId="77777777" w:rsidTr="005130EE">
              <w:trPr>
                <w:cantSplit/>
                <w:trHeight w:val="65"/>
              </w:trPr>
              <w:tc>
                <w:tcPr>
                  <w:tcW w:w="9048" w:type="dxa"/>
                  <w:gridSpan w:val="1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 w14:paraId="5BFF05B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**. Correlation is significant at the 0.01 level (2-tailed).</w:t>
                  </w:r>
                </w:p>
              </w:tc>
            </w:tr>
            <w:tr w:rsidR="004268E6" w:rsidRPr="004268E6" w14:paraId="54853751" w14:textId="77777777" w:rsidTr="005130EE">
              <w:trPr>
                <w:cantSplit/>
                <w:trHeight w:val="73"/>
              </w:trPr>
              <w:tc>
                <w:tcPr>
                  <w:tcW w:w="9048" w:type="dxa"/>
                  <w:gridSpan w:val="1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 w14:paraId="4201A78A" w14:textId="77777777" w:rsidR="004268E6" w:rsidRPr="004268E6" w:rsidRDefault="004268E6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268E6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*. Correlation is significant at the 0.05 level (2-tailed).</w:t>
                  </w:r>
                </w:p>
              </w:tc>
            </w:tr>
          </w:tbl>
          <w:p w14:paraId="7151690F" w14:textId="77777777" w:rsidR="0040033C" w:rsidRDefault="0040033C" w:rsidP="005F1474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14:paraId="08446E08" w14:textId="3CBE3CFD" w:rsidR="0040033C" w:rsidRDefault="0040033C" w:rsidP="0040033C">
            <w:pPr>
              <w:pStyle w:val="ListParagraph"/>
              <w:widowControl w:val="0"/>
              <w:numPr>
                <w:ilvl w:val="1"/>
                <w:numId w:val="17"/>
              </w:numPr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NYAMANAN (X4)</w:t>
            </w:r>
          </w:p>
          <w:p w14:paraId="58276D09" w14:textId="77777777" w:rsidR="0040033C" w:rsidRPr="0040033C" w:rsidRDefault="0040033C" w:rsidP="0040033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tbl>
            <w:tblPr>
              <w:tblW w:w="10272" w:type="dxa"/>
              <w:tblBorders>
                <w:top w:val="single" w:sz="8" w:space="0" w:color="000000"/>
                <w:left w:val="single" w:sz="8" w:space="0" w:color="000000"/>
                <w:bottom w:val="single" w:sz="8" w:space="0" w:color="000000"/>
                <w:right w:val="single" w:sz="8" w:space="0" w:color="000000"/>
                <w:insideH w:val="single" w:sz="8" w:space="0" w:color="000000"/>
                <w:insideV w:val="single" w:sz="8" w:space="0" w:color="000000"/>
              </w:tblBorders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630"/>
              <w:gridCol w:w="1710"/>
              <w:gridCol w:w="881"/>
              <w:gridCol w:w="881"/>
              <w:gridCol w:w="881"/>
              <w:gridCol w:w="881"/>
              <w:gridCol w:w="881"/>
              <w:gridCol w:w="881"/>
              <w:gridCol w:w="881"/>
              <w:gridCol w:w="881"/>
              <w:gridCol w:w="884"/>
            </w:tblGrid>
            <w:tr w:rsidR="0040033C" w:rsidRPr="0040033C" w14:paraId="2F41EAF8" w14:textId="77777777" w:rsidTr="0040033C">
              <w:trPr>
                <w:cantSplit/>
                <w:trHeight w:val="322"/>
              </w:trPr>
              <w:tc>
                <w:tcPr>
                  <w:tcW w:w="10272" w:type="dxa"/>
                  <w:gridSpan w:val="11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center"/>
                </w:tcPr>
                <w:p w14:paraId="7B8EC5A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010205"/>
                    </w:rPr>
                  </w:pPr>
                  <w:r w:rsidRPr="0040033C">
                    <w:rPr>
                      <w:rFonts w:ascii="Arial" w:hAnsi="Arial" w:cs="Arial"/>
                      <w:b/>
                      <w:bCs/>
                      <w:color w:val="010205"/>
                    </w:rPr>
                    <w:t>Correlations</w:t>
                  </w:r>
                </w:p>
              </w:tc>
            </w:tr>
            <w:tr w:rsidR="0040033C" w:rsidRPr="0040033C" w14:paraId="57A1E86E" w14:textId="77777777" w:rsidTr="0040033C">
              <w:trPr>
                <w:cantSplit/>
                <w:trHeight w:val="322"/>
              </w:trPr>
              <w:tc>
                <w:tcPr>
                  <w:tcW w:w="2340" w:type="dxa"/>
                  <w:gridSpan w:val="2"/>
                  <w:tcBorders>
                    <w:top w:val="nil"/>
                    <w:left w:val="nil"/>
                    <w:bottom w:val="single" w:sz="8" w:space="0" w:color="152935"/>
                    <w:right w:val="nil"/>
                  </w:tcBorders>
                  <w:shd w:val="clear" w:color="auto" w:fill="FFFFFF"/>
                  <w:vAlign w:val="bottom"/>
                </w:tcPr>
                <w:p w14:paraId="0EDFE84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nil"/>
                    <w:left w:val="nil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3EDE26B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1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6B7FDBD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2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232100F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3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442F29B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4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605F785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5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49978F6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6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5665ED7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7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1F53AFC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8</w:t>
                  </w:r>
                </w:p>
              </w:tc>
              <w:tc>
                <w:tcPr>
                  <w:tcW w:w="881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nil"/>
                  </w:tcBorders>
                  <w:shd w:val="clear" w:color="auto" w:fill="FFFFFF"/>
                  <w:vAlign w:val="bottom"/>
                </w:tcPr>
                <w:p w14:paraId="688BD61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center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Total</w:t>
                  </w:r>
                </w:p>
              </w:tc>
            </w:tr>
            <w:tr w:rsidR="0040033C" w:rsidRPr="0040033C" w14:paraId="38AECD25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152935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95EB24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1</w:t>
                  </w:r>
                </w:p>
              </w:tc>
              <w:tc>
                <w:tcPr>
                  <w:tcW w:w="1709" w:type="dxa"/>
                  <w:tcBorders>
                    <w:top w:val="single" w:sz="8" w:space="0" w:color="152935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40E94FD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1A8B80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0A9DFD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87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FFCB3B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1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C86417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589C2C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9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1030D2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2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D1BC95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61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E06D47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4</w:t>
                  </w:r>
                </w:p>
              </w:tc>
              <w:tc>
                <w:tcPr>
                  <w:tcW w:w="881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17126B6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32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40033C" w:rsidRPr="0040033C" w14:paraId="4653407B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152935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500DAE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2CDAE7A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64F59E5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DC7B9E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2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232E3E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3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55CDAD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3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645765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1D93BC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6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5D6EAC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0FAAC7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9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BB6291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40033C" w:rsidRPr="0040033C" w14:paraId="19500451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152935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02DD828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06E558B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78894D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DC29CF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E0D7CE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67D63C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369125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0F29AE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62C97D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7C8B38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699BCE8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7309DF7E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DC24C0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2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11EB6FA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0271B9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8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75ADD2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3E304D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73CDC7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3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4E24B1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6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868BD3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4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52F3EA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0840A9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74977FA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71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40033C" w:rsidRPr="0040033C" w14:paraId="1AF468BB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CCFE84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2F0E96E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DBEFA3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2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0292374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E60293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A1ADFB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94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404E55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AE00CF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14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05EDE1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27BCBB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4242E26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40033C" w:rsidRPr="0040033C" w14:paraId="3C036224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D62833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75067B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2A79AB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2E64F8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885654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08B24F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515FF3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7EC682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3654A9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FEC085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0D09620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28CDA405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68D8DB9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3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626DFC6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078407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1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04D577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2223CD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684C33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7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E412CC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0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55EE5E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9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A7413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5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F7E84F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7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73C006B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20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40033C" w:rsidRPr="0040033C" w14:paraId="1B3EC9D2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41A270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2A59631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23B078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3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D9D8DC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5054F82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6C13A3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8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DE47EA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1DC42A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1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9F60D6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F6C471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07EFF2B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40033C" w:rsidRPr="0040033C" w14:paraId="0247DB83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2D13C6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40062CD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7F2A7D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31CDED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59E60E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7F88CF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544635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BA35C9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522F25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8B8523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3236FAF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2F8B8543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9BCE00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4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DEAF8D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A58EC2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1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067856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3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E76A5D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7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8C479D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4828AA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08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F0D7A2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7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313724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7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C13ADE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7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4A04A71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5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40033C" w:rsidRPr="0040033C" w14:paraId="62D2126D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68415A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643ECDD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86B200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3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0B8502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94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9E70CE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8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0FE6F0F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9B798B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4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36A5B8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2471D7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4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D4257F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7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1536651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</w:tr>
            <w:tr w:rsidR="0040033C" w:rsidRPr="0040033C" w14:paraId="0D0290AD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019DA5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6AD9B69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D3E6BD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EBAE3C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2C2162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AD79D9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CC6A7F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C2793E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5624D5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73E4B4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4BDA33D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7B339826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674F5B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lastRenderedPageBreak/>
                    <w:t>X4.5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4003688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DCD4D2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9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81653D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6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B9A7A0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0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048371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08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D76FBA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89FE37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1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8E745B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B6A81E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50056D0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1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40033C" w:rsidRPr="0040033C" w14:paraId="73886BE4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0560F36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7365703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58F76C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BCC872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069113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9C58FF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4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3B2FF62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A031BB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4A5A3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3741F6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2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28E4FB4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40033C" w:rsidRPr="0040033C" w14:paraId="0D1ED9BF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53A0044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CD050B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EB43B5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35461E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73D903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FD2AD5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05153F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B0E6DA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391EB2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FF7EC1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3529514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13CEA90E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394318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6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173CEA4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6F45E5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6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7D4F4F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4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FC5B59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9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ED52FB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7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395281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1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C310B8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093DA7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8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331B9E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0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5B60AF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</w:tr>
            <w:tr w:rsidR="0040033C" w:rsidRPr="0040033C" w14:paraId="175CF75A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A3827F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5762438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FC5D51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6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38C593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14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A46D9F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1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B24837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2D34E0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1F665E4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53BB8E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3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F31AAC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7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3F721A0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7</w:t>
                  </w:r>
                </w:p>
              </w:tc>
            </w:tr>
            <w:tr w:rsidR="0040033C" w:rsidRPr="0040033C" w14:paraId="2B06D016" w14:textId="77777777" w:rsidTr="0040033C">
              <w:trPr>
                <w:cantSplit/>
                <w:trHeight w:val="353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648A00C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D4BA36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9C8CEE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7B76DD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2FE4BE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0B241C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192EC0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C7595D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60350E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842521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3353A5A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5CB89A43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F699C5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7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51A02A0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878EF4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61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280ABD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D4C6B2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5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7B6DB0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73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CFCA58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367290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8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79DA41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5AE040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5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5FDDD81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15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40033C" w:rsidRPr="0040033C" w14:paraId="31190B0E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3102F25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591843C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2EC33E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5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A8F26B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0CDFEF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69BC4A6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4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77F8CD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349EC4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3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75F9CB5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AFA8BF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6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48D867F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</w:tr>
            <w:tr w:rsidR="0040033C" w:rsidRPr="0040033C" w14:paraId="36F8364B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28C9E4E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645EB94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0F67FF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B9899F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1856C9F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548F7FB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20229D8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B01A03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86CB1A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CE832C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32EFDCD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2AC21C6F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6B479D5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X4.8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356BA7A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E0BD9E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24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7B284A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3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696B99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387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F5A393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7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3527DC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5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EB0F47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0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5A0698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25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5FC4AA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3AC821B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2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</w:tr>
            <w:tr w:rsidR="0040033C" w:rsidRPr="0040033C" w14:paraId="0EC7B0EB" w14:textId="77777777" w:rsidTr="0040033C">
              <w:trPr>
                <w:cantSplit/>
                <w:trHeight w:val="353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3C9959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177C450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570031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9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53461E1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59BAF4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35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09F4B8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79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A201CC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2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CFCEFB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72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E85E4D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16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01A8513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3140674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3</w:t>
                  </w:r>
                </w:p>
              </w:tc>
            </w:tr>
            <w:tr w:rsidR="0040033C" w:rsidRPr="0040033C" w14:paraId="1F72AD52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1DDAF25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nil"/>
                    <w:right w:val="nil"/>
                  </w:tcBorders>
                  <w:shd w:val="clear" w:color="auto" w:fill="E0E0E0"/>
                </w:tcPr>
                <w:p w14:paraId="738FAFF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A5E42F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D3C418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4BAA56D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60D279E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059B802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39909EA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C234CD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</w:tcPr>
                <w:p w14:paraId="71490FE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</w:tcPr>
                <w:p w14:paraId="1AF40BB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4B75B947" w14:textId="77777777" w:rsidTr="0040033C">
              <w:trPr>
                <w:cantSplit/>
                <w:trHeight w:val="322"/>
              </w:trPr>
              <w:tc>
                <w:tcPr>
                  <w:tcW w:w="630" w:type="dxa"/>
                  <w:vMerge w:val="restart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0D6FF8F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Total</w:t>
                  </w: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1BAEA48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Pearson Correlatio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5E97FA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32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9D298C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671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F3D1C0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820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466A43A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85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5B1BC6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19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E957C6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43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7D181A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715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B6803D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524</w:t>
                  </w: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  <w:vertAlign w:val="superscript"/>
                    </w:rPr>
                    <w:t>**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30691C7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1</w:t>
                  </w:r>
                </w:p>
              </w:tc>
            </w:tr>
            <w:tr w:rsidR="0040033C" w:rsidRPr="0040033C" w14:paraId="12172D43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7E51AD89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E0E0E0"/>
                </w:tcPr>
                <w:p w14:paraId="1E7B4B5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Sig. (2-tailed)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B0547A7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49ABAB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EF9F1CC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5BDE77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1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01669216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6FF0A24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17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1134F11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7125893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.003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  <w:vAlign w:val="center"/>
                </w:tcPr>
                <w:p w14:paraId="55DCC8F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40033C" w:rsidRPr="0040033C" w14:paraId="5F778660" w14:textId="77777777" w:rsidTr="0040033C">
              <w:trPr>
                <w:cantSplit/>
                <w:trHeight w:val="338"/>
              </w:trPr>
              <w:tc>
                <w:tcPr>
                  <w:tcW w:w="630" w:type="dxa"/>
                  <w:vMerge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1E30224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1709" w:type="dxa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E0E0E0"/>
                </w:tcPr>
                <w:p w14:paraId="379FEDD0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264A60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0D730D3F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11CFE4B5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6F85BDC8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78CE8D2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270AEA5D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68CDC4BB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390116B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79D07F8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  <w:tc>
                <w:tcPr>
                  <w:tcW w:w="881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nil"/>
                  </w:tcBorders>
                  <w:shd w:val="clear" w:color="auto" w:fill="FFFFFF"/>
                </w:tcPr>
                <w:p w14:paraId="4EBA6312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jc w:val="right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30</w:t>
                  </w:r>
                </w:p>
              </w:tc>
            </w:tr>
            <w:tr w:rsidR="0040033C" w:rsidRPr="0040033C" w14:paraId="2C08DCA9" w14:textId="77777777" w:rsidTr="0040033C">
              <w:trPr>
                <w:cantSplit/>
                <w:trHeight w:val="338"/>
              </w:trPr>
              <w:tc>
                <w:tcPr>
                  <w:tcW w:w="10272" w:type="dxa"/>
                  <w:gridSpan w:val="11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 w14:paraId="076AECBE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**. Correlation is significant at the 0.01 level (2-tailed).</w:t>
                  </w:r>
                </w:p>
              </w:tc>
            </w:tr>
            <w:tr w:rsidR="0040033C" w:rsidRPr="0040033C" w14:paraId="64843EA6" w14:textId="77777777" w:rsidTr="0040033C">
              <w:trPr>
                <w:cantSplit/>
                <w:trHeight w:val="306"/>
              </w:trPr>
              <w:tc>
                <w:tcPr>
                  <w:tcW w:w="10272" w:type="dxa"/>
                  <w:gridSpan w:val="11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 w14:paraId="6B061C9A" w14:textId="77777777" w:rsidR="0040033C" w:rsidRPr="0040033C" w:rsidRDefault="0040033C" w:rsidP="00533C97">
                  <w:pPr>
                    <w:framePr w:hSpace="180" w:wrap="around" w:vAnchor="page" w:hAnchor="margin" w:xAlign="center" w:y="3142"/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</w:pPr>
                  <w:r w:rsidRPr="0040033C">
                    <w:rPr>
                      <w:rFonts w:ascii="Arial" w:hAnsi="Arial" w:cs="Arial"/>
                      <w:color w:val="010205"/>
                      <w:sz w:val="18"/>
                      <w:szCs w:val="18"/>
                    </w:rPr>
                    <w:t>*. Correlation is significant at the 0.05 level (2-tailed).</w:t>
                  </w:r>
                </w:p>
              </w:tc>
            </w:tr>
          </w:tbl>
          <w:p w14:paraId="40644623" w14:textId="77777777" w:rsidR="0040033C" w:rsidRPr="0040033C" w:rsidRDefault="0040033C" w:rsidP="0040033C">
            <w:pPr>
              <w:autoSpaceDE w:val="0"/>
              <w:autoSpaceDN w:val="0"/>
              <w:adjustRightInd w:val="0"/>
              <w:spacing w:after="0" w:line="400" w:lineRule="atLeas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9367F1D" w14:textId="77777777" w:rsidR="0040033C" w:rsidRPr="0040033C" w:rsidRDefault="0040033C" w:rsidP="0040033C">
            <w:pPr>
              <w:widowControl w:val="0"/>
              <w:autoSpaceDE w:val="0"/>
              <w:autoSpaceDN w:val="0"/>
              <w:adjustRightInd w:val="0"/>
              <w:spacing w:line="480" w:lineRule="auto"/>
              <w:ind w:left="1713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14:paraId="4B1EB070" w14:textId="401A0284" w:rsidR="004268E6" w:rsidRPr="004268E6" w:rsidRDefault="004268E6" w:rsidP="004268E6">
            <w:pPr>
              <w:autoSpaceDE w:val="0"/>
              <w:autoSpaceDN w:val="0"/>
              <w:adjustRightInd w:val="0"/>
              <w:spacing w:after="0" w:line="480" w:lineRule="auto"/>
              <w:ind w:right="60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</w:p>
        </w:tc>
      </w:tr>
    </w:tbl>
    <w:p w14:paraId="114B8E42" w14:textId="51A46A25" w:rsidR="001161FE" w:rsidRDefault="001161FE" w:rsidP="00BA316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B88EEA0" w14:textId="3F373A28" w:rsidR="005F1474" w:rsidRDefault="005F1474" w:rsidP="00BA316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BED5B1" w14:textId="6818B3E0" w:rsidR="005F1474" w:rsidRDefault="005F1474" w:rsidP="00BA316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B98AA5" w14:textId="67088F7D" w:rsidR="005F1474" w:rsidRDefault="005F1474" w:rsidP="00BA316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E75AD6A" w14:textId="138A90C7" w:rsidR="005F1474" w:rsidRDefault="005F1474" w:rsidP="00BA316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5E0F0E5" w14:textId="79B84B38" w:rsidR="005F1474" w:rsidRDefault="005F1474" w:rsidP="00BA316D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6</w:t>
      </w:r>
    </w:p>
    <w:p w14:paraId="6B55DE8A" w14:textId="52449EBD" w:rsidR="005F1474" w:rsidRDefault="00F55F07" w:rsidP="004257CC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UJI RELIABILITAS</w:t>
      </w:r>
    </w:p>
    <w:p w14:paraId="5B42163E" w14:textId="5830E3C3" w:rsidR="005F1474" w:rsidRDefault="00F55F07" w:rsidP="004257CC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5F1474" w:rsidRP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>Kepuasan</w:t>
      </w:r>
      <w:proofErr w:type="spellEnd"/>
      <w:r w:rsidR="005F1474" w:rsidRP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5F1474" w:rsidRP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>Pelanggan</w:t>
      </w:r>
      <w:proofErr w:type="spellEnd"/>
      <w:r w:rsidR="005F1474" w:rsidRP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Y)</w:t>
      </w:r>
    </w:p>
    <w:tbl>
      <w:tblPr>
        <w:tblW w:w="4790" w:type="dxa"/>
        <w:tblInd w:w="17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689"/>
        <w:gridCol w:w="2101"/>
      </w:tblGrid>
      <w:tr w:rsidR="004257CC" w:rsidRPr="004257CC" w14:paraId="51852746" w14:textId="77777777" w:rsidTr="004257CC">
        <w:trPr>
          <w:cantSplit/>
          <w:trHeight w:val="499"/>
        </w:trPr>
        <w:tc>
          <w:tcPr>
            <w:tcW w:w="47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55E663E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3" w:name="_Hlk136287910"/>
            <w:r w:rsidRPr="004257C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4257CC" w:rsidRPr="004257CC" w14:paraId="73A8817B" w14:textId="77777777" w:rsidTr="004257CC">
        <w:trPr>
          <w:cantSplit/>
          <w:trHeight w:val="971"/>
        </w:trPr>
        <w:tc>
          <w:tcPr>
            <w:tcW w:w="2689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7C407E98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101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51458913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4257CC" w:rsidRPr="004257CC" w14:paraId="7C5EBCAB" w14:textId="77777777" w:rsidTr="004257CC">
        <w:trPr>
          <w:cantSplit/>
          <w:trHeight w:val="499"/>
        </w:trPr>
        <w:tc>
          <w:tcPr>
            <w:tcW w:w="2689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227C34E3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.677</w:t>
            </w:r>
          </w:p>
        </w:tc>
        <w:tc>
          <w:tcPr>
            <w:tcW w:w="2101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12059CD8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bookmarkEnd w:id="3"/>
    </w:tbl>
    <w:p w14:paraId="2875FEFE" w14:textId="64F28A9F" w:rsidR="004257CC" w:rsidRDefault="004257CC" w:rsidP="004257CC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pPr w:leftFromText="180" w:rightFromText="180" w:vertAnchor="text" w:horzAnchor="margin" w:tblpXSpec="center" w:tblpY="564"/>
        <w:tblW w:w="460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84"/>
        <w:gridCol w:w="2019"/>
      </w:tblGrid>
      <w:tr w:rsidR="004257CC" w:rsidRPr="004257CC" w14:paraId="1399781A" w14:textId="77777777" w:rsidTr="004257CC">
        <w:trPr>
          <w:cantSplit/>
          <w:trHeight w:val="503"/>
        </w:trPr>
        <w:tc>
          <w:tcPr>
            <w:tcW w:w="46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6CF23B4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4" w:name="_Hlk136288687"/>
            <w:r w:rsidRPr="004257C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4257CC" w:rsidRPr="004257CC" w14:paraId="40A835AF" w14:textId="77777777" w:rsidTr="004257CC">
        <w:trPr>
          <w:cantSplit/>
          <w:trHeight w:val="979"/>
        </w:trPr>
        <w:tc>
          <w:tcPr>
            <w:tcW w:w="2584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01A12A68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019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1EE48AA9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4257CC" w:rsidRPr="004257CC" w14:paraId="7064C0C7" w14:textId="77777777" w:rsidTr="004257CC">
        <w:trPr>
          <w:cantSplit/>
          <w:trHeight w:val="503"/>
        </w:trPr>
        <w:tc>
          <w:tcPr>
            <w:tcW w:w="2584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10205A13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.854</w:t>
            </w:r>
          </w:p>
        </w:tc>
        <w:tc>
          <w:tcPr>
            <w:tcW w:w="2019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442C3E74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</w:tbl>
    <w:bookmarkEnd w:id="4"/>
    <w:p w14:paraId="47BCF55D" w14:textId="31B0D1F1" w:rsidR="004257CC" w:rsidRDefault="00F55F07" w:rsidP="004257CC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4257CC" w:rsidRPr="004257CC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Responsiveness</w:t>
      </w:r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1)</w:t>
      </w:r>
    </w:p>
    <w:p w14:paraId="59A9AE9D" w14:textId="77777777" w:rsidR="004257CC" w:rsidRPr="004257CC" w:rsidRDefault="004257CC" w:rsidP="004257CC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23D1056" w14:textId="506FC18E" w:rsidR="005F1474" w:rsidRDefault="005F1474" w:rsidP="005F1474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614D8F" w14:textId="0CE6E4B1" w:rsidR="004257CC" w:rsidRDefault="004257CC" w:rsidP="005F1474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0E0113A" w14:textId="7F019703" w:rsidR="004257CC" w:rsidRDefault="004257CC" w:rsidP="005F1474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pPr w:leftFromText="180" w:rightFromText="180" w:vertAnchor="text" w:horzAnchor="margin" w:tblpXSpec="center" w:tblpY="604"/>
        <w:tblW w:w="48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10"/>
        <w:gridCol w:w="2116"/>
      </w:tblGrid>
      <w:tr w:rsidR="004257CC" w:rsidRPr="004257CC" w14:paraId="2A190EE0" w14:textId="77777777" w:rsidTr="004257CC">
        <w:trPr>
          <w:cantSplit/>
          <w:trHeight w:val="448"/>
        </w:trPr>
        <w:tc>
          <w:tcPr>
            <w:tcW w:w="48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0103DA1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5" w:name="_Hlk136289042"/>
            <w:r w:rsidRPr="004257C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4257CC" w:rsidRPr="004257CC" w14:paraId="561F04E2" w14:textId="77777777" w:rsidTr="004257CC">
        <w:trPr>
          <w:cantSplit/>
          <w:trHeight w:val="872"/>
        </w:trPr>
        <w:tc>
          <w:tcPr>
            <w:tcW w:w="2710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1E5C627F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593B61AD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4257CC" w:rsidRPr="004257CC" w14:paraId="3E7ED15B" w14:textId="77777777" w:rsidTr="004257CC">
        <w:trPr>
          <w:cantSplit/>
          <w:trHeight w:val="448"/>
        </w:trPr>
        <w:tc>
          <w:tcPr>
            <w:tcW w:w="2710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7F0B4689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.839</w:t>
            </w:r>
          </w:p>
        </w:tc>
        <w:tc>
          <w:tcPr>
            <w:tcW w:w="2116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6E9E004F" w14:textId="77777777" w:rsidR="004257CC" w:rsidRPr="004257CC" w:rsidRDefault="004257CC" w:rsidP="004257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</w:tbl>
    <w:bookmarkEnd w:id="5"/>
    <w:p w14:paraId="7B0B5016" w14:textId="3C74703A" w:rsidR="004257CC" w:rsidRDefault="00F55F07" w:rsidP="00F55F07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>Kualitas</w:t>
      </w:r>
      <w:proofErr w:type="spellEnd"/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>Pelayanan</w:t>
      </w:r>
      <w:proofErr w:type="spellEnd"/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p w14:paraId="49EA16E7" w14:textId="0CB1D7E6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B44821" w14:textId="36599F6F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7464190" w14:textId="4D4DFBCA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3C1635A" w14:textId="6D0D4DE8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4C71A1D" w14:textId="77777777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E0A5990" w14:textId="77777777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205B4A0" w14:textId="77777777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272B1CC" w14:textId="146875C0" w:rsidR="004257CC" w:rsidRDefault="00F55F07" w:rsidP="00F55F07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>Promosi</w:t>
      </w:r>
      <w:proofErr w:type="spellEnd"/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3)</w:t>
      </w:r>
    </w:p>
    <w:tbl>
      <w:tblPr>
        <w:tblW w:w="4946" w:type="dxa"/>
        <w:tblInd w:w="157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76"/>
        <w:gridCol w:w="2170"/>
      </w:tblGrid>
      <w:tr w:rsidR="004257CC" w:rsidRPr="004257CC" w14:paraId="6CDCDFD7" w14:textId="77777777" w:rsidTr="00F55F07">
        <w:trPr>
          <w:cantSplit/>
          <w:trHeight w:val="469"/>
        </w:trPr>
        <w:tc>
          <w:tcPr>
            <w:tcW w:w="4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7DDDC04" w14:textId="77777777" w:rsidR="00F55F07" w:rsidRDefault="00F55F07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6" w:name="_Hlk136289900"/>
          </w:p>
          <w:p w14:paraId="6D0B7D90" w14:textId="60A793CC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4257CC" w:rsidRPr="004257CC" w14:paraId="149688B9" w14:textId="77777777" w:rsidTr="00F55F07">
        <w:trPr>
          <w:cantSplit/>
          <w:trHeight w:val="913"/>
        </w:trPr>
        <w:tc>
          <w:tcPr>
            <w:tcW w:w="27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08435E9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169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1B1520C3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4257CC" w:rsidRPr="004257CC" w14:paraId="2F313787" w14:textId="77777777" w:rsidTr="00F55F07">
        <w:trPr>
          <w:cantSplit/>
          <w:trHeight w:val="469"/>
        </w:trPr>
        <w:tc>
          <w:tcPr>
            <w:tcW w:w="2776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E07D74E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.875</w:t>
            </w:r>
          </w:p>
        </w:tc>
        <w:tc>
          <w:tcPr>
            <w:tcW w:w="216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3DDBAAB8" w14:textId="77777777" w:rsidR="004257CC" w:rsidRPr="004257CC" w:rsidRDefault="004257C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4257CC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bookmarkEnd w:id="6"/>
    </w:tbl>
    <w:p w14:paraId="348B64AE" w14:textId="6E9756C2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pPr w:leftFromText="180" w:rightFromText="180" w:vertAnchor="text" w:horzAnchor="margin" w:tblpXSpec="center" w:tblpY="581"/>
        <w:tblW w:w="49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57"/>
        <w:gridCol w:w="2153"/>
      </w:tblGrid>
      <w:tr w:rsidR="00F55F07" w:rsidRPr="00F55F07" w14:paraId="4A7BD35B" w14:textId="77777777" w:rsidTr="00F55F07">
        <w:trPr>
          <w:cantSplit/>
          <w:trHeight w:val="443"/>
        </w:trPr>
        <w:tc>
          <w:tcPr>
            <w:tcW w:w="49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9FEF2F" w14:textId="77777777" w:rsidR="00F55F07" w:rsidRDefault="00F55F07" w:rsidP="00F55F0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7" w:name="_Hlk136290330"/>
          </w:p>
          <w:p w14:paraId="1FC7AE70" w14:textId="78426815" w:rsidR="00F55F07" w:rsidRPr="00F55F07" w:rsidRDefault="00F55F07" w:rsidP="00F55F0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F0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liability Statistics</w:t>
            </w:r>
          </w:p>
        </w:tc>
      </w:tr>
      <w:tr w:rsidR="00F55F07" w:rsidRPr="00F55F07" w14:paraId="7375503E" w14:textId="77777777" w:rsidTr="00F55F07">
        <w:trPr>
          <w:cantSplit/>
          <w:trHeight w:val="863"/>
        </w:trPr>
        <w:tc>
          <w:tcPr>
            <w:tcW w:w="2757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0B682DA4" w14:textId="77777777" w:rsidR="00F55F07" w:rsidRPr="00F55F07" w:rsidRDefault="00F55F07" w:rsidP="00F55F0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F07">
              <w:rPr>
                <w:rFonts w:ascii="Times New Roman" w:hAnsi="Times New Roman" w:cs="Times New Roman"/>
                <w:sz w:val="24"/>
                <w:szCs w:val="24"/>
              </w:rPr>
              <w:t>Cronbach's Alpha</w:t>
            </w:r>
          </w:p>
        </w:tc>
        <w:tc>
          <w:tcPr>
            <w:tcW w:w="2153" w:type="dxa"/>
            <w:tcBorders>
              <w:top w:val="single" w:sz="4" w:space="0" w:color="auto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36ABAF6A" w14:textId="77777777" w:rsidR="00F55F07" w:rsidRPr="00F55F07" w:rsidRDefault="00F55F07" w:rsidP="00F55F0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5F07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F55F07" w:rsidRPr="00F55F07" w14:paraId="7769D296" w14:textId="77777777" w:rsidTr="00F55F07">
        <w:trPr>
          <w:cantSplit/>
          <w:trHeight w:val="443"/>
        </w:trPr>
        <w:tc>
          <w:tcPr>
            <w:tcW w:w="2757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76945973" w14:textId="77777777" w:rsidR="00F55F07" w:rsidRPr="00F55F07" w:rsidRDefault="00F55F07" w:rsidP="00F55F0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F55F07">
              <w:rPr>
                <w:rFonts w:ascii="Times New Roman" w:hAnsi="Times New Roman" w:cs="Times New Roman"/>
                <w:sz w:val="24"/>
                <w:szCs w:val="24"/>
              </w:rPr>
              <w:t>.775</w:t>
            </w:r>
          </w:p>
        </w:tc>
        <w:tc>
          <w:tcPr>
            <w:tcW w:w="2153" w:type="dxa"/>
            <w:tcBorders>
              <w:top w:val="single" w:sz="8" w:space="0" w:color="152935"/>
              <w:left w:val="single" w:sz="4" w:space="0" w:color="auto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34388597" w14:textId="77777777" w:rsidR="00F55F07" w:rsidRPr="00F55F07" w:rsidRDefault="00F55F07" w:rsidP="00F55F0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F55F0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</w:tbl>
    <w:bookmarkEnd w:id="7"/>
    <w:p w14:paraId="3EE8304F" w14:textId="32E3E4B8" w:rsidR="004257CC" w:rsidRDefault="00F55F07" w:rsidP="00F55F07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="004257CC">
        <w:rPr>
          <w:rFonts w:ascii="Times New Roman" w:hAnsi="Times New Roman" w:cs="Times New Roman"/>
          <w:b/>
          <w:bCs/>
          <w:sz w:val="24"/>
          <w:szCs w:val="24"/>
          <w:lang w:val="en-US"/>
        </w:rPr>
        <w:t>Kenyaman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4)</w:t>
      </w:r>
    </w:p>
    <w:p w14:paraId="6BCA239C" w14:textId="77777777" w:rsidR="00F55F07" w:rsidRDefault="00F55F07" w:rsidP="00F55F07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39E2E6F" w14:textId="354E564D" w:rsidR="004257CC" w:rsidRDefault="004257CC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C470789" w14:textId="3BF8E5B7" w:rsidR="00F55F07" w:rsidRDefault="00F55F07" w:rsidP="00F55F0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6917A3E" w14:textId="260B716B" w:rsidR="00F55F07" w:rsidRDefault="00F55F07" w:rsidP="00F55F0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51ADBE5" w14:textId="3571FC5D" w:rsidR="00F55F07" w:rsidRDefault="00F55F07" w:rsidP="00F55F0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Lampiran 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</w:p>
    <w:p w14:paraId="1E79FF06" w14:textId="6F82F274" w:rsidR="00F9649B" w:rsidRDefault="00F9649B" w:rsidP="00F9649B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</w:t>
      </w:r>
      <w:r w:rsidR="00F55F07"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STATISTIK DESKRIPTIF</w:t>
      </w:r>
    </w:p>
    <w:tbl>
      <w:tblPr>
        <w:tblW w:w="804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7"/>
        <w:gridCol w:w="1059"/>
        <w:gridCol w:w="1106"/>
        <w:gridCol w:w="1138"/>
        <w:gridCol w:w="1059"/>
        <w:gridCol w:w="1488"/>
      </w:tblGrid>
      <w:tr w:rsidR="00F9649B" w:rsidRPr="009B06E2" w14:paraId="5961C910" w14:textId="77777777" w:rsidTr="00F9649B">
        <w:trPr>
          <w:cantSplit/>
          <w:trHeight w:val="377"/>
        </w:trPr>
        <w:tc>
          <w:tcPr>
            <w:tcW w:w="804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45B9B4D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B06E2"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F9649B" w:rsidRPr="009B06E2" w14:paraId="2251A6A2" w14:textId="77777777" w:rsidTr="00F9649B">
        <w:trPr>
          <w:cantSplit/>
          <w:trHeight w:val="358"/>
        </w:trPr>
        <w:tc>
          <w:tcPr>
            <w:tcW w:w="2197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76B60D4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D6E5BB7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DC145E2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3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AA2D71A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5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422DEC8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8C96C6F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F9649B" w:rsidRPr="009B06E2" w14:paraId="15253A50" w14:textId="77777777" w:rsidTr="00F9649B">
        <w:trPr>
          <w:cantSplit/>
          <w:trHeight w:val="377"/>
        </w:trPr>
        <w:tc>
          <w:tcPr>
            <w:tcW w:w="219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1725331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Kepuasan</w:t>
            </w:r>
            <w:proofErr w:type="spellEnd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Pelanggan</w:t>
            </w:r>
            <w:proofErr w:type="spellEnd"/>
          </w:p>
        </w:tc>
        <w:tc>
          <w:tcPr>
            <w:tcW w:w="105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EE5D70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8354FA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30.00</w:t>
            </w:r>
          </w:p>
        </w:tc>
        <w:tc>
          <w:tcPr>
            <w:tcW w:w="113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5FB2A5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50.00</w:t>
            </w:r>
          </w:p>
        </w:tc>
        <w:tc>
          <w:tcPr>
            <w:tcW w:w="105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5523C8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41.5100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04A8035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5.81967</w:t>
            </w:r>
          </w:p>
        </w:tc>
      </w:tr>
      <w:tr w:rsidR="00F9649B" w:rsidRPr="009B06E2" w14:paraId="4E746F99" w14:textId="77777777" w:rsidTr="00F9649B">
        <w:trPr>
          <w:cantSplit/>
          <w:trHeight w:val="377"/>
        </w:trPr>
        <w:tc>
          <w:tcPr>
            <w:tcW w:w="21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3AC65C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Responsiveness</w:t>
            </w:r>
          </w:p>
        </w:tc>
        <w:tc>
          <w:tcPr>
            <w:tcW w:w="105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D89335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9445A7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8.00</w:t>
            </w:r>
          </w:p>
        </w:tc>
        <w:tc>
          <w:tcPr>
            <w:tcW w:w="11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40D2A3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30.00</w:t>
            </w:r>
          </w:p>
        </w:tc>
        <w:tc>
          <w:tcPr>
            <w:tcW w:w="10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DD8F2F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24.9500</w:t>
            </w: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ACABAFD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3.38856</w:t>
            </w:r>
          </w:p>
        </w:tc>
      </w:tr>
      <w:tr w:rsidR="00F9649B" w:rsidRPr="009B06E2" w14:paraId="7811979E" w14:textId="77777777" w:rsidTr="00F9649B">
        <w:trPr>
          <w:cantSplit/>
          <w:trHeight w:val="377"/>
        </w:trPr>
        <w:tc>
          <w:tcPr>
            <w:tcW w:w="21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3EA2BCD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Kualitas</w:t>
            </w:r>
            <w:proofErr w:type="spellEnd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Pelayanan</w:t>
            </w:r>
            <w:proofErr w:type="spellEnd"/>
          </w:p>
        </w:tc>
        <w:tc>
          <w:tcPr>
            <w:tcW w:w="105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9F54E8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88FE4E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8.00</w:t>
            </w:r>
          </w:p>
        </w:tc>
        <w:tc>
          <w:tcPr>
            <w:tcW w:w="11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90CEC1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40.00</w:t>
            </w:r>
          </w:p>
        </w:tc>
        <w:tc>
          <w:tcPr>
            <w:tcW w:w="10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58827B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32.6300</w:t>
            </w: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6925D49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4.82974</w:t>
            </w:r>
          </w:p>
        </w:tc>
      </w:tr>
      <w:tr w:rsidR="00F9649B" w:rsidRPr="009B06E2" w14:paraId="0F7B17B2" w14:textId="77777777" w:rsidTr="00F9649B">
        <w:trPr>
          <w:cantSplit/>
          <w:trHeight w:val="377"/>
        </w:trPr>
        <w:tc>
          <w:tcPr>
            <w:tcW w:w="21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5F27EB6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Promosi</w:t>
            </w:r>
            <w:proofErr w:type="spellEnd"/>
          </w:p>
        </w:tc>
        <w:tc>
          <w:tcPr>
            <w:tcW w:w="105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F3DEC3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B5C617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26.00</w:t>
            </w:r>
          </w:p>
        </w:tc>
        <w:tc>
          <w:tcPr>
            <w:tcW w:w="11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7D45BD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50.00</w:t>
            </w:r>
          </w:p>
        </w:tc>
        <w:tc>
          <w:tcPr>
            <w:tcW w:w="10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E90DFF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39.9600</w:t>
            </w: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FCABB2A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6.49152</w:t>
            </w:r>
          </w:p>
        </w:tc>
      </w:tr>
      <w:tr w:rsidR="00F9649B" w:rsidRPr="009B06E2" w14:paraId="746AB7D8" w14:textId="77777777" w:rsidTr="00F9649B">
        <w:trPr>
          <w:cantSplit/>
          <w:trHeight w:val="377"/>
        </w:trPr>
        <w:tc>
          <w:tcPr>
            <w:tcW w:w="21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048CE8D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Kenyamanan</w:t>
            </w:r>
            <w:proofErr w:type="spellEnd"/>
          </w:p>
        </w:tc>
        <w:tc>
          <w:tcPr>
            <w:tcW w:w="105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28A442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3231D3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6.00</w:t>
            </w:r>
          </w:p>
        </w:tc>
        <w:tc>
          <w:tcPr>
            <w:tcW w:w="11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AE3630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40.00</w:t>
            </w:r>
          </w:p>
        </w:tc>
        <w:tc>
          <w:tcPr>
            <w:tcW w:w="105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61D4D9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32.8200</w:t>
            </w: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02F5F60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4.61307</w:t>
            </w:r>
          </w:p>
        </w:tc>
      </w:tr>
      <w:tr w:rsidR="00F9649B" w:rsidRPr="009B06E2" w14:paraId="0153B667" w14:textId="77777777" w:rsidTr="00F9649B">
        <w:trPr>
          <w:cantSplit/>
          <w:trHeight w:val="377"/>
        </w:trPr>
        <w:tc>
          <w:tcPr>
            <w:tcW w:w="219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D1BCEBB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5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ED6C01C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B06E2">
              <w:rPr>
                <w:rFonts w:ascii="Arial" w:hAnsi="Arial" w:cs="Arial"/>
                <w:color w:val="010205"/>
                <w:sz w:val="18"/>
                <w:szCs w:val="18"/>
              </w:rPr>
              <w:t>1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3F94ECC1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4F4B883F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1FB6B474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3F357845" w14:textId="77777777" w:rsidR="00F9649B" w:rsidRPr="009B06E2" w:rsidRDefault="00F9649B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0170D0F" w14:textId="77777777" w:rsidR="00F55F07" w:rsidRPr="00F55F07" w:rsidRDefault="00F55F07" w:rsidP="00F55F07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C6F48A7" w14:textId="14430224" w:rsidR="00F9649B" w:rsidRPr="00F741DF" w:rsidRDefault="00F9649B" w:rsidP="00F741D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9B5DFE4" w14:textId="46EC94F0" w:rsidR="00F9649B" w:rsidRDefault="00F9649B" w:rsidP="00F9649B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</w:p>
    <w:p w14:paraId="18CCF26F" w14:textId="3B3FDE72" w:rsidR="00F9649B" w:rsidRDefault="00F9649B" w:rsidP="00F9649B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UJI ASUMSI KLASIK</w:t>
      </w:r>
    </w:p>
    <w:p w14:paraId="1C459FBF" w14:textId="1B62F046" w:rsidR="00F9649B" w:rsidRDefault="00F9649B" w:rsidP="00F9649B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Normalitas</w:t>
      </w:r>
      <w:proofErr w:type="spellEnd"/>
    </w:p>
    <w:p w14:paraId="04715E38" w14:textId="77777777" w:rsidR="00F9649B" w:rsidRPr="00E27756" w:rsidRDefault="00F9649B" w:rsidP="00F9649B">
      <w:pPr>
        <w:pStyle w:val="ListParagraph"/>
        <w:spacing w:line="276" w:lineRule="auto"/>
        <w:ind w:left="1440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27756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One-Sample </w:t>
      </w:r>
      <w:proofErr w:type="spellStart"/>
      <w:r w:rsidRPr="00E27756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Kolmogrov</w:t>
      </w:r>
      <w:proofErr w:type="spellEnd"/>
      <w:r w:rsidRPr="00E27756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-Smirnov Test</w:t>
      </w:r>
    </w:p>
    <w:tbl>
      <w:tblPr>
        <w:tblpPr w:leftFromText="180" w:rightFromText="180" w:vertAnchor="text" w:horzAnchor="margin" w:tblpXSpec="right" w:tblpY="-32"/>
        <w:tblW w:w="68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68"/>
        <w:gridCol w:w="1615"/>
        <w:gridCol w:w="2021"/>
      </w:tblGrid>
      <w:tr w:rsidR="00F9649B" w:rsidRPr="008272D7" w14:paraId="1D54B342" w14:textId="77777777" w:rsidTr="00F9649B">
        <w:trPr>
          <w:cantSplit/>
          <w:trHeight w:val="480"/>
        </w:trPr>
        <w:tc>
          <w:tcPr>
            <w:tcW w:w="4783" w:type="dxa"/>
            <w:gridSpan w:val="2"/>
            <w:shd w:val="clear" w:color="auto" w:fill="FFFFFF"/>
            <w:vAlign w:val="bottom"/>
          </w:tcPr>
          <w:p w14:paraId="5D68D548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21" w:type="dxa"/>
            <w:shd w:val="clear" w:color="auto" w:fill="FFFFFF"/>
            <w:vAlign w:val="bottom"/>
          </w:tcPr>
          <w:p w14:paraId="19CB0A3E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Unstandardized Residual</w:t>
            </w:r>
          </w:p>
        </w:tc>
      </w:tr>
      <w:tr w:rsidR="00F9649B" w:rsidRPr="008272D7" w14:paraId="3570DFB6" w14:textId="77777777" w:rsidTr="00F9649B">
        <w:trPr>
          <w:cantSplit/>
          <w:trHeight w:val="253"/>
        </w:trPr>
        <w:tc>
          <w:tcPr>
            <w:tcW w:w="4783" w:type="dxa"/>
            <w:gridSpan w:val="2"/>
            <w:shd w:val="clear" w:color="auto" w:fill="auto"/>
          </w:tcPr>
          <w:p w14:paraId="556DB06F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2021" w:type="dxa"/>
            <w:shd w:val="clear" w:color="auto" w:fill="FFFFFF"/>
          </w:tcPr>
          <w:p w14:paraId="6C167AC6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F9649B" w:rsidRPr="008272D7" w14:paraId="3D4A36D9" w14:textId="77777777" w:rsidTr="00F9649B">
        <w:trPr>
          <w:cantSplit/>
          <w:trHeight w:val="240"/>
        </w:trPr>
        <w:tc>
          <w:tcPr>
            <w:tcW w:w="3168" w:type="dxa"/>
            <w:vMerge w:val="restart"/>
            <w:shd w:val="clear" w:color="auto" w:fill="auto"/>
          </w:tcPr>
          <w:p w14:paraId="4643249B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 xml:space="preserve">Normal </w:t>
            </w:r>
            <w:proofErr w:type="spellStart"/>
            <w:proofErr w:type="gramStart"/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  <w:r w:rsidRPr="008272D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615" w:type="dxa"/>
            <w:shd w:val="clear" w:color="auto" w:fill="auto"/>
          </w:tcPr>
          <w:p w14:paraId="18E01FD5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2021" w:type="dxa"/>
            <w:shd w:val="clear" w:color="auto" w:fill="FFFFFF"/>
          </w:tcPr>
          <w:p w14:paraId="6931F9D4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.0000000</w:t>
            </w:r>
          </w:p>
        </w:tc>
      </w:tr>
      <w:tr w:rsidR="00F9649B" w:rsidRPr="008272D7" w14:paraId="001482D1" w14:textId="77777777" w:rsidTr="00F9649B">
        <w:trPr>
          <w:cantSplit/>
          <w:trHeight w:val="253"/>
        </w:trPr>
        <w:tc>
          <w:tcPr>
            <w:tcW w:w="3168" w:type="dxa"/>
            <w:vMerge/>
            <w:shd w:val="clear" w:color="auto" w:fill="auto"/>
          </w:tcPr>
          <w:p w14:paraId="6326EDD5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15" w:type="dxa"/>
            <w:shd w:val="clear" w:color="auto" w:fill="auto"/>
          </w:tcPr>
          <w:p w14:paraId="677EFDC3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  <w:tc>
          <w:tcPr>
            <w:tcW w:w="2021" w:type="dxa"/>
            <w:shd w:val="clear" w:color="auto" w:fill="FFFFFF"/>
          </w:tcPr>
          <w:p w14:paraId="0DDA0593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3475.79820826</w:t>
            </w:r>
          </w:p>
        </w:tc>
      </w:tr>
      <w:tr w:rsidR="00F9649B" w:rsidRPr="008272D7" w14:paraId="5A076534" w14:textId="77777777" w:rsidTr="00F9649B">
        <w:trPr>
          <w:cantSplit/>
          <w:trHeight w:val="253"/>
        </w:trPr>
        <w:tc>
          <w:tcPr>
            <w:tcW w:w="3168" w:type="dxa"/>
            <w:vMerge w:val="restart"/>
            <w:shd w:val="clear" w:color="auto" w:fill="auto"/>
          </w:tcPr>
          <w:p w14:paraId="2DEB380F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Most Extreme Differences</w:t>
            </w:r>
          </w:p>
        </w:tc>
        <w:tc>
          <w:tcPr>
            <w:tcW w:w="1615" w:type="dxa"/>
            <w:shd w:val="clear" w:color="auto" w:fill="auto"/>
          </w:tcPr>
          <w:p w14:paraId="33D270C4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Absolute</w:t>
            </w:r>
          </w:p>
        </w:tc>
        <w:tc>
          <w:tcPr>
            <w:tcW w:w="2021" w:type="dxa"/>
            <w:shd w:val="clear" w:color="auto" w:fill="FFFFFF"/>
          </w:tcPr>
          <w:p w14:paraId="2B3CE419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.079</w:t>
            </w:r>
          </w:p>
        </w:tc>
      </w:tr>
      <w:tr w:rsidR="00F9649B" w:rsidRPr="008272D7" w14:paraId="2600885E" w14:textId="77777777" w:rsidTr="00F9649B">
        <w:trPr>
          <w:cantSplit/>
          <w:trHeight w:val="253"/>
        </w:trPr>
        <w:tc>
          <w:tcPr>
            <w:tcW w:w="3168" w:type="dxa"/>
            <w:vMerge/>
            <w:shd w:val="clear" w:color="auto" w:fill="auto"/>
          </w:tcPr>
          <w:p w14:paraId="68C258BA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15" w:type="dxa"/>
            <w:shd w:val="clear" w:color="auto" w:fill="auto"/>
          </w:tcPr>
          <w:p w14:paraId="02D2B370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Positive</w:t>
            </w:r>
          </w:p>
        </w:tc>
        <w:tc>
          <w:tcPr>
            <w:tcW w:w="2021" w:type="dxa"/>
            <w:shd w:val="clear" w:color="auto" w:fill="FFFFFF"/>
          </w:tcPr>
          <w:p w14:paraId="683A7753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.079</w:t>
            </w:r>
          </w:p>
        </w:tc>
      </w:tr>
      <w:tr w:rsidR="00F9649B" w:rsidRPr="008272D7" w14:paraId="69CFFDCA" w14:textId="77777777" w:rsidTr="00F9649B">
        <w:trPr>
          <w:cantSplit/>
          <w:trHeight w:val="253"/>
        </w:trPr>
        <w:tc>
          <w:tcPr>
            <w:tcW w:w="3168" w:type="dxa"/>
            <w:vMerge/>
            <w:shd w:val="clear" w:color="auto" w:fill="auto"/>
          </w:tcPr>
          <w:p w14:paraId="7D7C4720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15" w:type="dxa"/>
            <w:shd w:val="clear" w:color="auto" w:fill="auto"/>
          </w:tcPr>
          <w:p w14:paraId="23C193AF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</w:p>
        </w:tc>
        <w:tc>
          <w:tcPr>
            <w:tcW w:w="2021" w:type="dxa"/>
            <w:shd w:val="clear" w:color="auto" w:fill="FFFFFF"/>
          </w:tcPr>
          <w:p w14:paraId="544B5A31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-.064</w:t>
            </w:r>
          </w:p>
        </w:tc>
      </w:tr>
      <w:tr w:rsidR="00F9649B" w:rsidRPr="008272D7" w14:paraId="204A24B9" w14:textId="77777777" w:rsidTr="00F9649B">
        <w:trPr>
          <w:cantSplit/>
          <w:trHeight w:val="240"/>
        </w:trPr>
        <w:tc>
          <w:tcPr>
            <w:tcW w:w="4783" w:type="dxa"/>
            <w:gridSpan w:val="2"/>
            <w:shd w:val="clear" w:color="auto" w:fill="auto"/>
          </w:tcPr>
          <w:p w14:paraId="6B480F1D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Test Statistic</w:t>
            </w:r>
          </w:p>
        </w:tc>
        <w:tc>
          <w:tcPr>
            <w:tcW w:w="2021" w:type="dxa"/>
            <w:shd w:val="clear" w:color="auto" w:fill="FFFFFF"/>
          </w:tcPr>
          <w:p w14:paraId="4678B87B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.079</w:t>
            </w:r>
          </w:p>
        </w:tc>
      </w:tr>
      <w:tr w:rsidR="00F9649B" w:rsidRPr="008272D7" w14:paraId="302C1993" w14:textId="77777777" w:rsidTr="00F9649B">
        <w:trPr>
          <w:cantSplit/>
          <w:trHeight w:val="253"/>
        </w:trPr>
        <w:tc>
          <w:tcPr>
            <w:tcW w:w="4783" w:type="dxa"/>
            <w:gridSpan w:val="2"/>
            <w:shd w:val="clear" w:color="auto" w:fill="auto"/>
          </w:tcPr>
          <w:p w14:paraId="576F7F1C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Asymp</w:t>
            </w:r>
            <w:proofErr w:type="spellEnd"/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. Sig. (2-tailed)</w:t>
            </w:r>
          </w:p>
        </w:tc>
        <w:tc>
          <w:tcPr>
            <w:tcW w:w="2021" w:type="dxa"/>
            <w:shd w:val="clear" w:color="auto" w:fill="FFFFFF"/>
          </w:tcPr>
          <w:p w14:paraId="6B6C2DF6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.127</w:t>
            </w:r>
            <w:r w:rsidRPr="008272D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F9649B" w:rsidRPr="008272D7" w14:paraId="29511BD2" w14:textId="77777777" w:rsidTr="00F9649B">
        <w:trPr>
          <w:cantSplit/>
          <w:trHeight w:val="240"/>
        </w:trPr>
        <w:tc>
          <w:tcPr>
            <w:tcW w:w="6804" w:type="dxa"/>
            <w:gridSpan w:val="3"/>
            <w:shd w:val="clear" w:color="auto" w:fill="FFFFFF"/>
          </w:tcPr>
          <w:p w14:paraId="26DDE2C3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a. Test distribution is Normal.</w:t>
            </w:r>
          </w:p>
        </w:tc>
      </w:tr>
      <w:tr w:rsidR="00F9649B" w:rsidRPr="008272D7" w14:paraId="047C0619" w14:textId="77777777" w:rsidTr="00F9649B">
        <w:trPr>
          <w:cantSplit/>
          <w:trHeight w:val="240"/>
        </w:trPr>
        <w:tc>
          <w:tcPr>
            <w:tcW w:w="6804" w:type="dxa"/>
            <w:gridSpan w:val="3"/>
            <w:shd w:val="clear" w:color="auto" w:fill="FFFFFF"/>
          </w:tcPr>
          <w:p w14:paraId="27A51DFC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b. Calculated from data.</w:t>
            </w:r>
          </w:p>
        </w:tc>
      </w:tr>
      <w:tr w:rsidR="00F9649B" w:rsidRPr="008272D7" w14:paraId="6DF680BA" w14:textId="77777777" w:rsidTr="00F9649B">
        <w:trPr>
          <w:cantSplit/>
          <w:trHeight w:val="240"/>
        </w:trPr>
        <w:tc>
          <w:tcPr>
            <w:tcW w:w="6804" w:type="dxa"/>
            <w:gridSpan w:val="3"/>
            <w:shd w:val="clear" w:color="auto" w:fill="FFFFFF"/>
          </w:tcPr>
          <w:p w14:paraId="25028D61" w14:textId="77777777" w:rsidR="00F9649B" w:rsidRPr="008272D7" w:rsidRDefault="00F9649B" w:rsidP="00F9649B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8272D7">
              <w:rPr>
                <w:rFonts w:ascii="Times New Roman" w:hAnsi="Times New Roman" w:cs="Times New Roman"/>
                <w:sz w:val="24"/>
                <w:szCs w:val="24"/>
              </w:rPr>
              <w:t>c. Lilliefors Significance Correction.</w:t>
            </w:r>
          </w:p>
        </w:tc>
      </w:tr>
    </w:tbl>
    <w:p w14:paraId="3DA88133" w14:textId="77777777" w:rsidR="00F9649B" w:rsidRDefault="00F9649B" w:rsidP="00F9649B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64B96F3" w14:textId="77777777" w:rsidR="00F9649B" w:rsidRDefault="00F9649B" w:rsidP="00F9649B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ED14C9" w14:textId="5F4342DA" w:rsidR="00F55F07" w:rsidRDefault="00F55F07" w:rsidP="004257CC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8C9C531" w14:textId="7F9EC615" w:rsidR="00F55F07" w:rsidRDefault="00F55F07" w:rsidP="00F55F07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922194E" w14:textId="7C317A9B" w:rsidR="00F55F07" w:rsidRDefault="00F55F07" w:rsidP="00F55F07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1399222" w14:textId="68A7E5B6" w:rsidR="00F55F07" w:rsidRDefault="00F55F07" w:rsidP="00F55F07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C245C46" w14:textId="69F4A525" w:rsidR="00F55F07" w:rsidRDefault="00F55F07" w:rsidP="00F55F07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97073BA" w14:textId="24B54C25" w:rsidR="00F55F07" w:rsidRDefault="00F55F07" w:rsidP="00F55F07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A36E28F" w14:textId="069E6DDB" w:rsidR="00F9649B" w:rsidRDefault="00F9649B" w:rsidP="00F55F07">
      <w:pPr>
        <w:pStyle w:val="ListParagraph"/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08C0270" w14:textId="1ABC3A91" w:rsidR="00F55F07" w:rsidRDefault="00F9649B" w:rsidP="00F9649B">
      <w:pPr>
        <w:pStyle w:val="ListParagraph"/>
        <w:widowControl w:val="0"/>
        <w:autoSpaceDE w:val="0"/>
        <w:autoSpaceDN w:val="0"/>
        <w:adjustRightInd w:val="0"/>
        <w:spacing w:line="480" w:lineRule="auto"/>
        <w:ind w:left="99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21F8DA4" wp14:editId="6C32F4EC">
            <wp:extent cx="4660613" cy="2808514"/>
            <wp:effectExtent l="0" t="0" r="6985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661"/>
                    <a:stretch/>
                  </pic:blipFill>
                  <pic:spPr bwMode="auto">
                    <a:xfrm>
                      <a:off x="0" y="0"/>
                      <a:ext cx="4789633" cy="28862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28F1FA" w14:textId="4FCB0883" w:rsidR="00F55F07" w:rsidRDefault="00F55F07" w:rsidP="00F9649B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B127796" w14:textId="4E8281D8" w:rsidR="00F9649B" w:rsidRPr="00F9649B" w:rsidRDefault="00F9649B" w:rsidP="00F9649B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FBC18D3" wp14:editId="65A8ADC8">
            <wp:extent cx="3278973" cy="2841172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20" r="22365"/>
                    <a:stretch/>
                  </pic:blipFill>
                  <pic:spPr bwMode="auto">
                    <a:xfrm>
                      <a:off x="0" y="0"/>
                      <a:ext cx="3290564" cy="2851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228E41" w14:textId="479B070D" w:rsidR="00F55F07" w:rsidRDefault="00F9649B" w:rsidP="00F9649B">
      <w:pPr>
        <w:pStyle w:val="ListParagraph"/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eteroskedastisitas</w:t>
      </w:r>
      <w:proofErr w:type="spellEnd"/>
    </w:p>
    <w:p w14:paraId="1E30A9C9" w14:textId="4527ECA0" w:rsidR="00F55F07" w:rsidRDefault="00F9649B" w:rsidP="00F9649B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5E82B12" wp14:editId="1C676204">
            <wp:extent cx="4049214" cy="2376655"/>
            <wp:effectExtent l="0" t="0" r="8890" b="508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8530" cy="2393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85BBD3" w14:textId="77777777" w:rsidR="004C56DC" w:rsidRDefault="004C56DC" w:rsidP="00F9649B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03D1D6A" w14:textId="77777777" w:rsidR="004C56DC" w:rsidRDefault="004C56DC" w:rsidP="00F9649B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D532AF" w14:textId="77777777" w:rsidR="004C56DC" w:rsidRDefault="004C56DC" w:rsidP="00F9649B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D963E9" w14:textId="77777777" w:rsidR="004C56DC" w:rsidRDefault="004C56DC" w:rsidP="00F9649B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pPr w:leftFromText="180" w:rightFromText="180" w:vertAnchor="text" w:horzAnchor="margin" w:tblpXSpec="center" w:tblpY="614"/>
        <w:tblW w:w="90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2"/>
        <w:gridCol w:w="1577"/>
        <w:gridCol w:w="1096"/>
        <w:gridCol w:w="1097"/>
        <w:gridCol w:w="1209"/>
        <w:gridCol w:w="843"/>
        <w:gridCol w:w="843"/>
        <w:gridCol w:w="932"/>
        <w:gridCol w:w="851"/>
      </w:tblGrid>
      <w:tr w:rsidR="004C56DC" w:rsidRPr="00A21616" w14:paraId="555998CE" w14:textId="77777777" w:rsidTr="004C56DC">
        <w:trPr>
          <w:cantSplit/>
          <w:trHeight w:val="293"/>
        </w:trPr>
        <w:tc>
          <w:tcPr>
            <w:tcW w:w="905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E726356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A21616">
              <w:rPr>
                <w:rFonts w:ascii="Arial" w:hAnsi="Arial" w:cs="Arial"/>
                <w:b/>
                <w:bCs/>
                <w:color w:val="010205"/>
              </w:rPr>
              <w:lastRenderedPageBreak/>
              <w:t>Coefficients</w:t>
            </w:r>
            <w:r w:rsidRPr="00A21616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4C56DC" w:rsidRPr="00A21616" w14:paraId="361A4DDC" w14:textId="77777777" w:rsidTr="004C56DC">
        <w:trPr>
          <w:cantSplit/>
          <w:trHeight w:val="606"/>
        </w:trPr>
        <w:tc>
          <w:tcPr>
            <w:tcW w:w="2179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9480A60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193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BC2E22A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209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E6B1E34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843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E728C86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843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B85F681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1779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2D4E763A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4C56DC" w:rsidRPr="00A21616" w14:paraId="4B69DF06" w14:textId="77777777" w:rsidTr="004C56DC">
        <w:trPr>
          <w:cantSplit/>
          <w:trHeight w:val="293"/>
        </w:trPr>
        <w:tc>
          <w:tcPr>
            <w:tcW w:w="2179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A29D301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1909E4A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09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41536F4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2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CE9FFB6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843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3803D77D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43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66E9F52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3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CE2B626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84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072B3D7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4C56DC" w:rsidRPr="00A21616" w14:paraId="7FFED169" w14:textId="77777777" w:rsidTr="004C56DC">
        <w:trPr>
          <w:cantSplit/>
          <w:trHeight w:val="293"/>
        </w:trPr>
        <w:tc>
          <w:tcPr>
            <w:tcW w:w="602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79DD18F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57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C7D1ADD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09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7C67CE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883.400</w:t>
            </w:r>
          </w:p>
        </w:tc>
        <w:tc>
          <w:tcPr>
            <w:tcW w:w="109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A7034F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1280.841</w:t>
            </w:r>
          </w:p>
        </w:tc>
        <w:tc>
          <w:tcPr>
            <w:tcW w:w="12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B36AD63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A697F0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</w:p>
        </w:tc>
        <w:tc>
          <w:tcPr>
            <w:tcW w:w="84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1FBE63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492</w:t>
            </w:r>
          </w:p>
        </w:tc>
        <w:tc>
          <w:tcPr>
            <w:tcW w:w="93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9D79A87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3F502095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C56DC" w:rsidRPr="00A21616" w14:paraId="117842A8" w14:textId="77777777" w:rsidTr="004C56DC">
        <w:trPr>
          <w:cantSplit/>
          <w:trHeight w:val="324"/>
        </w:trPr>
        <w:tc>
          <w:tcPr>
            <w:tcW w:w="60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DB4AED0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7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A36390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Responsiveness</w:t>
            </w:r>
          </w:p>
        </w:tc>
        <w:tc>
          <w:tcPr>
            <w:tcW w:w="109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2F6AD8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230</w:t>
            </w: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22D103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107</w:t>
            </w:r>
          </w:p>
        </w:tc>
        <w:tc>
          <w:tcPr>
            <w:tcW w:w="12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B9332F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ED7CC5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2.147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D88495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9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631B13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248</w:t>
            </w:r>
          </w:p>
        </w:tc>
        <w:tc>
          <w:tcPr>
            <w:tcW w:w="8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01284A9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4.027</w:t>
            </w:r>
          </w:p>
        </w:tc>
      </w:tr>
      <w:tr w:rsidR="004C56DC" w:rsidRPr="00A21616" w14:paraId="1D65BDAA" w14:textId="77777777" w:rsidTr="004C56DC">
        <w:trPr>
          <w:cantSplit/>
          <w:trHeight w:val="310"/>
        </w:trPr>
        <w:tc>
          <w:tcPr>
            <w:tcW w:w="60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DA1D2DD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7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234C17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Kualitas</w:t>
            </w:r>
            <w:proofErr w:type="spellEnd"/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Pelayanan</w:t>
            </w:r>
            <w:proofErr w:type="spellEnd"/>
          </w:p>
        </w:tc>
        <w:tc>
          <w:tcPr>
            <w:tcW w:w="109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2AE618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CA1B75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12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8C3132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480EE6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6.758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706F2F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6651EA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163</w:t>
            </w:r>
          </w:p>
        </w:tc>
        <w:tc>
          <w:tcPr>
            <w:tcW w:w="8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16150CE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6.126</w:t>
            </w:r>
          </w:p>
        </w:tc>
      </w:tr>
      <w:tr w:rsidR="004C56DC" w:rsidRPr="00A21616" w14:paraId="581AB4E4" w14:textId="77777777" w:rsidTr="004C56DC">
        <w:trPr>
          <w:cantSplit/>
          <w:trHeight w:val="324"/>
        </w:trPr>
        <w:tc>
          <w:tcPr>
            <w:tcW w:w="60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329D987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7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78B07C7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Promosi</w:t>
            </w:r>
            <w:proofErr w:type="spellEnd"/>
          </w:p>
        </w:tc>
        <w:tc>
          <w:tcPr>
            <w:tcW w:w="109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B6412D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EF13B1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12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D35DEC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C6DA70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3.059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B6BAE7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9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2CFCF3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287</w:t>
            </w:r>
          </w:p>
        </w:tc>
        <w:tc>
          <w:tcPr>
            <w:tcW w:w="8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6F09F44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3.487</w:t>
            </w:r>
          </w:p>
        </w:tc>
      </w:tr>
      <w:tr w:rsidR="004C56DC" w:rsidRPr="00A21616" w14:paraId="659070A9" w14:textId="77777777" w:rsidTr="004C56DC">
        <w:trPr>
          <w:cantSplit/>
          <w:trHeight w:val="310"/>
        </w:trPr>
        <w:tc>
          <w:tcPr>
            <w:tcW w:w="60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39A69B8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7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5D677FC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A21616">
              <w:rPr>
                <w:rFonts w:ascii="Arial" w:hAnsi="Arial" w:cs="Arial"/>
                <w:color w:val="264A60"/>
                <w:sz w:val="18"/>
                <w:szCs w:val="18"/>
              </w:rPr>
              <w:t>Kenyamanan</w:t>
            </w:r>
            <w:proofErr w:type="spellEnd"/>
          </w:p>
        </w:tc>
        <w:tc>
          <w:tcPr>
            <w:tcW w:w="109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FC5C49B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11441C7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12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12C5679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CFE1800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401</w:t>
            </w:r>
          </w:p>
        </w:tc>
        <w:tc>
          <w:tcPr>
            <w:tcW w:w="84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AEBB31B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</w:p>
        </w:tc>
        <w:tc>
          <w:tcPr>
            <w:tcW w:w="93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F42FD6E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.377</w:t>
            </w:r>
          </w:p>
        </w:tc>
        <w:tc>
          <w:tcPr>
            <w:tcW w:w="84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8015114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2.654</w:t>
            </w:r>
          </w:p>
        </w:tc>
      </w:tr>
      <w:tr w:rsidR="004C56DC" w:rsidRPr="00A21616" w14:paraId="194058D8" w14:textId="77777777" w:rsidTr="004C56DC">
        <w:trPr>
          <w:cantSplit/>
          <w:trHeight w:val="310"/>
        </w:trPr>
        <w:tc>
          <w:tcPr>
            <w:tcW w:w="905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13F0218" w14:textId="77777777" w:rsidR="004C56DC" w:rsidRPr="00A21616" w:rsidRDefault="004C56DC" w:rsidP="004C56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Kepuasan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A21616">
              <w:rPr>
                <w:rFonts w:ascii="Arial" w:hAnsi="Arial" w:cs="Arial"/>
                <w:color w:val="010205"/>
                <w:sz w:val="18"/>
                <w:szCs w:val="18"/>
              </w:rPr>
              <w:t>pelanggan</w:t>
            </w:r>
            <w:proofErr w:type="spellEnd"/>
          </w:p>
        </w:tc>
      </w:tr>
    </w:tbl>
    <w:p w14:paraId="27AD804E" w14:textId="42063984" w:rsidR="00F9649B" w:rsidRDefault="00F9649B" w:rsidP="00F9649B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ultikolonieritas</w:t>
      </w:r>
      <w:proofErr w:type="spellEnd"/>
    </w:p>
    <w:p w14:paraId="21FE5343" w14:textId="665F657F" w:rsidR="00F9649B" w:rsidRDefault="00F9649B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CA02DEA" w14:textId="7DD1765C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Lampiran 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</w:p>
    <w:p w14:paraId="03784CED" w14:textId="75EE5C9D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      HASIL ANALISIS REGRESI LINEAR BERGANDA</w:t>
      </w:r>
    </w:p>
    <w:tbl>
      <w:tblPr>
        <w:tblW w:w="886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922"/>
        <w:gridCol w:w="1338"/>
        <w:gridCol w:w="1338"/>
        <w:gridCol w:w="1476"/>
        <w:gridCol w:w="1029"/>
        <w:gridCol w:w="1029"/>
      </w:tblGrid>
      <w:tr w:rsidR="004C56DC" w:rsidRPr="005C135A" w14:paraId="7347D644" w14:textId="77777777" w:rsidTr="00F84F95">
        <w:trPr>
          <w:cantSplit/>
        </w:trPr>
        <w:tc>
          <w:tcPr>
            <w:tcW w:w="886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3423A2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5C135A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5C135A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4C56DC" w:rsidRPr="005C135A" w14:paraId="4C227CF7" w14:textId="77777777" w:rsidTr="00F84F95">
        <w:trPr>
          <w:cantSplit/>
        </w:trPr>
        <w:tc>
          <w:tcPr>
            <w:tcW w:w="2658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5F3D56F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64FB800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B52A614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CBA0B14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0847F8DA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C56DC" w:rsidRPr="005C135A" w14:paraId="3E87BB0E" w14:textId="77777777" w:rsidTr="00F84F95">
        <w:trPr>
          <w:cantSplit/>
        </w:trPr>
        <w:tc>
          <w:tcPr>
            <w:tcW w:w="2658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220EB4B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3EF74B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45E3DFE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E7D101E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3EE01661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35C76C0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4C56DC" w:rsidRPr="005C135A" w14:paraId="284D69D1" w14:textId="77777777" w:rsidTr="00F84F95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81FED9C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92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BEB7E97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64700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883.400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2B6CA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1280.84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8F50D66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0FF944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BDA7F2C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492</w:t>
            </w:r>
          </w:p>
        </w:tc>
      </w:tr>
      <w:tr w:rsidR="004C56DC" w:rsidRPr="005C135A" w14:paraId="6677252B" w14:textId="77777777" w:rsidTr="00F84F95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CE13E8F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829C04E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Responsiveness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C3275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230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C8CE2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0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99AC0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6A2832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2.14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094C5DB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</w:tr>
      <w:tr w:rsidR="004C56DC" w:rsidRPr="005C135A" w14:paraId="50A2CCC5" w14:textId="77777777" w:rsidTr="00F84F95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3D9CED3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5E01851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Kualitas</w:t>
            </w:r>
            <w:proofErr w:type="spellEnd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Pelayanan</w:t>
            </w:r>
            <w:proofErr w:type="spellEnd"/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11C6F3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0A24DA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34B177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8D5DC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6.75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681122A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C56DC" w:rsidRPr="005C135A" w14:paraId="502CF761" w14:textId="77777777" w:rsidTr="00F84F95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096709E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66B2913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Promosi</w:t>
            </w:r>
            <w:proofErr w:type="spellEnd"/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13A947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51C781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5FA157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BD5BA6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3.05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371CF5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</w:tr>
      <w:tr w:rsidR="004C56DC" w:rsidRPr="005C135A" w14:paraId="66F77DF0" w14:textId="77777777" w:rsidTr="00F84F95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81B20D9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2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3C81226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Kenyamanan</w:t>
            </w:r>
            <w:proofErr w:type="spellEnd"/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D6D3C8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2B809A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956C96C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179FCD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40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FE59E52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</w:p>
        </w:tc>
      </w:tr>
      <w:tr w:rsidR="004C56DC" w:rsidRPr="005C135A" w14:paraId="11B9BE8F" w14:textId="77777777" w:rsidTr="00F84F95">
        <w:trPr>
          <w:cantSplit/>
        </w:trPr>
        <w:tc>
          <w:tcPr>
            <w:tcW w:w="886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A756C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Kepuasan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pelanggan</w:t>
            </w:r>
            <w:proofErr w:type="spellEnd"/>
          </w:p>
        </w:tc>
      </w:tr>
    </w:tbl>
    <w:p w14:paraId="6A4DFA55" w14:textId="5463E526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E23E4EC" w14:textId="77777777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69E173D" w14:textId="77777777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CE3CC9B" w14:textId="77777777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75AD539" w14:textId="0D307D21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10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560B303C" w14:textId="3A223815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HIPOTESIS</w:t>
      </w:r>
    </w:p>
    <w:p w14:paraId="4DCE5A2A" w14:textId="0A2D26C9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T (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arsi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)</w:t>
      </w:r>
    </w:p>
    <w:tbl>
      <w:tblPr>
        <w:tblW w:w="9194" w:type="dxa"/>
        <w:tblInd w:w="-4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4"/>
        <w:gridCol w:w="1992"/>
        <w:gridCol w:w="1387"/>
        <w:gridCol w:w="1387"/>
        <w:gridCol w:w="1530"/>
        <w:gridCol w:w="1066"/>
        <w:gridCol w:w="1068"/>
      </w:tblGrid>
      <w:tr w:rsidR="004C56DC" w:rsidRPr="005C135A" w14:paraId="58BD47FF" w14:textId="77777777" w:rsidTr="004C56DC">
        <w:trPr>
          <w:cantSplit/>
          <w:trHeight w:val="344"/>
        </w:trPr>
        <w:tc>
          <w:tcPr>
            <w:tcW w:w="91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810D4B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5C135A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5C135A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4C56DC" w:rsidRPr="005C135A" w14:paraId="24A7AFC3" w14:textId="77777777" w:rsidTr="004C56DC">
        <w:trPr>
          <w:cantSplit/>
          <w:trHeight w:val="670"/>
        </w:trPr>
        <w:tc>
          <w:tcPr>
            <w:tcW w:w="2756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707FE17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77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4F99EA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530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7480911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66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190A506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66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7517947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C56DC" w:rsidRPr="005C135A" w14:paraId="4A69E388" w14:textId="77777777" w:rsidTr="004C56DC">
        <w:trPr>
          <w:cantSplit/>
          <w:trHeight w:val="344"/>
        </w:trPr>
        <w:tc>
          <w:tcPr>
            <w:tcW w:w="2756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00EA28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8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C7E1B50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8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CEAB91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5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3CB3F7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6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74F3E6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66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2619E4C3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4C56DC" w:rsidRPr="005C135A" w14:paraId="5A87F458" w14:textId="77777777" w:rsidTr="004C56DC">
        <w:trPr>
          <w:cantSplit/>
          <w:trHeight w:val="344"/>
        </w:trPr>
        <w:tc>
          <w:tcPr>
            <w:tcW w:w="764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B4AB850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99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C8DC21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8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5B847B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883.400</w:t>
            </w:r>
          </w:p>
        </w:tc>
        <w:tc>
          <w:tcPr>
            <w:tcW w:w="138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F64F41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1280.841</w:t>
            </w:r>
          </w:p>
        </w:tc>
        <w:tc>
          <w:tcPr>
            <w:tcW w:w="15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E4B5206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668C0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</w:p>
        </w:tc>
        <w:tc>
          <w:tcPr>
            <w:tcW w:w="106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73D6CEA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492</w:t>
            </w:r>
          </w:p>
        </w:tc>
      </w:tr>
      <w:tr w:rsidR="004C56DC" w:rsidRPr="005C135A" w14:paraId="53E10141" w14:textId="77777777" w:rsidTr="004C56DC">
        <w:trPr>
          <w:cantSplit/>
          <w:trHeight w:val="344"/>
        </w:trPr>
        <w:tc>
          <w:tcPr>
            <w:tcW w:w="76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CB5BBAC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2ED77F2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Responsiveness</w:t>
            </w:r>
          </w:p>
        </w:tc>
        <w:tc>
          <w:tcPr>
            <w:tcW w:w="138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1F5D2C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230</w:t>
            </w:r>
          </w:p>
        </w:tc>
        <w:tc>
          <w:tcPr>
            <w:tcW w:w="138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64E27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07</w:t>
            </w:r>
          </w:p>
        </w:tc>
        <w:tc>
          <w:tcPr>
            <w:tcW w:w="15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312109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CD1B48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2.147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79C57CC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</w:tr>
      <w:tr w:rsidR="004C56DC" w:rsidRPr="005C135A" w14:paraId="70BA3598" w14:textId="77777777" w:rsidTr="004C56DC">
        <w:trPr>
          <w:cantSplit/>
          <w:trHeight w:val="362"/>
        </w:trPr>
        <w:tc>
          <w:tcPr>
            <w:tcW w:w="76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9F9F3C6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09F8FB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Kualitas</w:t>
            </w:r>
            <w:proofErr w:type="spellEnd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Pelayanan</w:t>
            </w:r>
            <w:proofErr w:type="spellEnd"/>
          </w:p>
        </w:tc>
        <w:tc>
          <w:tcPr>
            <w:tcW w:w="138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A16702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</w:p>
        </w:tc>
        <w:tc>
          <w:tcPr>
            <w:tcW w:w="138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F9AFE9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15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DE64F9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D46A70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6.758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F043D8D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4C56DC" w:rsidRPr="005C135A" w14:paraId="234F4F62" w14:textId="77777777" w:rsidTr="004C56DC">
        <w:trPr>
          <w:cantSplit/>
          <w:trHeight w:val="362"/>
        </w:trPr>
        <w:tc>
          <w:tcPr>
            <w:tcW w:w="76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2A6ED39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E777DA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Promosi</w:t>
            </w:r>
            <w:proofErr w:type="spellEnd"/>
          </w:p>
        </w:tc>
        <w:tc>
          <w:tcPr>
            <w:tcW w:w="138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EDBF5B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138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D30C1B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59</w:t>
            </w:r>
          </w:p>
        </w:tc>
        <w:tc>
          <w:tcPr>
            <w:tcW w:w="15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844000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205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9811D2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3.059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CF08C9E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</w:tr>
      <w:tr w:rsidR="004C56DC" w:rsidRPr="005C135A" w14:paraId="49BEC55D" w14:textId="77777777" w:rsidTr="004C56DC">
        <w:trPr>
          <w:cantSplit/>
          <w:trHeight w:val="362"/>
        </w:trPr>
        <w:tc>
          <w:tcPr>
            <w:tcW w:w="76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4A52F1B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9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00CE3BE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C135A">
              <w:rPr>
                <w:rFonts w:ascii="Arial" w:hAnsi="Arial" w:cs="Arial"/>
                <w:color w:val="264A60"/>
                <w:sz w:val="18"/>
                <w:szCs w:val="18"/>
              </w:rPr>
              <w:t>Kenyamanan</w:t>
            </w:r>
            <w:proofErr w:type="spellEnd"/>
          </w:p>
        </w:tc>
        <w:tc>
          <w:tcPr>
            <w:tcW w:w="138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989CE0F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28</w:t>
            </w:r>
          </w:p>
        </w:tc>
        <w:tc>
          <w:tcPr>
            <w:tcW w:w="138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6B2EDB7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15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9565E4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16B6045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401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6F5923C9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</w:p>
        </w:tc>
      </w:tr>
      <w:tr w:rsidR="004C56DC" w:rsidRPr="005C135A" w14:paraId="267C82F9" w14:textId="77777777" w:rsidTr="004C56DC">
        <w:trPr>
          <w:cantSplit/>
          <w:trHeight w:val="344"/>
        </w:trPr>
        <w:tc>
          <w:tcPr>
            <w:tcW w:w="919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A657A1" w14:textId="77777777" w:rsidR="004C56DC" w:rsidRPr="005C135A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Kepuasan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C135A">
              <w:rPr>
                <w:rFonts w:ascii="Arial" w:hAnsi="Arial" w:cs="Arial"/>
                <w:color w:val="010205"/>
                <w:sz w:val="18"/>
                <w:szCs w:val="18"/>
              </w:rPr>
              <w:t>pelanggan</w:t>
            </w:r>
            <w:proofErr w:type="spellEnd"/>
          </w:p>
        </w:tc>
      </w:tr>
    </w:tbl>
    <w:p w14:paraId="0135A3A5" w14:textId="77777777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67227F3" w14:textId="5FB13C94" w:rsidR="004C56DC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F (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imult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)</w:t>
      </w:r>
    </w:p>
    <w:tbl>
      <w:tblPr>
        <w:tblW w:w="801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0"/>
        <w:gridCol w:w="1283"/>
        <w:gridCol w:w="1465"/>
        <w:gridCol w:w="1022"/>
        <w:gridCol w:w="1465"/>
        <w:gridCol w:w="1022"/>
        <w:gridCol w:w="1024"/>
      </w:tblGrid>
      <w:tr w:rsidR="004C56DC" w:rsidRPr="00120699" w14:paraId="685115B3" w14:textId="77777777" w:rsidTr="006A242C">
        <w:trPr>
          <w:cantSplit/>
          <w:trHeight w:val="621"/>
        </w:trPr>
        <w:tc>
          <w:tcPr>
            <w:tcW w:w="801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ED0C2B7" w14:textId="77777777" w:rsidR="004C56DC" w:rsidRDefault="004C56DC" w:rsidP="006A242C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b/>
                <w:bCs/>
                <w:color w:val="010205"/>
              </w:rPr>
            </w:pPr>
          </w:p>
          <w:p w14:paraId="29CAE8C8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120699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120699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4C56DC" w:rsidRPr="00120699" w14:paraId="42594FBF" w14:textId="77777777" w:rsidTr="006A242C">
        <w:trPr>
          <w:cantSplit/>
          <w:trHeight w:val="301"/>
        </w:trPr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9BA5417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C38A496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40EEB1B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6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B5E31C4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7A80692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410C4C3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C56DC" w:rsidRPr="00120699" w14:paraId="35062B35" w14:textId="77777777" w:rsidTr="006A242C">
        <w:trPr>
          <w:cantSplit/>
          <w:trHeight w:val="621"/>
        </w:trPr>
        <w:tc>
          <w:tcPr>
            <w:tcW w:w="73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755233B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358E44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6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9F75AF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3613212555.772</w:t>
            </w:r>
          </w:p>
        </w:tc>
        <w:tc>
          <w:tcPr>
            <w:tcW w:w="102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729024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6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109F8E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903303138.943</w:t>
            </w:r>
          </w:p>
        </w:tc>
        <w:tc>
          <w:tcPr>
            <w:tcW w:w="102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C5C255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71.748</w:t>
            </w:r>
          </w:p>
        </w:tc>
        <w:tc>
          <w:tcPr>
            <w:tcW w:w="102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4BD161E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 w:rsidRPr="0012069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4C56DC" w:rsidRPr="00120699" w14:paraId="601640BF" w14:textId="77777777" w:rsidTr="006A242C">
        <w:trPr>
          <w:cantSplit/>
          <w:trHeight w:val="641"/>
        </w:trPr>
        <w:tc>
          <w:tcPr>
            <w:tcW w:w="73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8B44D78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0CDDCB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6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A58F7C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1196036145.268</w:t>
            </w:r>
          </w:p>
        </w:tc>
        <w:tc>
          <w:tcPr>
            <w:tcW w:w="102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7E609C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95</w:t>
            </w:r>
          </w:p>
        </w:tc>
        <w:tc>
          <w:tcPr>
            <w:tcW w:w="146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4D3556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12589854.161</w:t>
            </w:r>
          </w:p>
        </w:tc>
        <w:tc>
          <w:tcPr>
            <w:tcW w:w="102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603F6F6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71262996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C56DC" w:rsidRPr="00120699" w14:paraId="57FDC2B6" w14:textId="77777777" w:rsidTr="006A242C">
        <w:trPr>
          <w:cantSplit/>
          <w:trHeight w:val="641"/>
        </w:trPr>
        <w:tc>
          <w:tcPr>
            <w:tcW w:w="73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0BED6E6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4470487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6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3859A1D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4809248701.040</w:t>
            </w:r>
          </w:p>
        </w:tc>
        <w:tc>
          <w:tcPr>
            <w:tcW w:w="102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7763A07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99</w:t>
            </w:r>
          </w:p>
        </w:tc>
        <w:tc>
          <w:tcPr>
            <w:tcW w:w="146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3D9D032C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4B8F86A6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5C2D7C13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C56DC" w:rsidRPr="00120699" w14:paraId="1C378243" w14:textId="77777777" w:rsidTr="006A242C">
        <w:trPr>
          <w:cantSplit/>
          <w:trHeight w:val="320"/>
        </w:trPr>
        <w:tc>
          <w:tcPr>
            <w:tcW w:w="801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23A9D7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Kepuasan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pelanggan</w:t>
            </w:r>
            <w:proofErr w:type="spellEnd"/>
          </w:p>
        </w:tc>
      </w:tr>
      <w:tr w:rsidR="004C56DC" w:rsidRPr="00120699" w14:paraId="27F03435" w14:textId="77777777" w:rsidTr="006A242C">
        <w:trPr>
          <w:cantSplit/>
          <w:trHeight w:val="2299"/>
        </w:trPr>
        <w:tc>
          <w:tcPr>
            <w:tcW w:w="801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8D000F" w14:textId="77777777" w:rsidR="004C56DC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b. Predictors: (Constant),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Kenyamanan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Promosi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, Responsiveness,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Kualitas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Pelayanan</w:t>
            </w:r>
            <w:proofErr w:type="spellEnd"/>
          </w:p>
          <w:p w14:paraId="49FDC0B6" w14:textId="77777777" w:rsidR="004C56DC" w:rsidRDefault="004C56DC" w:rsidP="00F84F95">
            <w:pPr>
              <w:autoSpaceDE w:val="0"/>
              <w:autoSpaceDN w:val="0"/>
              <w:adjustRightInd w:val="0"/>
              <w:spacing w:after="0" w:line="400" w:lineRule="atLeas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6D6D7A4" w14:textId="5E8F1DA4" w:rsidR="004C56DC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B1B7A09" w14:textId="77777777" w:rsidR="004C56DC" w:rsidRDefault="004C56DC" w:rsidP="00F84F9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8255B61" w14:textId="77777777" w:rsidR="004C56DC" w:rsidRDefault="004C56DC" w:rsidP="00F84F95">
            <w:pPr>
              <w:autoSpaceDE w:val="0"/>
              <w:autoSpaceDN w:val="0"/>
              <w:adjustRightInd w:val="0"/>
              <w:spacing w:after="0" w:line="400" w:lineRule="atLeas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C2F3CE1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400" w:lineRule="atLeast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B3F56C2" w14:textId="77777777" w:rsidR="004C56DC" w:rsidRPr="00120699" w:rsidRDefault="004C56DC" w:rsidP="00F84F95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</w:tr>
    </w:tbl>
    <w:p w14:paraId="2D6DEC8F" w14:textId="46ACC105" w:rsidR="004C56DC" w:rsidRDefault="006A242C" w:rsidP="006A242C">
      <w:pPr>
        <w:widowControl w:val="0"/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</w:t>
      </w:r>
      <w:r w:rsidR="00BD0475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</w:p>
    <w:p w14:paraId="38C36359" w14:textId="2D172DAD" w:rsidR="006A242C" w:rsidRDefault="006A242C" w:rsidP="006A242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eastAsiaTheme="minorEastAsia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UJI KOEFISIEN DETERMINASI </w:t>
      </w:r>
      <w:r w:rsidRPr="006A242C">
        <w:rPr>
          <w:rFonts w:ascii="Times New Roman" w:hAnsi="Times New Roman" w:cs="Times New Roman"/>
          <w:b/>
          <w:bCs/>
          <w:sz w:val="24"/>
          <w:szCs w:val="24"/>
          <w:lang w:val="en-US"/>
        </w:rPr>
        <w:t>(</w:t>
      </w: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  <w:sz w:val="24"/>
                <w:szCs w:val="24"/>
                <w:lang w:val="en-US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2</m:t>
            </m:r>
          </m:sup>
        </m:sSup>
      </m:oMath>
      <w:r w:rsidRPr="006A242C">
        <w:rPr>
          <w:rFonts w:ascii="Times New Roman" w:eastAsiaTheme="minorEastAsia" w:hAnsi="Times New Roman" w:cs="Times New Roman"/>
          <w:b/>
          <w:bCs/>
          <w:sz w:val="24"/>
          <w:szCs w:val="24"/>
          <w:lang w:val="en-US"/>
        </w:rPr>
        <w:t>)</w:t>
      </w:r>
    </w:p>
    <w:tbl>
      <w:tblPr>
        <w:tblW w:w="6547" w:type="dxa"/>
        <w:tblInd w:w="10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89"/>
        <w:gridCol w:w="1148"/>
        <w:gridCol w:w="1217"/>
        <w:gridCol w:w="1645"/>
        <w:gridCol w:w="1648"/>
      </w:tblGrid>
      <w:tr w:rsidR="006A242C" w:rsidRPr="00120699" w14:paraId="6C267F13" w14:textId="77777777" w:rsidTr="006A242C">
        <w:trPr>
          <w:cantSplit/>
          <w:trHeight w:val="426"/>
        </w:trPr>
        <w:tc>
          <w:tcPr>
            <w:tcW w:w="654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4A0821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20699">
              <w:rPr>
                <w:rFonts w:ascii="Arial" w:hAnsi="Arial" w:cs="Arial"/>
                <w:b/>
                <w:bCs/>
                <w:color w:val="010205"/>
              </w:rPr>
              <w:t xml:space="preserve">Model </w:t>
            </w:r>
            <w:proofErr w:type="spellStart"/>
            <w:r w:rsidRPr="00120699">
              <w:rPr>
                <w:rFonts w:ascii="Arial" w:hAnsi="Arial" w:cs="Arial"/>
                <w:b/>
                <w:bCs/>
                <w:color w:val="010205"/>
              </w:rPr>
              <w:t>Summary</w:t>
            </w:r>
            <w:r w:rsidRPr="00120699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  <w:proofErr w:type="spellEnd"/>
          </w:p>
        </w:tc>
      </w:tr>
      <w:tr w:rsidR="006A242C" w:rsidRPr="00120699" w14:paraId="1F0C19F4" w14:textId="77777777" w:rsidTr="006A242C">
        <w:trPr>
          <w:cantSplit/>
          <w:trHeight w:val="851"/>
        </w:trPr>
        <w:tc>
          <w:tcPr>
            <w:tcW w:w="88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BE5F8BC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0840F73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2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5518FBC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64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503FAC8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64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4B8C28A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6A242C" w:rsidRPr="00120699" w14:paraId="41E6BAFD" w14:textId="77777777" w:rsidTr="006A242C">
        <w:trPr>
          <w:cantSplit/>
          <w:trHeight w:val="426"/>
        </w:trPr>
        <w:tc>
          <w:tcPr>
            <w:tcW w:w="88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E4C55BF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1824B64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.867</w:t>
            </w:r>
            <w:r w:rsidRPr="00120699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21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E930E59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.751</w:t>
            </w:r>
          </w:p>
        </w:tc>
        <w:tc>
          <w:tcPr>
            <w:tcW w:w="164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A9A5010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.741</w:t>
            </w:r>
          </w:p>
        </w:tc>
        <w:tc>
          <w:tcPr>
            <w:tcW w:w="164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CFE4695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3548.21845</w:t>
            </w:r>
          </w:p>
        </w:tc>
      </w:tr>
      <w:tr w:rsidR="006A242C" w:rsidRPr="00120699" w14:paraId="60F53932" w14:textId="77777777" w:rsidTr="006A242C">
        <w:trPr>
          <w:cantSplit/>
          <w:trHeight w:val="851"/>
        </w:trPr>
        <w:tc>
          <w:tcPr>
            <w:tcW w:w="654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A0554D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a. Predictors: (Constant),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Kenyamanan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Promosi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, Responsiveness,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Kualitas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Pelayanan</w:t>
            </w:r>
            <w:proofErr w:type="spellEnd"/>
          </w:p>
        </w:tc>
      </w:tr>
      <w:tr w:rsidR="006A242C" w:rsidRPr="00120699" w14:paraId="2CC30723" w14:textId="77777777" w:rsidTr="006A242C">
        <w:trPr>
          <w:cantSplit/>
          <w:trHeight w:val="426"/>
        </w:trPr>
        <w:tc>
          <w:tcPr>
            <w:tcW w:w="654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AA02548" w14:textId="77777777" w:rsidR="006A242C" w:rsidRPr="00120699" w:rsidRDefault="006A242C" w:rsidP="00F84F9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b. Dependent Variable: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Kepuasan</w:t>
            </w:r>
            <w:proofErr w:type="spellEnd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120699">
              <w:rPr>
                <w:rFonts w:ascii="Arial" w:hAnsi="Arial" w:cs="Arial"/>
                <w:color w:val="010205"/>
                <w:sz w:val="18"/>
                <w:szCs w:val="18"/>
              </w:rPr>
              <w:t>pelanggan</w:t>
            </w:r>
            <w:proofErr w:type="spellEnd"/>
          </w:p>
        </w:tc>
      </w:tr>
    </w:tbl>
    <w:p w14:paraId="6D3FFEF1" w14:textId="77777777" w:rsidR="006A242C" w:rsidRDefault="006A242C" w:rsidP="006A242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7FD717C" w14:textId="77777777" w:rsidR="004C56DC" w:rsidRPr="00F9649B" w:rsidRDefault="004C56DC" w:rsidP="004C56DC">
      <w:pPr>
        <w:widowControl w:val="0"/>
        <w:autoSpaceDE w:val="0"/>
        <w:autoSpaceDN w:val="0"/>
        <w:adjustRightInd w:val="0"/>
        <w:spacing w:line="480" w:lineRule="auto"/>
        <w:ind w:left="426" w:hanging="426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sectPr w:rsidR="004C56DC" w:rsidRPr="00F9649B" w:rsidSect="000F7768">
      <w:headerReference w:type="default" r:id="rId14"/>
      <w:pgSz w:w="11906" w:h="16838"/>
      <w:pgMar w:top="2268" w:right="1701" w:bottom="1701" w:left="1985" w:header="567" w:footer="73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55661EF" w14:textId="77777777" w:rsidR="00635D7E" w:rsidRDefault="00635D7E" w:rsidP="00FE3F15">
      <w:pPr>
        <w:spacing w:after="0" w:line="240" w:lineRule="auto"/>
      </w:pPr>
      <w:r>
        <w:separator/>
      </w:r>
    </w:p>
  </w:endnote>
  <w:endnote w:type="continuationSeparator" w:id="0">
    <w:p w14:paraId="3B8A8A67" w14:textId="77777777" w:rsidR="00635D7E" w:rsidRDefault="00635D7E" w:rsidP="00FE3F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6BC7791" w14:textId="77777777" w:rsidR="00635D7E" w:rsidRDefault="00635D7E" w:rsidP="00FE3F15">
      <w:pPr>
        <w:spacing w:after="0" w:line="240" w:lineRule="auto"/>
      </w:pPr>
      <w:r>
        <w:separator/>
      </w:r>
    </w:p>
  </w:footnote>
  <w:footnote w:type="continuationSeparator" w:id="0">
    <w:p w14:paraId="41BE92A1" w14:textId="77777777" w:rsidR="00635D7E" w:rsidRDefault="00635D7E" w:rsidP="00FE3F1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3348393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6EFE789" w14:textId="505392ED" w:rsidR="00EB013A" w:rsidRDefault="00EB013A" w:rsidP="008272D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802943"/>
    <w:multiLevelType w:val="hybridMultilevel"/>
    <w:tmpl w:val="C9EA8F86"/>
    <w:lvl w:ilvl="0" w:tplc="3E3C002A">
      <w:start w:val="1"/>
      <w:numFmt w:val="lowerLetter"/>
      <w:lvlText w:val="%1."/>
      <w:lvlJc w:val="left"/>
      <w:pPr>
        <w:ind w:left="179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10" w:hanging="360"/>
      </w:pPr>
    </w:lvl>
    <w:lvl w:ilvl="2" w:tplc="3809001B" w:tentative="1">
      <w:start w:val="1"/>
      <w:numFmt w:val="lowerRoman"/>
      <w:lvlText w:val="%3."/>
      <w:lvlJc w:val="right"/>
      <w:pPr>
        <w:ind w:left="3230" w:hanging="180"/>
      </w:pPr>
    </w:lvl>
    <w:lvl w:ilvl="3" w:tplc="3809000F" w:tentative="1">
      <w:start w:val="1"/>
      <w:numFmt w:val="decimal"/>
      <w:lvlText w:val="%4."/>
      <w:lvlJc w:val="left"/>
      <w:pPr>
        <w:ind w:left="3950" w:hanging="360"/>
      </w:pPr>
    </w:lvl>
    <w:lvl w:ilvl="4" w:tplc="38090019" w:tentative="1">
      <w:start w:val="1"/>
      <w:numFmt w:val="lowerLetter"/>
      <w:lvlText w:val="%5."/>
      <w:lvlJc w:val="left"/>
      <w:pPr>
        <w:ind w:left="4670" w:hanging="360"/>
      </w:pPr>
    </w:lvl>
    <w:lvl w:ilvl="5" w:tplc="3809001B" w:tentative="1">
      <w:start w:val="1"/>
      <w:numFmt w:val="lowerRoman"/>
      <w:lvlText w:val="%6."/>
      <w:lvlJc w:val="right"/>
      <w:pPr>
        <w:ind w:left="5390" w:hanging="180"/>
      </w:pPr>
    </w:lvl>
    <w:lvl w:ilvl="6" w:tplc="3809000F" w:tentative="1">
      <w:start w:val="1"/>
      <w:numFmt w:val="decimal"/>
      <w:lvlText w:val="%7."/>
      <w:lvlJc w:val="left"/>
      <w:pPr>
        <w:ind w:left="6110" w:hanging="360"/>
      </w:pPr>
    </w:lvl>
    <w:lvl w:ilvl="7" w:tplc="38090019" w:tentative="1">
      <w:start w:val="1"/>
      <w:numFmt w:val="lowerLetter"/>
      <w:lvlText w:val="%8."/>
      <w:lvlJc w:val="left"/>
      <w:pPr>
        <w:ind w:left="6830" w:hanging="360"/>
      </w:pPr>
    </w:lvl>
    <w:lvl w:ilvl="8" w:tplc="3809001B" w:tentative="1">
      <w:start w:val="1"/>
      <w:numFmt w:val="lowerRoman"/>
      <w:lvlText w:val="%9."/>
      <w:lvlJc w:val="right"/>
      <w:pPr>
        <w:ind w:left="7550" w:hanging="180"/>
      </w:pPr>
    </w:lvl>
  </w:abstractNum>
  <w:abstractNum w:abstractNumId="1" w15:restartNumberingAfterBreak="0">
    <w:nsid w:val="02342982"/>
    <w:multiLevelType w:val="hybridMultilevel"/>
    <w:tmpl w:val="C122E78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30059B"/>
    <w:multiLevelType w:val="hybridMultilevel"/>
    <w:tmpl w:val="DF208A16"/>
    <w:lvl w:ilvl="0" w:tplc="9E162A8E">
      <w:start w:val="1"/>
      <w:numFmt w:val="lowerLetter"/>
      <w:lvlText w:val="%1."/>
      <w:lvlJc w:val="left"/>
      <w:pPr>
        <w:ind w:left="1083" w:hanging="360"/>
      </w:pPr>
      <w:rPr>
        <w:rFonts w:eastAsiaTheme="majorEastAsia" w:hint="default"/>
      </w:rPr>
    </w:lvl>
    <w:lvl w:ilvl="1" w:tplc="38090019" w:tentative="1">
      <w:start w:val="1"/>
      <w:numFmt w:val="lowerLetter"/>
      <w:lvlText w:val="%2."/>
      <w:lvlJc w:val="left"/>
      <w:pPr>
        <w:ind w:left="1803" w:hanging="360"/>
      </w:pPr>
    </w:lvl>
    <w:lvl w:ilvl="2" w:tplc="3809001B" w:tentative="1">
      <w:start w:val="1"/>
      <w:numFmt w:val="lowerRoman"/>
      <w:lvlText w:val="%3."/>
      <w:lvlJc w:val="right"/>
      <w:pPr>
        <w:ind w:left="2523" w:hanging="180"/>
      </w:pPr>
    </w:lvl>
    <w:lvl w:ilvl="3" w:tplc="3809000F" w:tentative="1">
      <w:start w:val="1"/>
      <w:numFmt w:val="decimal"/>
      <w:lvlText w:val="%4."/>
      <w:lvlJc w:val="left"/>
      <w:pPr>
        <w:ind w:left="3243" w:hanging="360"/>
      </w:pPr>
    </w:lvl>
    <w:lvl w:ilvl="4" w:tplc="38090019" w:tentative="1">
      <w:start w:val="1"/>
      <w:numFmt w:val="lowerLetter"/>
      <w:lvlText w:val="%5."/>
      <w:lvlJc w:val="left"/>
      <w:pPr>
        <w:ind w:left="3963" w:hanging="360"/>
      </w:pPr>
    </w:lvl>
    <w:lvl w:ilvl="5" w:tplc="3809001B" w:tentative="1">
      <w:start w:val="1"/>
      <w:numFmt w:val="lowerRoman"/>
      <w:lvlText w:val="%6."/>
      <w:lvlJc w:val="right"/>
      <w:pPr>
        <w:ind w:left="4683" w:hanging="180"/>
      </w:pPr>
    </w:lvl>
    <w:lvl w:ilvl="6" w:tplc="3809000F" w:tentative="1">
      <w:start w:val="1"/>
      <w:numFmt w:val="decimal"/>
      <w:lvlText w:val="%7."/>
      <w:lvlJc w:val="left"/>
      <w:pPr>
        <w:ind w:left="5403" w:hanging="360"/>
      </w:pPr>
    </w:lvl>
    <w:lvl w:ilvl="7" w:tplc="38090019" w:tentative="1">
      <w:start w:val="1"/>
      <w:numFmt w:val="lowerLetter"/>
      <w:lvlText w:val="%8."/>
      <w:lvlJc w:val="left"/>
      <w:pPr>
        <w:ind w:left="6123" w:hanging="360"/>
      </w:pPr>
    </w:lvl>
    <w:lvl w:ilvl="8" w:tplc="3809001B" w:tentative="1">
      <w:start w:val="1"/>
      <w:numFmt w:val="lowerRoman"/>
      <w:lvlText w:val="%9."/>
      <w:lvlJc w:val="right"/>
      <w:pPr>
        <w:ind w:left="6843" w:hanging="180"/>
      </w:pPr>
    </w:lvl>
  </w:abstractNum>
  <w:abstractNum w:abstractNumId="3" w15:restartNumberingAfterBreak="0">
    <w:nsid w:val="04433DFF"/>
    <w:multiLevelType w:val="hybridMultilevel"/>
    <w:tmpl w:val="3028EB5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DE68C2"/>
    <w:multiLevelType w:val="hybridMultilevel"/>
    <w:tmpl w:val="6882C6A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0C3720"/>
    <w:multiLevelType w:val="hybridMultilevel"/>
    <w:tmpl w:val="CF129B08"/>
    <w:lvl w:ilvl="0" w:tplc="0F766A42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" w15:restartNumberingAfterBreak="0">
    <w:nsid w:val="096A5F9B"/>
    <w:multiLevelType w:val="hybridMultilevel"/>
    <w:tmpl w:val="99B89412"/>
    <w:lvl w:ilvl="0" w:tplc="FFBEDFA0">
      <w:start w:val="1"/>
      <w:numFmt w:val="decimal"/>
      <w:lvlText w:val="%1."/>
      <w:lvlJc w:val="left"/>
      <w:pPr>
        <w:ind w:left="248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07" w:hanging="360"/>
      </w:pPr>
    </w:lvl>
    <w:lvl w:ilvl="2" w:tplc="3809001B" w:tentative="1">
      <w:start w:val="1"/>
      <w:numFmt w:val="lowerRoman"/>
      <w:lvlText w:val="%3."/>
      <w:lvlJc w:val="right"/>
      <w:pPr>
        <w:ind w:left="3927" w:hanging="180"/>
      </w:pPr>
    </w:lvl>
    <w:lvl w:ilvl="3" w:tplc="3809000F" w:tentative="1">
      <w:start w:val="1"/>
      <w:numFmt w:val="decimal"/>
      <w:lvlText w:val="%4."/>
      <w:lvlJc w:val="left"/>
      <w:pPr>
        <w:ind w:left="4647" w:hanging="360"/>
      </w:pPr>
    </w:lvl>
    <w:lvl w:ilvl="4" w:tplc="38090019" w:tentative="1">
      <w:start w:val="1"/>
      <w:numFmt w:val="lowerLetter"/>
      <w:lvlText w:val="%5."/>
      <w:lvlJc w:val="left"/>
      <w:pPr>
        <w:ind w:left="5367" w:hanging="360"/>
      </w:pPr>
    </w:lvl>
    <w:lvl w:ilvl="5" w:tplc="3809001B" w:tentative="1">
      <w:start w:val="1"/>
      <w:numFmt w:val="lowerRoman"/>
      <w:lvlText w:val="%6."/>
      <w:lvlJc w:val="right"/>
      <w:pPr>
        <w:ind w:left="6087" w:hanging="180"/>
      </w:pPr>
    </w:lvl>
    <w:lvl w:ilvl="6" w:tplc="3809000F" w:tentative="1">
      <w:start w:val="1"/>
      <w:numFmt w:val="decimal"/>
      <w:lvlText w:val="%7."/>
      <w:lvlJc w:val="left"/>
      <w:pPr>
        <w:ind w:left="6807" w:hanging="360"/>
      </w:pPr>
    </w:lvl>
    <w:lvl w:ilvl="7" w:tplc="38090019" w:tentative="1">
      <w:start w:val="1"/>
      <w:numFmt w:val="lowerLetter"/>
      <w:lvlText w:val="%8."/>
      <w:lvlJc w:val="left"/>
      <w:pPr>
        <w:ind w:left="7527" w:hanging="360"/>
      </w:pPr>
    </w:lvl>
    <w:lvl w:ilvl="8" w:tplc="3809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7" w15:restartNumberingAfterBreak="0">
    <w:nsid w:val="0C15314D"/>
    <w:multiLevelType w:val="hybridMultilevel"/>
    <w:tmpl w:val="9DBE19C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7057CA"/>
    <w:multiLevelType w:val="hybridMultilevel"/>
    <w:tmpl w:val="4D30876E"/>
    <w:lvl w:ilvl="0" w:tplc="F6AE0BF6">
      <w:start w:val="1"/>
      <w:numFmt w:val="lowerLetter"/>
      <w:lvlText w:val="%1."/>
      <w:lvlJc w:val="left"/>
      <w:pPr>
        <w:ind w:left="1440" w:hanging="360"/>
      </w:pPr>
      <w:rPr>
        <w:rFonts w:eastAsiaTheme="minorEastAsia"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117C738A"/>
    <w:multiLevelType w:val="hybridMultilevel"/>
    <w:tmpl w:val="A3D6CAAA"/>
    <w:lvl w:ilvl="0" w:tplc="67C8CB44">
      <w:start w:val="1"/>
      <w:numFmt w:val="decimal"/>
      <w:lvlText w:val="%1."/>
      <w:lvlJc w:val="left"/>
      <w:pPr>
        <w:ind w:left="1848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568" w:hanging="360"/>
      </w:pPr>
    </w:lvl>
    <w:lvl w:ilvl="2" w:tplc="3809001B" w:tentative="1">
      <w:start w:val="1"/>
      <w:numFmt w:val="lowerRoman"/>
      <w:lvlText w:val="%3."/>
      <w:lvlJc w:val="right"/>
      <w:pPr>
        <w:ind w:left="3288" w:hanging="180"/>
      </w:pPr>
    </w:lvl>
    <w:lvl w:ilvl="3" w:tplc="3809000F" w:tentative="1">
      <w:start w:val="1"/>
      <w:numFmt w:val="decimal"/>
      <w:lvlText w:val="%4."/>
      <w:lvlJc w:val="left"/>
      <w:pPr>
        <w:ind w:left="4008" w:hanging="360"/>
      </w:pPr>
    </w:lvl>
    <w:lvl w:ilvl="4" w:tplc="38090019" w:tentative="1">
      <w:start w:val="1"/>
      <w:numFmt w:val="lowerLetter"/>
      <w:lvlText w:val="%5."/>
      <w:lvlJc w:val="left"/>
      <w:pPr>
        <w:ind w:left="4728" w:hanging="360"/>
      </w:pPr>
    </w:lvl>
    <w:lvl w:ilvl="5" w:tplc="3809001B" w:tentative="1">
      <w:start w:val="1"/>
      <w:numFmt w:val="lowerRoman"/>
      <w:lvlText w:val="%6."/>
      <w:lvlJc w:val="right"/>
      <w:pPr>
        <w:ind w:left="5448" w:hanging="180"/>
      </w:pPr>
    </w:lvl>
    <w:lvl w:ilvl="6" w:tplc="3809000F" w:tentative="1">
      <w:start w:val="1"/>
      <w:numFmt w:val="decimal"/>
      <w:lvlText w:val="%7."/>
      <w:lvlJc w:val="left"/>
      <w:pPr>
        <w:ind w:left="6168" w:hanging="360"/>
      </w:pPr>
    </w:lvl>
    <w:lvl w:ilvl="7" w:tplc="38090019" w:tentative="1">
      <w:start w:val="1"/>
      <w:numFmt w:val="lowerLetter"/>
      <w:lvlText w:val="%8."/>
      <w:lvlJc w:val="left"/>
      <w:pPr>
        <w:ind w:left="6888" w:hanging="360"/>
      </w:pPr>
    </w:lvl>
    <w:lvl w:ilvl="8" w:tplc="3809001B" w:tentative="1">
      <w:start w:val="1"/>
      <w:numFmt w:val="lowerRoman"/>
      <w:lvlText w:val="%9."/>
      <w:lvlJc w:val="right"/>
      <w:pPr>
        <w:ind w:left="7608" w:hanging="180"/>
      </w:pPr>
    </w:lvl>
  </w:abstractNum>
  <w:abstractNum w:abstractNumId="10" w15:restartNumberingAfterBreak="0">
    <w:nsid w:val="13FF6506"/>
    <w:multiLevelType w:val="hybridMultilevel"/>
    <w:tmpl w:val="D23CED36"/>
    <w:lvl w:ilvl="0" w:tplc="328ECF42">
      <w:start w:val="1"/>
      <w:numFmt w:val="upperRoman"/>
      <w:lvlText w:val="%1."/>
      <w:lvlJc w:val="left"/>
      <w:pPr>
        <w:ind w:left="153" w:hanging="72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513" w:hanging="360"/>
      </w:pPr>
    </w:lvl>
    <w:lvl w:ilvl="2" w:tplc="3809001B" w:tentative="1">
      <w:start w:val="1"/>
      <w:numFmt w:val="lowerRoman"/>
      <w:lvlText w:val="%3."/>
      <w:lvlJc w:val="right"/>
      <w:pPr>
        <w:ind w:left="1233" w:hanging="180"/>
      </w:pPr>
    </w:lvl>
    <w:lvl w:ilvl="3" w:tplc="3809000F" w:tentative="1">
      <w:start w:val="1"/>
      <w:numFmt w:val="decimal"/>
      <w:lvlText w:val="%4."/>
      <w:lvlJc w:val="left"/>
      <w:pPr>
        <w:ind w:left="1953" w:hanging="360"/>
      </w:pPr>
    </w:lvl>
    <w:lvl w:ilvl="4" w:tplc="38090019" w:tentative="1">
      <w:start w:val="1"/>
      <w:numFmt w:val="lowerLetter"/>
      <w:lvlText w:val="%5."/>
      <w:lvlJc w:val="left"/>
      <w:pPr>
        <w:ind w:left="2673" w:hanging="360"/>
      </w:pPr>
    </w:lvl>
    <w:lvl w:ilvl="5" w:tplc="3809001B" w:tentative="1">
      <w:start w:val="1"/>
      <w:numFmt w:val="lowerRoman"/>
      <w:lvlText w:val="%6."/>
      <w:lvlJc w:val="right"/>
      <w:pPr>
        <w:ind w:left="3393" w:hanging="180"/>
      </w:pPr>
    </w:lvl>
    <w:lvl w:ilvl="6" w:tplc="3809000F" w:tentative="1">
      <w:start w:val="1"/>
      <w:numFmt w:val="decimal"/>
      <w:lvlText w:val="%7."/>
      <w:lvlJc w:val="left"/>
      <w:pPr>
        <w:ind w:left="4113" w:hanging="360"/>
      </w:pPr>
    </w:lvl>
    <w:lvl w:ilvl="7" w:tplc="38090019" w:tentative="1">
      <w:start w:val="1"/>
      <w:numFmt w:val="lowerLetter"/>
      <w:lvlText w:val="%8."/>
      <w:lvlJc w:val="left"/>
      <w:pPr>
        <w:ind w:left="4833" w:hanging="360"/>
      </w:pPr>
    </w:lvl>
    <w:lvl w:ilvl="8" w:tplc="3809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1" w15:restartNumberingAfterBreak="0">
    <w:nsid w:val="147333B8"/>
    <w:multiLevelType w:val="hybridMultilevel"/>
    <w:tmpl w:val="5B9A9FEC"/>
    <w:lvl w:ilvl="0" w:tplc="DA268FFC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2" w15:restartNumberingAfterBreak="0">
    <w:nsid w:val="15383EA9"/>
    <w:multiLevelType w:val="hybridMultilevel"/>
    <w:tmpl w:val="385C9B5E"/>
    <w:lvl w:ilvl="0" w:tplc="FBC8C28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1605764B"/>
    <w:multiLevelType w:val="hybridMultilevel"/>
    <w:tmpl w:val="A0DEF85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6380984"/>
    <w:multiLevelType w:val="hybridMultilevel"/>
    <w:tmpl w:val="5F84B108"/>
    <w:lvl w:ilvl="0" w:tplc="3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15" w15:restartNumberingAfterBreak="0">
    <w:nsid w:val="16F903D6"/>
    <w:multiLevelType w:val="hybridMultilevel"/>
    <w:tmpl w:val="7D280F8A"/>
    <w:lvl w:ilvl="0" w:tplc="38090017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 w15:restartNumberingAfterBreak="0">
    <w:nsid w:val="1A4D3CAD"/>
    <w:multiLevelType w:val="hybridMultilevel"/>
    <w:tmpl w:val="09241448"/>
    <w:lvl w:ilvl="0" w:tplc="38090017">
      <w:start w:val="1"/>
      <w:numFmt w:val="lowerLetter"/>
      <w:lvlText w:val="%1)"/>
      <w:lvlJc w:val="left"/>
      <w:pPr>
        <w:ind w:left="2421" w:hanging="360"/>
      </w:pPr>
    </w:lvl>
    <w:lvl w:ilvl="1" w:tplc="38090019" w:tentative="1">
      <w:start w:val="1"/>
      <w:numFmt w:val="lowerLetter"/>
      <w:lvlText w:val="%2."/>
      <w:lvlJc w:val="left"/>
      <w:pPr>
        <w:ind w:left="3141" w:hanging="360"/>
      </w:pPr>
    </w:lvl>
    <w:lvl w:ilvl="2" w:tplc="3809001B" w:tentative="1">
      <w:start w:val="1"/>
      <w:numFmt w:val="lowerRoman"/>
      <w:lvlText w:val="%3."/>
      <w:lvlJc w:val="right"/>
      <w:pPr>
        <w:ind w:left="3861" w:hanging="180"/>
      </w:pPr>
    </w:lvl>
    <w:lvl w:ilvl="3" w:tplc="3809000F" w:tentative="1">
      <w:start w:val="1"/>
      <w:numFmt w:val="decimal"/>
      <w:lvlText w:val="%4."/>
      <w:lvlJc w:val="left"/>
      <w:pPr>
        <w:ind w:left="4581" w:hanging="360"/>
      </w:p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</w:lvl>
    <w:lvl w:ilvl="6" w:tplc="3809000F" w:tentative="1">
      <w:start w:val="1"/>
      <w:numFmt w:val="decimal"/>
      <w:lvlText w:val="%7."/>
      <w:lvlJc w:val="left"/>
      <w:pPr>
        <w:ind w:left="6741" w:hanging="360"/>
      </w:p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7" w15:restartNumberingAfterBreak="0">
    <w:nsid w:val="1AEA4682"/>
    <w:multiLevelType w:val="hybridMultilevel"/>
    <w:tmpl w:val="95E85186"/>
    <w:lvl w:ilvl="0" w:tplc="E1366394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1B373BA0"/>
    <w:multiLevelType w:val="hybridMultilevel"/>
    <w:tmpl w:val="B414E67C"/>
    <w:lvl w:ilvl="0" w:tplc="CD5CB9F6">
      <w:start w:val="1"/>
      <w:numFmt w:val="decimal"/>
      <w:lvlText w:val="%1."/>
      <w:lvlJc w:val="left"/>
      <w:pPr>
        <w:ind w:left="248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07" w:hanging="360"/>
      </w:pPr>
    </w:lvl>
    <w:lvl w:ilvl="2" w:tplc="3809001B" w:tentative="1">
      <w:start w:val="1"/>
      <w:numFmt w:val="lowerRoman"/>
      <w:lvlText w:val="%3."/>
      <w:lvlJc w:val="right"/>
      <w:pPr>
        <w:ind w:left="3927" w:hanging="180"/>
      </w:pPr>
    </w:lvl>
    <w:lvl w:ilvl="3" w:tplc="3809000F" w:tentative="1">
      <w:start w:val="1"/>
      <w:numFmt w:val="decimal"/>
      <w:lvlText w:val="%4."/>
      <w:lvlJc w:val="left"/>
      <w:pPr>
        <w:ind w:left="4647" w:hanging="360"/>
      </w:pPr>
    </w:lvl>
    <w:lvl w:ilvl="4" w:tplc="38090019" w:tentative="1">
      <w:start w:val="1"/>
      <w:numFmt w:val="lowerLetter"/>
      <w:lvlText w:val="%5."/>
      <w:lvlJc w:val="left"/>
      <w:pPr>
        <w:ind w:left="5367" w:hanging="360"/>
      </w:pPr>
    </w:lvl>
    <w:lvl w:ilvl="5" w:tplc="3809001B" w:tentative="1">
      <w:start w:val="1"/>
      <w:numFmt w:val="lowerRoman"/>
      <w:lvlText w:val="%6."/>
      <w:lvlJc w:val="right"/>
      <w:pPr>
        <w:ind w:left="6087" w:hanging="180"/>
      </w:pPr>
    </w:lvl>
    <w:lvl w:ilvl="6" w:tplc="3809000F" w:tentative="1">
      <w:start w:val="1"/>
      <w:numFmt w:val="decimal"/>
      <w:lvlText w:val="%7."/>
      <w:lvlJc w:val="left"/>
      <w:pPr>
        <w:ind w:left="6807" w:hanging="360"/>
      </w:pPr>
    </w:lvl>
    <w:lvl w:ilvl="7" w:tplc="38090019" w:tentative="1">
      <w:start w:val="1"/>
      <w:numFmt w:val="lowerLetter"/>
      <w:lvlText w:val="%8."/>
      <w:lvlJc w:val="left"/>
      <w:pPr>
        <w:ind w:left="7527" w:hanging="360"/>
      </w:pPr>
    </w:lvl>
    <w:lvl w:ilvl="8" w:tplc="3809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19" w15:restartNumberingAfterBreak="0">
    <w:nsid w:val="1CE23CA6"/>
    <w:multiLevelType w:val="hybridMultilevel"/>
    <w:tmpl w:val="D1F89D24"/>
    <w:lvl w:ilvl="0" w:tplc="A7C6C930">
      <w:start w:val="1"/>
      <w:numFmt w:val="decimal"/>
      <w:lvlText w:val="%1."/>
      <w:lvlJc w:val="left"/>
      <w:pPr>
        <w:ind w:left="1446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166" w:hanging="360"/>
      </w:pPr>
    </w:lvl>
    <w:lvl w:ilvl="2" w:tplc="3809001B" w:tentative="1">
      <w:start w:val="1"/>
      <w:numFmt w:val="lowerRoman"/>
      <w:lvlText w:val="%3."/>
      <w:lvlJc w:val="right"/>
      <w:pPr>
        <w:ind w:left="2886" w:hanging="180"/>
      </w:pPr>
    </w:lvl>
    <w:lvl w:ilvl="3" w:tplc="3809000F" w:tentative="1">
      <w:start w:val="1"/>
      <w:numFmt w:val="decimal"/>
      <w:lvlText w:val="%4."/>
      <w:lvlJc w:val="left"/>
      <w:pPr>
        <w:ind w:left="3606" w:hanging="360"/>
      </w:pPr>
    </w:lvl>
    <w:lvl w:ilvl="4" w:tplc="38090019" w:tentative="1">
      <w:start w:val="1"/>
      <w:numFmt w:val="lowerLetter"/>
      <w:lvlText w:val="%5."/>
      <w:lvlJc w:val="left"/>
      <w:pPr>
        <w:ind w:left="4326" w:hanging="360"/>
      </w:pPr>
    </w:lvl>
    <w:lvl w:ilvl="5" w:tplc="3809001B" w:tentative="1">
      <w:start w:val="1"/>
      <w:numFmt w:val="lowerRoman"/>
      <w:lvlText w:val="%6."/>
      <w:lvlJc w:val="right"/>
      <w:pPr>
        <w:ind w:left="5046" w:hanging="180"/>
      </w:pPr>
    </w:lvl>
    <w:lvl w:ilvl="6" w:tplc="3809000F" w:tentative="1">
      <w:start w:val="1"/>
      <w:numFmt w:val="decimal"/>
      <w:lvlText w:val="%7."/>
      <w:lvlJc w:val="left"/>
      <w:pPr>
        <w:ind w:left="5766" w:hanging="360"/>
      </w:pPr>
    </w:lvl>
    <w:lvl w:ilvl="7" w:tplc="38090019" w:tentative="1">
      <w:start w:val="1"/>
      <w:numFmt w:val="lowerLetter"/>
      <w:lvlText w:val="%8."/>
      <w:lvlJc w:val="left"/>
      <w:pPr>
        <w:ind w:left="6486" w:hanging="360"/>
      </w:pPr>
    </w:lvl>
    <w:lvl w:ilvl="8" w:tplc="3809001B" w:tentative="1">
      <w:start w:val="1"/>
      <w:numFmt w:val="lowerRoman"/>
      <w:lvlText w:val="%9."/>
      <w:lvlJc w:val="right"/>
      <w:pPr>
        <w:ind w:left="7206" w:hanging="180"/>
      </w:pPr>
    </w:lvl>
  </w:abstractNum>
  <w:abstractNum w:abstractNumId="20" w15:restartNumberingAfterBreak="0">
    <w:nsid w:val="217B1E95"/>
    <w:multiLevelType w:val="hybridMultilevel"/>
    <w:tmpl w:val="283292C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9084FEB"/>
    <w:multiLevelType w:val="hybridMultilevel"/>
    <w:tmpl w:val="83BAE0C0"/>
    <w:lvl w:ilvl="0" w:tplc="4940AB6A">
      <w:start w:val="1"/>
      <w:numFmt w:val="decimal"/>
      <w:lvlText w:val="%1."/>
      <w:lvlJc w:val="left"/>
      <w:pPr>
        <w:ind w:left="64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3" w:hanging="360"/>
      </w:pPr>
    </w:lvl>
    <w:lvl w:ilvl="2" w:tplc="3809001B" w:tentative="1">
      <w:start w:val="1"/>
      <w:numFmt w:val="lowerRoman"/>
      <w:lvlText w:val="%3."/>
      <w:lvlJc w:val="right"/>
      <w:pPr>
        <w:ind w:left="2083" w:hanging="180"/>
      </w:pPr>
    </w:lvl>
    <w:lvl w:ilvl="3" w:tplc="3809000F" w:tentative="1">
      <w:start w:val="1"/>
      <w:numFmt w:val="decimal"/>
      <w:lvlText w:val="%4."/>
      <w:lvlJc w:val="left"/>
      <w:pPr>
        <w:ind w:left="2803" w:hanging="360"/>
      </w:pPr>
    </w:lvl>
    <w:lvl w:ilvl="4" w:tplc="38090019" w:tentative="1">
      <w:start w:val="1"/>
      <w:numFmt w:val="lowerLetter"/>
      <w:lvlText w:val="%5."/>
      <w:lvlJc w:val="left"/>
      <w:pPr>
        <w:ind w:left="3523" w:hanging="360"/>
      </w:pPr>
    </w:lvl>
    <w:lvl w:ilvl="5" w:tplc="3809001B" w:tentative="1">
      <w:start w:val="1"/>
      <w:numFmt w:val="lowerRoman"/>
      <w:lvlText w:val="%6."/>
      <w:lvlJc w:val="right"/>
      <w:pPr>
        <w:ind w:left="4243" w:hanging="180"/>
      </w:pPr>
    </w:lvl>
    <w:lvl w:ilvl="6" w:tplc="3809000F" w:tentative="1">
      <w:start w:val="1"/>
      <w:numFmt w:val="decimal"/>
      <w:lvlText w:val="%7."/>
      <w:lvlJc w:val="left"/>
      <w:pPr>
        <w:ind w:left="4963" w:hanging="360"/>
      </w:pPr>
    </w:lvl>
    <w:lvl w:ilvl="7" w:tplc="38090019" w:tentative="1">
      <w:start w:val="1"/>
      <w:numFmt w:val="lowerLetter"/>
      <w:lvlText w:val="%8."/>
      <w:lvlJc w:val="left"/>
      <w:pPr>
        <w:ind w:left="5683" w:hanging="360"/>
      </w:pPr>
    </w:lvl>
    <w:lvl w:ilvl="8" w:tplc="38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22" w15:restartNumberingAfterBreak="0">
    <w:nsid w:val="294612F8"/>
    <w:multiLevelType w:val="hybridMultilevel"/>
    <w:tmpl w:val="C84451D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94B5425"/>
    <w:multiLevelType w:val="hybridMultilevel"/>
    <w:tmpl w:val="15584B32"/>
    <w:lvl w:ilvl="0" w:tplc="3AD20E1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29C36AA6"/>
    <w:multiLevelType w:val="hybridMultilevel"/>
    <w:tmpl w:val="4D7E327C"/>
    <w:lvl w:ilvl="0" w:tplc="1A4063A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2AB77BCA"/>
    <w:multiLevelType w:val="hybridMultilevel"/>
    <w:tmpl w:val="30161714"/>
    <w:lvl w:ilvl="0" w:tplc="E4B471D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2BEA6E15"/>
    <w:multiLevelType w:val="hybridMultilevel"/>
    <w:tmpl w:val="B1405D0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2C4757F1"/>
    <w:multiLevelType w:val="hybridMultilevel"/>
    <w:tmpl w:val="8690A84E"/>
    <w:lvl w:ilvl="0" w:tplc="5BB2390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C7C5797"/>
    <w:multiLevelType w:val="hybridMultilevel"/>
    <w:tmpl w:val="81D2BA0E"/>
    <w:lvl w:ilvl="0" w:tplc="3780A6A6">
      <w:start w:val="1"/>
      <w:numFmt w:val="decimal"/>
      <w:lvlText w:val="%1."/>
      <w:lvlJc w:val="left"/>
      <w:pPr>
        <w:ind w:left="1211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9" w15:restartNumberingAfterBreak="0">
    <w:nsid w:val="2C7D047F"/>
    <w:multiLevelType w:val="hybridMultilevel"/>
    <w:tmpl w:val="284400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CB72948"/>
    <w:multiLevelType w:val="hybridMultilevel"/>
    <w:tmpl w:val="83B40F14"/>
    <w:lvl w:ilvl="0" w:tplc="3A845D5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2DAA09A0"/>
    <w:multiLevelType w:val="hybridMultilevel"/>
    <w:tmpl w:val="5574CF04"/>
    <w:lvl w:ilvl="0" w:tplc="BF52553C">
      <w:start w:val="1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2" w15:restartNumberingAfterBreak="0">
    <w:nsid w:val="2DEA27FC"/>
    <w:multiLevelType w:val="hybridMultilevel"/>
    <w:tmpl w:val="4880D2C2"/>
    <w:lvl w:ilvl="0" w:tplc="38090001">
      <w:start w:val="1"/>
      <w:numFmt w:val="bullet"/>
      <w:lvlText w:val=""/>
      <w:lvlJc w:val="left"/>
      <w:pPr>
        <w:ind w:left="2924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644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364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5084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804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524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7244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964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684" w:hanging="360"/>
      </w:pPr>
      <w:rPr>
        <w:rFonts w:ascii="Wingdings" w:hAnsi="Wingdings" w:hint="default"/>
      </w:rPr>
    </w:lvl>
  </w:abstractNum>
  <w:abstractNum w:abstractNumId="33" w15:restartNumberingAfterBreak="0">
    <w:nsid w:val="2E134A80"/>
    <w:multiLevelType w:val="hybridMultilevel"/>
    <w:tmpl w:val="8FA4126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2F383103"/>
    <w:multiLevelType w:val="hybridMultilevel"/>
    <w:tmpl w:val="EC6CAB2A"/>
    <w:lvl w:ilvl="0" w:tplc="09429826">
      <w:start w:val="1"/>
      <w:numFmt w:val="decimal"/>
      <w:lvlText w:val="%1."/>
      <w:lvlJc w:val="left"/>
      <w:pPr>
        <w:ind w:left="2520" w:hanging="360"/>
      </w:pPr>
      <w:rPr>
        <w:rFonts w:ascii="Times New Roman" w:hAnsi="Times New Roman" w:cs="Times New Roman"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5" w15:restartNumberingAfterBreak="0">
    <w:nsid w:val="2FD4188B"/>
    <w:multiLevelType w:val="hybridMultilevel"/>
    <w:tmpl w:val="FC5AC20E"/>
    <w:lvl w:ilvl="0" w:tplc="9D46EF04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325B199B"/>
    <w:multiLevelType w:val="hybridMultilevel"/>
    <w:tmpl w:val="9F14341A"/>
    <w:lvl w:ilvl="0" w:tplc="5756DEBE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  <w:b w:val="0"/>
        <w:bCs w:val="0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328E3032"/>
    <w:multiLevelType w:val="hybridMultilevel"/>
    <w:tmpl w:val="2D9C0100"/>
    <w:lvl w:ilvl="0" w:tplc="9C585BBC">
      <w:start w:val="1"/>
      <w:numFmt w:val="lowerLetter"/>
      <w:lvlText w:val="%1."/>
      <w:lvlJc w:val="left"/>
      <w:pPr>
        <w:ind w:left="1353" w:hanging="360"/>
      </w:pPr>
      <w:rPr>
        <w:rFonts w:hint="default"/>
        <w:b/>
        <w:bCs/>
      </w:rPr>
    </w:lvl>
    <w:lvl w:ilvl="1" w:tplc="B9B849EA">
      <w:start w:val="1"/>
      <w:numFmt w:val="decimal"/>
      <w:lvlText w:val="%2."/>
      <w:lvlJc w:val="left"/>
      <w:pPr>
        <w:ind w:left="2073" w:hanging="360"/>
      </w:pPr>
      <w:rPr>
        <w:rFonts w:hint="default"/>
      </w:rPr>
    </w:lvl>
    <w:lvl w:ilvl="2" w:tplc="39ACF1F6">
      <w:start w:val="1"/>
      <w:numFmt w:val="upperLetter"/>
      <w:lvlText w:val="%3."/>
      <w:lvlJc w:val="left"/>
      <w:pPr>
        <w:ind w:left="2912" w:hanging="360"/>
      </w:pPr>
      <w:rPr>
        <w:rFonts w:ascii="Times New Roman" w:hAnsi="Times New Roman" w:cs="Times New Roman" w:hint="default"/>
        <w:b/>
        <w:bCs/>
        <w:color w:val="auto"/>
      </w:rPr>
    </w:lvl>
    <w:lvl w:ilvl="3" w:tplc="10BEC3DA">
      <w:start w:val="1"/>
      <w:numFmt w:val="decimal"/>
      <w:lvlText w:val="%4"/>
      <w:lvlJc w:val="left"/>
      <w:pPr>
        <w:ind w:left="3513" w:hanging="360"/>
      </w:pPr>
      <w:rPr>
        <w:rFonts w:hint="default"/>
      </w:rPr>
    </w:lvl>
    <w:lvl w:ilvl="4" w:tplc="B94AD930">
      <w:start w:val="1"/>
      <w:numFmt w:val="decimal"/>
      <w:lvlText w:val="%5-"/>
      <w:lvlJc w:val="left"/>
      <w:pPr>
        <w:ind w:left="644" w:hanging="360"/>
      </w:pPr>
      <w:rPr>
        <w:rFonts w:hint="default"/>
      </w:r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8" w15:restartNumberingAfterBreak="0">
    <w:nsid w:val="342F1ECE"/>
    <w:multiLevelType w:val="hybridMultilevel"/>
    <w:tmpl w:val="383806C2"/>
    <w:lvl w:ilvl="0" w:tplc="AD90E974">
      <w:start w:val="1"/>
      <w:numFmt w:val="decimal"/>
      <w:lvlText w:val="%1."/>
      <w:lvlJc w:val="left"/>
      <w:pPr>
        <w:ind w:left="1069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9" w15:restartNumberingAfterBreak="0">
    <w:nsid w:val="343F07B8"/>
    <w:multiLevelType w:val="hybridMultilevel"/>
    <w:tmpl w:val="94981CE0"/>
    <w:lvl w:ilvl="0" w:tplc="597070E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0" w15:restartNumberingAfterBreak="0">
    <w:nsid w:val="377D6D69"/>
    <w:multiLevelType w:val="hybridMultilevel"/>
    <w:tmpl w:val="CCF6842A"/>
    <w:lvl w:ilvl="0" w:tplc="E496E238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7DF32FF"/>
    <w:multiLevelType w:val="hybridMultilevel"/>
    <w:tmpl w:val="1F5A3A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380E39B6"/>
    <w:multiLevelType w:val="hybridMultilevel"/>
    <w:tmpl w:val="67A0DBCC"/>
    <w:lvl w:ilvl="0" w:tplc="C94E63C8">
      <w:start w:val="1"/>
      <w:numFmt w:val="lowerLetter"/>
      <w:lvlText w:val="%1)"/>
      <w:lvlJc w:val="left"/>
      <w:pPr>
        <w:ind w:left="213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09" w:hanging="360"/>
      </w:pPr>
    </w:lvl>
    <w:lvl w:ilvl="2" w:tplc="3809001B" w:tentative="1">
      <w:start w:val="1"/>
      <w:numFmt w:val="lowerRoman"/>
      <w:lvlText w:val="%3."/>
      <w:lvlJc w:val="right"/>
      <w:pPr>
        <w:ind w:left="3229" w:hanging="180"/>
      </w:pPr>
    </w:lvl>
    <w:lvl w:ilvl="3" w:tplc="3809000F" w:tentative="1">
      <w:start w:val="1"/>
      <w:numFmt w:val="decimal"/>
      <w:lvlText w:val="%4."/>
      <w:lvlJc w:val="left"/>
      <w:pPr>
        <w:ind w:left="3949" w:hanging="360"/>
      </w:pPr>
    </w:lvl>
    <w:lvl w:ilvl="4" w:tplc="38090019" w:tentative="1">
      <w:start w:val="1"/>
      <w:numFmt w:val="lowerLetter"/>
      <w:lvlText w:val="%5."/>
      <w:lvlJc w:val="left"/>
      <w:pPr>
        <w:ind w:left="4669" w:hanging="360"/>
      </w:pPr>
    </w:lvl>
    <w:lvl w:ilvl="5" w:tplc="3809001B" w:tentative="1">
      <w:start w:val="1"/>
      <w:numFmt w:val="lowerRoman"/>
      <w:lvlText w:val="%6."/>
      <w:lvlJc w:val="right"/>
      <w:pPr>
        <w:ind w:left="5389" w:hanging="180"/>
      </w:pPr>
    </w:lvl>
    <w:lvl w:ilvl="6" w:tplc="3809000F" w:tentative="1">
      <w:start w:val="1"/>
      <w:numFmt w:val="decimal"/>
      <w:lvlText w:val="%7."/>
      <w:lvlJc w:val="left"/>
      <w:pPr>
        <w:ind w:left="6109" w:hanging="360"/>
      </w:pPr>
    </w:lvl>
    <w:lvl w:ilvl="7" w:tplc="38090019" w:tentative="1">
      <w:start w:val="1"/>
      <w:numFmt w:val="lowerLetter"/>
      <w:lvlText w:val="%8."/>
      <w:lvlJc w:val="left"/>
      <w:pPr>
        <w:ind w:left="6829" w:hanging="360"/>
      </w:pPr>
    </w:lvl>
    <w:lvl w:ilvl="8" w:tplc="38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43" w15:restartNumberingAfterBreak="0">
    <w:nsid w:val="3A7C79F7"/>
    <w:multiLevelType w:val="hybridMultilevel"/>
    <w:tmpl w:val="9C226B7C"/>
    <w:lvl w:ilvl="0" w:tplc="165658D8">
      <w:start w:val="1"/>
      <w:numFmt w:val="lowerLetter"/>
      <w:lvlText w:val="%1."/>
      <w:lvlJc w:val="left"/>
      <w:pPr>
        <w:ind w:left="1440" w:hanging="360"/>
      </w:pPr>
      <w:rPr>
        <w:rFonts w:hint="default"/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3B6379FC"/>
    <w:multiLevelType w:val="hybridMultilevel"/>
    <w:tmpl w:val="46B6279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3BFB593F"/>
    <w:multiLevelType w:val="hybridMultilevel"/>
    <w:tmpl w:val="8F7CF36A"/>
    <w:lvl w:ilvl="0" w:tplc="ADCE58C6">
      <w:start w:val="1"/>
      <w:numFmt w:val="decimal"/>
      <w:lvlText w:val="%1."/>
      <w:lvlJc w:val="left"/>
      <w:pPr>
        <w:ind w:left="1211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6" w15:restartNumberingAfterBreak="0">
    <w:nsid w:val="3C1250BE"/>
    <w:multiLevelType w:val="hybridMultilevel"/>
    <w:tmpl w:val="1056381C"/>
    <w:lvl w:ilvl="0" w:tplc="196CAA18">
      <w:start w:val="1"/>
      <w:numFmt w:val="lowerLetter"/>
      <w:lvlText w:val="%1."/>
      <w:lvlJc w:val="left"/>
      <w:pPr>
        <w:ind w:left="1429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7" w15:restartNumberingAfterBreak="0">
    <w:nsid w:val="3CCA55CF"/>
    <w:multiLevelType w:val="hybridMultilevel"/>
    <w:tmpl w:val="412CCA72"/>
    <w:lvl w:ilvl="0" w:tplc="0E5AF130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8" w15:restartNumberingAfterBreak="0">
    <w:nsid w:val="3EFF042C"/>
    <w:multiLevelType w:val="multilevel"/>
    <w:tmpl w:val="570CC5D4"/>
    <w:lvl w:ilvl="0">
      <w:start w:val="26"/>
      <w:numFmt w:val="decimal"/>
      <w:lvlText w:val="%1"/>
      <w:lvlJc w:val="left"/>
      <w:pPr>
        <w:ind w:left="555" w:hanging="555"/>
      </w:pPr>
      <w:rPr>
        <w:rFonts w:hint="default"/>
      </w:rPr>
    </w:lvl>
    <w:lvl w:ilvl="1">
      <w:start w:val="30"/>
      <w:numFmt w:val="decimal"/>
      <w:lvlText w:val="%1-%2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49" w15:restartNumberingAfterBreak="0">
    <w:nsid w:val="40676772"/>
    <w:multiLevelType w:val="hybridMultilevel"/>
    <w:tmpl w:val="239A15EC"/>
    <w:lvl w:ilvl="0" w:tplc="C9984FA6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40B64ED0"/>
    <w:multiLevelType w:val="hybridMultilevel"/>
    <w:tmpl w:val="8F86A882"/>
    <w:lvl w:ilvl="0" w:tplc="91A86770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51" w15:restartNumberingAfterBreak="0">
    <w:nsid w:val="43206781"/>
    <w:multiLevelType w:val="hybridMultilevel"/>
    <w:tmpl w:val="586C7E5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43E568E1"/>
    <w:multiLevelType w:val="hybridMultilevel"/>
    <w:tmpl w:val="2E802E3E"/>
    <w:lvl w:ilvl="0" w:tplc="8D6CEBAA">
      <w:start w:val="1"/>
      <w:numFmt w:val="decimal"/>
      <w:lvlText w:val="%1."/>
      <w:lvlJc w:val="left"/>
      <w:pPr>
        <w:ind w:left="1778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3" w15:restartNumberingAfterBreak="0">
    <w:nsid w:val="444E2B35"/>
    <w:multiLevelType w:val="hybridMultilevel"/>
    <w:tmpl w:val="654ED498"/>
    <w:lvl w:ilvl="0" w:tplc="D0C4653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54" w15:restartNumberingAfterBreak="0">
    <w:nsid w:val="45644D2C"/>
    <w:multiLevelType w:val="hybridMultilevel"/>
    <w:tmpl w:val="A4586FB2"/>
    <w:lvl w:ilvl="0" w:tplc="38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55" w15:restartNumberingAfterBreak="0">
    <w:nsid w:val="458132AF"/>
    <w:multiLevelType w:val="hybridMultilevel"/>
    <w:tmpl w:val="454C0B6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461F558C"/>
    <w:multiLevelType w:val="hybridMultilevel"/>
    <w:tmpl w:val="C68A5644"/>
    <w:lvl w:ilvl="0" w:tplc="DB225F78">
      <w:start w:val="1"/>
      <w:numFmt w:val="lowerLetter"/>
      <w:lvlText w:val="%1."/>
      <w:lvlJc w:val="left"/>
      <w:pPr>
        <w:ind w:left="1778" w:hanging="360"/>
      </w:pPr>
      <w:rPr>
        <w:rFonts w:ascii="Times New Roman" w:eastAsiaTheme="minorHAnsi" w:hAnsi="Times New Roman" w:cs="Times New Roman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57" w15:restartNumberingAfterBreak="0">
    <w:nsid w:val="47390A56"/>
    <w:multiLevelType w:val="hybridMultilevel"/>
    <w:tmpl w:val="6284B61C"/>
    <w:lvl w:ilvl="0" w:tplc="EDBA857A">
      <w:start w:val="1"/>
      <w:numFmt w:val="lowerLetter"/>
      <w:lvlText w:val="%1."/>
      <w:lvlJc w:val="left"/>
      <w:pPr>
        <w:ind w:left="927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8" w15:restartNumberingAfterBreak="0">
    <w:nsid w:val="47DF0067"/>
    <w:multiLevelType w:val="hybridMultilevel"/>
    <w:tmpl w:val="2092C1CA"/>
    <w:lvl w:ilvl="0" w:tplc="38090017">
      <w:start w:val="1"/>
      <w:numFmt w:val="lowerLetter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9" w15:restartNumberingAfterBreak="0">
    <w:nsid w:val="47E85A00"/>
    <w:multiLevelType w:val="hybridMultilevel"/>
    <w:tmpl w:val="862A5976"/>
    <w:lvl w:ilvl="0" w:tplc="FD380E50">
      <w:start w:val="1"/>
      <w:numFmt w:val="decimal"/>
      <w:lvlText w:val="%1."/>
      <w:lvlJc w:val="left"/>
      <w:pPr>
        <w:ind w:left="1080" w:hanging="360"/>
      </w:pPr>
      <w:rPr>
        <w:rFonts w:eastAsiaTheme="minorEastAsia"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495B6FE1"/>
    <w:multiLevelType w:val="hybridMultilevel"/>
    <w:tmpl w:val="231689B0"/>
    <w:lvl w:ilvl="0" w:tplc="A99EA6AA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49D7744C"/>
    <w:multiLevelType w:val="hybridMultilevel"/>
    <w:tmpl w:val="672EC3E6"/>
    <w:lvl w:ilvl="0" w:tplc="5E7C546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2" w15:restartNumberingAfterBreak="0">
    <w:nsid w:val="4A950359"/>
    <w:multiLevelType w:val="hybridMultilevel"/>
    <w:tmpl w:val="030C39A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4AA31545"/>
    <w:multiLevelType w:val="hybridMultilevel"/>
    <w:tmpl w:val="2B246C2C"/>
    <w:lvl w:ilvl="0" w:tplc="1CC6223E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90" w:hanging="360"/>
      </w:pPr>
    </w:lvl>
    <w:lvl w:ilvl="2" w:tplc="3809001B" w:tentative="1">
      <w:start w:val="1"/>
      <w:numFmt w:val="lowerRoman"/>
      <w:lvlText w:val="%3."/>
      <w:lvlJc w:val="right"/>
      <w:pPr>
        <w:ind w:left="2610" w:hanging="180"/>
      </w:pPr>
    </w:lvl>
    <w:lvl w:ilvl="3" w:tplc="3809000F" w:tentative="1">
      <w:start w:val="1"/>
      <w:numFmt w:val="decimal"/>
      <w:lvlText w:val="%4."/>
      <w:lvlJc w:val="left"/>
      <w:pPr>
        <w:ind w:left="3330" w:hanging="360"/>
      </w:pPr>
    </w:lvl>
    <w:lvl w:ilvl="4" w:tplc="38090019" w:tentative="1">
      <w:start w:val="1"/>
      <w:numFmt w:val="lowerLetter"/>
      <w:lvlText w:val="%5."/>
      <w:lvlJc w:val="left"/>
      <w:pPr>
        <w:ind w:left="4050" w:hanging="360"/>
      </w:pPr>
    </w:lvl>
    <w:lvl w:ilvl="5" w:tplc="3809001B" w:tentative="1">
      <w:start w:val="1"/>
      <w:numFmt w:val="lowerRoman"/>
      <w:lvlText w:val="%6."/>
      <w:lvlJc w:val="right"/>
      <w:pPr>
        <w:ind w:left="4770" w:hanging="180"/>
      </w:pPr>
    </w:lvl>
    <w:lvl w:ilvl="6" w:tplc="3809000F" w:tentative="1">
      <w:start w:val="1"/>
      <w:numFmt w:val="decimal"/>
      <w:lvlText w:val="%7."/>
      <w:lvlJc w:val="left"/>
      <w:pPr>
        <w:ind w:left="5490" w:hanging="360"/>
      </w:pPr>
    </w:lvl>
    <w:lvl w:ilvl="7" w:tplc="38090019" w:tentative="1">
      <w:start w:val="1"/>
      <w:numFmt w:val="lowerLetter"/>
      <w:lvlText w:val="%8."/>
      <w:lvlJc w:val="left"/>
      <w:pPr>
        <w:ind w:left="6210" w:hanging="360"/>
      </w:pPr>
    </w:lvl>
    <w:lvl w:ilvl="8" w:tplc="38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64" w15:restartNumberingAfterBreak="0">
    <w:nsid w:val="4AF27B8C"/>
    <w:multiLevelType w:val="hybridMultilevel"/>
    <w:tmpl w:val="6E2C086C"/>
    <w:lvl w:ilvl="0" w:tplc="099273DE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65" w15:restartNumberingAfterBreak="0">
    <w:nsid w:val="4B0F3AD5"/>
    <w:multiLevelType w:val="hybridMultilevel"/>
    <w:tmpl w:val="CAC8E7E2"/>
    <w:lvl w:ilvl="0" w:tplc="D972663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6" w15:restartNumberingAfterBreak="0">
    <w:nsid w:val="4B634E1C"/>
    <w:multiLevelType w:val="hybridMultilevel"/>
    <w:tmpl w:val="3370BE6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4B8B6253"/>
    <w:multiLevelType w:val="hybridMultilevel"/>
    <w:tmpl w:val="09C2DD2A"/>
    <w:lvl w:ilvl="0" w:tplc="2FECFC46">
      <w:start w:val="1"/>
      <w:numFmt w:val="decimal"/>
      <w:lvlText w:val="%1."/>
      <w:lvlJc w:val="left"/>
      <w:pPr>
        <w:ind w:left="1212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932" w:hanging="360"/>
      </w:pPr>
    </w:lvl>
    <w:lvl w:ilvl="2" w:tplc="3809001B" w:tentative="1">
      <w:start w:val="1"/>
      <w:numFmt w:val="lowerRoman"/>
      <w:lvlText w:val="%3."/>
      <w:lvlJc w:val="right"/>
      <w:pPr>
        <w:ind w:left="2652" w:hanging="180"/>
      </w:pPr>
    </w:lvl>
    <w:lvl w:ilvl="3" w:tplc="3809000F" w:tentative="1">
      <w:start w:val="1"/>
      <w:numFmt w:val="decimal"/>
      <w:lvlText w:val="%4."/>
      <w:lvlJc w:val="left"/>
      <w:pPr>
        <w:ind w:left="3372" w:hanging="360"/>
      </w:pPr>
    </w:lvl>
    <w:lvl w:ilvl="4" w:tplc="38090019" w:tentative="1">
      <w:start w:val="1"/>
      <w:numFmt w:val="lowerLetter"/>
      <w:lvlText w:val="%5."/>
      <w:lvlJc w:val="left"/>
      <w:pPr>
        <w:ind w:left="4092" w:hanging="360"/>
      </w:pPr>
    </w:lvl>
    <w:lvl w:ilvl="5" w:tplc="3809001B" w:tentative="1">
      <w:start w:val="1"/>
      <w:numFmt w:val="lowerRoman"/>
      <w:lvlText w:val="%6."/>
      <w:lvlJc w:val="right"/>
      <w:pPr>
        <w:ind w:left="4812" w:hanging="180"/>
      </w:pPr>
    </w:lvl>
    <w:lvl w:ilvl="6" w:tplc="3809000F" w:tentative="1">
      <w:start w:val="1"/>
      <w:numFmt w:val="decimal"/>
      <w:lvlText w:val="%7."/>
      <w:lvlJc w:val="left"/>
      <w:pPr>
        <w:ind w:left="5532" w:hanging="360"/>
      </w:pPr>
    </w:lvl>
    <w:lvl w:ilvl="7" w:tplc="38090019" w:tentative="1">
      <w:start w:val="1"/>
      <w:numFmt w:val="lowerLetter"/>
      <w:lvlText w:val="%8."/>
      <w:lvlJc w:val="left"/>
      <w:pPr>
        <w:ind w:left="6252" w:hanging="360"/>
      </w:pPr>
    </w:lvl>
    <w:lvl w:ilvl="8" w:tplc="3809001B" w:tentative="1">
      <w:start w:val="1"/>
      <w:numFmt w:val="lowerRoman"/>
      <w:lvlText w:val="%9."/>
      <w:lvlJc w:val="right"/>
      <w:pPr>
        <w:ind w:left="6972" w:hanging="180"/>
      </w:pPr>
    </w:lvl>
  </w:abstractNum>
  <w:abstractNum w:abstractNumId="68" w15:restartNumberingAfterBreak="0">
    <w:nsid w:val="4BE42D30"/>
    <w:multiLevelType w:val="hybridMultilevel"/>
    <w:tmpl w:val="683E82E4"/>
    <w:lvl w:ilvl="0" w:tplc="B3182FDC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69" w15:restartNumberingAfterBreak="0">
    <w:nsid w:val="4C2A20F0"/>
    <w:multiLevelType w:val="hybridMultilevel"/>
    <w:tmpl w:val="9B00D5E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4D087D10"/>
    <w:multiLevelType w:val="hybridMultilevel"/>
    <w:tmpl w:val="D234A044"/>
    <w:lvl w:ilvl="0" w:tplc="8982AD4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1" w15:restartNumberingAfterBreak="0">
    <w:nsid w:val="4FD26530"/>
    <w:multiLevelType w:val="hybridMultilevel"/>
    <w:tmpl w:val="634275E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5001740F"/>
    <w:multiLevelType w:val="hybridMultilevel"/>
    <w:tmpl w:val="BF5A9AB0"/>
    <w:lvl w:ilvl="0" w:tplc="38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73" w15:restartNumberingAfterBreak="0">
    <w:nsid w:val="509D52AA"/>
    <w:multiLevelType w:val="hybridMultilevel"/>
    <w:tmpl w:val="BA2EF2A6"/>
    <w:lvl w:ilvl="0" w:tplc="BC8E2DC2">
      <w:start w:val="1"/>
      <w:numFmt w:val="lowerLetter"/>
      <w:lvlText w:val="%1."/>
      <w:lvlJc w:val="left"/>
      <w:pPr>
        <w:ind w:left="19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74" w15:restartNumberingAfterBreak="0">
    <w:nsid w:val="52124157"/>
    <w:multiLevelType w:val="hybridMultilevel"/>
    <w:tmpl w:val="A0125AA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52821BF3"/>
    <w:multiLevelType w:val="hybridMultilevel"/>
    <w:tmpl w:val="A3F8E8EC"/>
    <w:lvl w:ilvl="0" w:tplc="5D422DFC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6" w15:restartNumberingAfterBreak="0">
    <w:nsid w:val="52EF5BE9"/>
    <w:multiLevelType w:val="hybridMultilevel"/>
    <w:tmpl w:val="E4FC5E7A"/>
    <w:lvl w:ilvl="0" w:tplc="38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77" w15:restartNumberingAfterBreak="0">
    <w:nsid w:val="531D510D"/>
    <w:multiLevelType w:val="hybridMultilevel"/>
    <w:tmpl w:val="D646DF8E"/>
    <w:lvl w:ilvl="0" w:tplc="BF305066">
      <w:start w:val="1"/>
      <w:numFmt w:val="decimal"/>
      <w:lvlText w:val="%1."/>
      <w:lvlJc w:val="left"/>
      <w:pPr>
        <w:ind w:left="39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110" w:hanging="360"/>
      </w:pPr>
    </w:lvl>
    <w:lvl w:ilvl="2" w:tplc="3809001B" w:tentative="1">
      <w:start w:val="1"/>
      <w:numFmt w:val="lowerRoman"/>
      <w:lvlText w:val="%3."/>
      <w:lvlJc w:val="right"/>
      <w:pPr>
        <w:ind w:left="1830" w:hanging="180"/>
      </w:pPr>
    </w:lvl>
    <w:lvl w:ilvl="3" w:tplc="3809000F" w:tentative="1">
      <w:start w:val="1"/>
      <w:numFmt w:val="decimal"/>
      <w:lvlText w:val="%4."/>
      <w:lvlJc w:val="left"/>
      <w:pPr>
        <w:ind w:left="2550" w:hanging="360"/>
      </w:pPr>
    </w:lvl>
    <w:lvl w:ilvl="4" w:tplc="38090019" w:tentative="1">
      <w:start w:val="1"/>
      <w:numFmt w:val="lowerLetter"/>
      <w:lvlText w:val="%5."/>
      <w:lvlJc w:val="left"/>
      <w:pPr>
        <w:ind w:left="3270" w:hanging="360"/>
      </w:pPr>
    </w:lvl>
    <w:lvl w:ilvl="5" w:tplc="3809001B" w:tentative="1">
      <w:start w:val="1"/>
      <w:numFmt w:val="lowerRoman"/>
      <w:lvlText w:val="%6."/>
      <w:lvlJc w:val="right"/>
      <w:pPr>
        <w:ind w:left="3990" w:hanging="180"/>
      </w:pPr>
    </w:lvl>
    <w:lvl w:ilvl="6" w:tplc="3809000F" w:tentative="1">
      <w:start w:val="1"/>
      <w:numFmt w:val="decimal"/>
      <w:lvlText w:val="%7."/>
      <w:lvlJc w:val="left"/>
      <w:pPr>
        <w:ind w:left="4710" w:hanging="360"/>
      </w:pPr>
    </w:lvl>
    <w:lvl w:ilvl="7" w:tplc="38090019" w:tentative="1">
      <w:start w:val="1"/>
      <w:numFmt w:val="lowerLetter"/>
      <w:lvlText w:val="%8."/>
      <w:lvlJc w:val="left"/>
      <w:pPr>
        <w:ind w:left="5430" w:hanging="360"/>
      </w:pPr>
    </w:lvl>
    <w:lvl w:ilvl="8" w:tplc="3809001B" w:tentative="1">
      <w:start w:val="1"/>
      <w:numFmt w:val="lowerRoman"/>
      <w:lvlText w:val="%9."/>
      <w:lvlJc w:val="right"/>
      <w:pPr>
        <w:ind w:left="6150" w:hanging="180"/>
      </w:pPr>
    </w:lvl>
  </w:abstractNum>
  <w:abstractNum w:abstractNumId="78" w15:restartNumberingAfterBreak="0">
    <w:nsid w:val="54D07E37"/>
    <w:multiLevelType w:val="hybridMultilevel"/>
    <w:tmpl w:val="EC0C0942"/>
    <w:lvl w:ilvl="0" w:tplc="38090011">
      <w:start w:val="1"/>
      <w:numFmt w:val="decimal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79" w15:restartNumberingAfterBreak="0">
    <w:nsid w:val="562056BB"/>
    <w:multiLevelType w:val="hybridMultilevel"/>
    <w:tmpl w:val="9F48059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566640CB"/>
    <w:multiLevelType w:val="hybridMultilevel"/>
    <w:tmpl w:val="A606D998"/>
    <w:lvl w:ilvl="0" w:tplc="CCC0622C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81" w15:restartNumberingAfterBreak="0">
    <w:nsid w:val="56972DEB"/>
    <w:multiLevelType w:val="hybridMultilevel"/>
    <w:tmpl w:val="E3EE9C2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58271D02"/>
    <w:multiLevelType w:val="hybridMultilevel"/>
    <w:tmpl w:val="ABD20E7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59B255C1"/>
    <w:multiLevelType w:val="hybridMultilevel"/>
    <w:tmpl w:val="3E661D12"/>
    <w:lvl w:ilvl="0" w:tplc="F5AAFC64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84" w15:restartNumberingAfterBreak="0">
    <w:nsid w:val="5B0B0A8B"/>
    <w:multiLevelType w:val="hybridMultilevel"/>
    <w:tmpl w:val="61FA3060"/>
    <w:lvl w:ilvl="0" w:tplc="38090017">
      <w:start w:val="1"/>
      <w:numFmt w:val="lowerLetter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85" w15:restartNumberingAfterBreak="0">
    <w:nsid w:val="5C6D0EED"/>
    <w:multiLevelType w:val="hybridMultilevel"/>
    <w:tmpl w:val="B4EC7512"/>
    <w:lvl w:ilvl="0" w:tplc="078E0C0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6" w15:restartNumberingAfterBreak="0">
    <w:nsid w:val="5D6C4808"/>
    <w:multiLevelType w:val="hybridMultilevel"/>
    <w:tmpl w:val="2AEAA85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5D6F4163"/>
    <w:multiLevelType w:val="hybridMultilevel"/>
    <w:tmpl w:val="0DF61578"/>
    <w:lvl w:ilvl="0" w:tplc="2F4A889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8" w15:restartNumberingAfterBreak="0">
    <w:nsid w:val="5E093C9F"/>
    <w:multiLevelType w:val="hybridMultilevel"/>
    <w:tmpl w:val="F11C6C88"/>
    <w:lvl w:ilvl="0" w:tplc="F3C0D2AE">
      <w:start w:val="1"/>
      <w:numFmt w:val="decimal"/>
      <w:lvlText w:val="%1."/>
      <w:lvlJc w:val="left"/>
      <w:pPr>
        <w:ind w:left="14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6" w:hanging="360"/>
      </w:pPr>
    </w:lvl>
    <w:lvl w:ilvl="2" w:tplc="3809001B" w:tentative="1">
      <w:start w:val="1"/>
      <w:numFmt w:val="lowerRoman"/>
      <w:lvlText w:val="%3."/>
      <w:lvlJc w:val="right"/>
      <w:pPr>
        <w:ind w:left="2886" w:hanging="180"/>
      </w:pPr>
    </w:lvl>
    <w:lvl w:ilvl="3" w:tplc="3809000F" w:tentative="1">
      <w:start w:val="1"/>
      <w:numFmt w:val="decimal"/>
      <w:lvlText w:val="%4."/>
      <w:lvlJc w:val="left"/>
      <w:pPr>
        <w:ind w:left="3606" w:hanging="360"/>
      </w:pPr>
    </w:lvl>
    <w:lvl w:ilvl="4" w:tplc="38090019" w:tentative="1">
      <w:start w:val="1"/>
      <w:numFmt w:val="lowerLetter"/>
      <w:lvlText w:val="%5."/>
      <w:lvlJc w:val="left"/>
      <w:pPr>
        <w:ind w:left="4326" w:hanging="360"/>
      </w:pPr>
    </w:lvl>
    <w:lvl w:ilvl="5" w:tplc="3809001B" w:tentative="1">
      <w:start w:val="1"/>
      <w:numFmt w:val="lowerRoman"/>
      <w:lvlText w:val="%6."/>
      <w:lvlJc w:val="right"/>
      <w:pPr>
        <w:ind w:left="5046" w:hanging="180"/>
      </w:pPr>
    </w:lvl>
    <w:lvl w:ilvl="6" w:tplc="3809000F" w:tentative="1">
      <w:start w:val="1"/>
      <w:numFmt w:val="decimal"/>
      <w:lvlText w:val="%7."/>
      <w:lvlJc w:val="left"/>
      <w:pPr>
        <w:ind w:left="5766" w:hanging="360"/>
      </w:pPr>
    </w:lvl>
    <w:lvl w:ilvl="7" w:tplc="38090019" w:tentative="1">
      <w:start w:val="1"/>
      <w:numFmt w:val="lowerLetter"/>
      <w:lvlText w:val="%8."/>
      <w:lvlJc w:val="left"/>
      <w:pPr>
        <w:ind w:left="6486" w:hanging="360"/>
      </w:pPr>
    </w:lvl>
    <w:lvl w:ilvl="8" w:tplc="3809001B" w:tentative="1">
      <w:start w:val="1"/>
      <w:numFmt w:val="lowerRoman"/>
      <w:lvlText w:val="%9."/>
      <w:lvlJc w:val="right"/>
      <w:pPr>
        <w:ind w:left="7206" w:hanging="180"/>
      </w:pPr>
    </w:lvl>
  </w:abstractNum>
  <w:abstractNum w:abstractNumId="89" w15:restartNumberingAfterBreak="0">
    <w:nsid w:val="5ECE5A7B"/>
    <w:multiLevelType w:val="hybridMultilevel"/>
    <w:tmpl w:val="BFE8BE50"/>
    <w:lvl w:ilvl="0" w:tplc="0F688A94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0" w15:restartNumberingAfterBreak="0">
    <w:nsid w:val="608A4DBA"/>
    <w:multiLevelType w:val="hybridMultilevel"/>
    <w:tmpl w:val="565220BE"/>
    <w:lvl w:ilvl="0" w:tplc="C94E63C8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91" w15:restartNumberingAfterBreak="0">
    <w:nsid w:val="60BA153C"/>
    <w:multiLevelType w:val="hybridMultilevel"/>
    <w:tmpl w:val="CEA87F86"/>
    <w:lvl w:ilvl="0" w:tplc="A67C9562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2" w15:restartNumberingAfterBreak="0">
    <w:nsid w:val="61DE5499"/>
    <w:multiLevelType w:val="hybridMultilevel"/>
    <w:tmpl w:val="CAB6200C"/>
    <w:lvl w:ilvl="0" w:tplc="3809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62F94579"/>
    <w:multiLevelType w:val="hybridMultilevel"/>
    <w:tmpl w:val="8FD8F51E"/>
    <w:lvl w:ilvl="0" w:tplc="7E8E7832">
      <w:start w:val="1"/>
      <w:numFmt w:val="decimal"/>
      <w:lvlText w:val="%1)"/>
      <w:lvlJc w:val="left"/>
      <w:pPr>
        <w:ind w:left="19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94" w15:restartNumberingAfterBreak="0">
    <w:nsid w:val="66580E83"/>
    <w:multiLevelType w:val="hybridMultilevel"/>
    <w:tmpl w:val="E4FC5E7A"/>
    <w:lvl w:ilvl="0" w:tplc="38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95" w15:restartNumberingAfterBreak="0">
    <w:nsid w:val="67F74332"/>
    <w:multiLevelType w:val="hybridMultilevel"/>
    <w:tmpl w:val="A4586FB2"/>
    <w:lvl w:ilvl="0" w:tplc="38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96" w15:restartNumberingAfterBreak="0">
    <w:nsid w:val="681A7BCC"/>
    <w:multiLevelType w:val="multilevel"/>
    <w:tmpl w:val="4A563B24"/>
    <w:lvl w:ilvl="0">
      <w:start w:val="21"/>
      <w:numFmt w:val="decimal"/>
      <w:lvlText w:val="%1"/>
      <w:lvlJc w:val="left"/>
      <w:pPr>
        <w:ind w:left="555" w:hanging="555"/>
      </w:pPr>
      <w:rPr>
        <w:rFonts w:hint="default"/>
      </w:rPr>
    </w:lvl>
    <w:lvl w:ilvl="1">
      <w:start w:val="25"/>
      <w:numFmt w:val="decimal"/>
      <w:lvlText w:val="%1-%2"/>
      <w:lvlJc w:val="left"/>
      <w:pPr>
        <w:ind w:left="1215" w:hanging="555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204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270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372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43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540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606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7080" w:hanging="1800"/>
      </w:pPr>
      <w:rPr>
        <w:rFonts w:hint="default"/>
      </w:rPr>
    </w:lvl>
  </w:abstractNum>
  <w:abstractNum w:abstractNumId="97" w15:restartNumberingAfterBreak="0">
    <w:nsid w:val="6A3B2E7B"/>
    <w:multiLevelType w:val="hybridMultilevel"/>
    <w:tmpl w:val="90EE7A28"/>
    <w:lvl w:ilvl="0" w:tplc="AD504D80">
      <w:start w:val="1"/>
      <w:numFmt w:val="decimal"/>
      <w:lvlText w:val="%1.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98" w15:restartNumberingAfterBreak="0">
    <w:nsid w:val="6AD3620C"/>
    <w:multiLevelType w:val="hybridMultilevel"/>
    <w:tmpl w:val="D1CACB22"/>
    <w:lvl w:ilvl="0" w:tplc="4970D5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9" w15:restartNumberingAfterBreak="0">
    <w:nsid w:val="6B446010"/>
    <w:multiLevelType w:val="hybridMultilevel"/>
    <w:tmpl w:val="C242DE5C"/>
    <w:lvl w:ilvl="0" w:tplc="E10059B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0" w15:restartNumberingAfterBreak="0">
    <w:nsid w:val="6D1918BB"/>
    <w:multiLevelType w:val="hybridMultilevel"/>
    <w:tmpl w:val="E0C45868"/>
    <w:lvl w:ilvl="0" w:tplc="243A13C4">
      <w:start w:val="1"/>
      <w:numFmt w:val="lowerLetter"/>
      <w:lvlText w:val="%1."/>
      <w:lvlJc w:val="left"/>
      <w:pPr>
        <w:ind w:left="144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1" w15:restartNumberingAfterBreak="0">
    <w:nsid w:val="6E516615"/>
    <w:multiLevelType w:val="hybridMultilevel"/>
    <w:tmpl w:val="927C2920"/>
    <w:lvl w:ilvl="0" w:tplc="F662A648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140" w:hanging="360"/>
      </w:pPr>
    </w:lvl>
    <w:lvl w:ilvl="2" w:tplc="3809001B" w:tentative="1">
      <w:start w:val="1"/>
      <w:numFmt w:val="lowerRoman"/>
      <w:lvlText w:val="%3."/>
      <w:lvlJc w:val="right"/>
      <w:pPr>
        <w:ind w:left="1860" w:hanging="180"/>
      </w:pPr>
    </w:lvl>
    <w:lvl w:ilvl="3" w:tplc="3809000F" w:tentative="1">
      <w:start w:val="1"/>
      <w:numFmt w:val="decimal"/>
      <w:lvlText w:val="%4."/>
      <w:lvlJc w:val="left"/>
      <w:pPr>
        <w:ind w:left="2580" w:hanging="360"/>
      </w:pPr>
    </w:lvl>
    <w:lvl w:ilvl="4" w:tplc="38090019" w:tentative="1">
      <w:start w:val="1"/>
      <w:numFmt w:val="lowerLetter"/>
      <w:lvlText w:val="%5."/>
      <w:lvlJc w:val="left"/>
      <w:pPr>
        <w:ind w:left="3300" w:hanging="360"/>
      </w:pPr>
    </w:lvl>
    <w:lvl w:ilvl="5" w:tplc="3809001B" w:tentative="1">
      <w:start w:val="1"/>
      <w:numFmt w:val="lowerRoman"/>
      <w:lvlText w:val="%6."/>
      <w:lvlJc w:val="right"/>
      <w:pPr>
        <w:ind w:left="4020" w:hanging="180"/>
      </w:pPr>
    </w:lvl>
    <w:lvl w:ilvl="6" w:tplc="3809000F" w:tentative="1">
      <w:start w:val="1"/>
      <w:numFmt w:val="decimal"/>
      <w:lvlText w:val="%7."/>
      <w:lvlJc w:val="left"/>
      <w:pPr>
        <w:ind w:left="4740" w:hanging="360"/>
      </w:pPr>
    </w:lvl>
    <w:lvl w:ilvl="7" w:tplc="38090019" w:tentative="1">
      <w:start w:val="1"/>
      <w:numFmt w:val="lowerLetter"/>
      <w:lvlText w:val="%8."/>
      <w:lvlJc w:val="left"/>
      <w:pPr>
        <w:ind w:left="5460" w:hanging="360"/>
      </w:pPr>
    </w:lvl>
    <w:lvl w:ilvl="8" w:tplc="3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02" w15:restartNumberingAfterBreak="0">
    <w:nsid w:val="6E910751"/>
    <w:multiLevelType w:val="hybridMultilevel"/>
    <w:tmpl w:val="3FEE07F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70374F9F"/>
    <w:multiLevelType w:val="hybridMultilevel"/>
    <w:tmpl w:val="7E666C0E"/>
    <w:lvl w:ilvl="0" w:tplc="80140F4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04" w15:restartNumberingAfterBreak="0">
    <w:nsid w:val="7500635B"/>
    <w:multiLevelType w:val="hybridMultilevel"/>
    <w:tmpl w:val="675A59C2"/>
    <w:lvl w:ilvl="0" w:tplc="38090011">
      <w:start w:val="1"/>
      <w:numFmt w:val="decimal"/>
      <w:lvlText w:val="%1)"/>
      <w:lvlJc w:val="left"/>
      <w:pPr>
        <w:ind w:left="780" w:hanging="360"/>
      </w:p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05" w15:restartNumberingAfterBreak="0">
    <w:nsid w:val="75BA3D68"/>
    <w:multiLevelType w:val="hybridMultilevel"/>
    <w:tmpl w:val="0E64832A"/>
    <w:lvl w:ilvl="0" w:tplc="4736562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6" w15:restartNumberingAfterBreak="0">
    <w:nsid w:val="7A1D7EA8"/>
    <w:multiLevelType w:val="hybridMultilevel"/>
    <w:tmpl w:val="85E63D0E"/>
    <w:lvl w:ilvl="0" w:tplc="3809000F">
      <w:start w:val="1"/>
      <w:numFmt w:val="decimal"/>
      <w:lvlText w:val="%1."/>
      <w:lvlJc w:val="left"/>
      <w:pPr>
        <w:ind w:left="61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873" w:hanging="360"/>
      </w:pPr>
    </w:lvl>
    <w:lvl w:ilvl="2" w:tplc="3809001B" w:tentative="1">
      <w:start w:val="1"/>
      <w:numFmt w:val="lowerRoman"/>
      <w:lvlText w:val="%3."/>
      <w:lvlJc w:val="right"/>
      <w:pPr>
        <w:ind w:left="1593" w:hanging="180"/>
      </w:pPr>
    </w:lvl>
    <w:lvl w:ilvl="3" w:tplc="3809000F" w:tentative="1">
      <w:start w:val="1"/>
      <w:numFmt w:val="decimal"/>
      <w:lvlText w:val="%4."/>
      <w:lvlJc w:val="left"/>
      <w:pPr>
        <w:ind w:left="2313" w:hanging="360"/>
      </w:pPr>
    </w:lvl>
    <w:lvl w:ilvl="4" w:tplc="38090019" w:tentative="1">
      <w:start w:val="1"/>
      <w:numFmt w:val="lowerLetter"/>
      <w:lvlText w:val="%5."/>
      <w:lvlJc w:val="left"/>
      <w:pPr>
        <w:ind w:left="3033" w:hanging="360"/>
      </w:pPr>
    </w:lvl>
    <w:lvl w:ilvl="5" w:tplc="3809001B" w:tentative="1">
      <w:start w:val="1"/>
      <w:numFmt w:val="lowerRoman"/>
      <w:lvlText w:val="%6."/>
      <w:lvlJc w:val="right"/>
      <w:pPr>
        <w:ind w:left="3753" w:hanging="180"/>
      </w:pPr>
    </w:lvl>
    <w:lvl w:ilvl="6" w:tplc="3809000F" w:tentative="1">
      <w:start w:val="1"/>
      <w:numFmt w:val="decimal"/>
      <w:lvlText w:val="%7."/>
      <w:lvlJc w:val="left"/>
      <w:pPr>
        <w:ind w:left="4473" w:hanging="360"/>
      </w:pPr>
    </w:lvl>
    <w:lvl w:ilvl="7" w:tplc="38090019" w:tentative="1">
      <w:start w:val="1"/>
      <w:numFmt w:val="lowerLetter"/>
      <w:lvlText w:val="%8."/>
      <w:lvlJc w:val="left"/>
      <w:pPr>
        <w:ind w:left="5193" w:hanging="360"/>
      </w:pPr>
    </w:lvl>
    <w:lvl w:ilvl="8" w:tplc="3809001B" w:tentative="1">
      <w:start w:val="1"/>
      <w:numFmt w:val="lowerRoman"/>
      <w:lvlText w:val="%9."/>
      <w:lvlJc w:val="right"/>
      <w:pPr>
        <w:ind w:left="5913" w:hanging="180"/>
      </w:pPr>
    </w:lvl>
  </w:abstractNum>
  <w:abstractNum w:abstractNumId="107" w15:restartNumberingAfterBreak="0">
    <w:nsid w:val="7B275519"/>
    <w:multiLevelType w:val="hybridMultilevel"/>
    <w:tmpl w:val="61E895A2"/>
    <w:lvl w:ilvl="0" w:tplc="2ED28C7E">
      <w:start w:val="1"/>
      <w:numFmt w:val="decimal"/>
      <w:lvlText w:val="%1."/>
      <w:lvlJc w:val="left"/>
      <w:pPr>
        <w:ind w:left="1800" w:hanging="360"/>
      </w:pPr>
      <w:rPr>
        <w:rFonts w:eastAsiaTheme="minorHAnsi"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8" w15:restartNumberingAfterBreak="0">
    <w:nsid w:val="7C6A34DF"/>
    <w:multiLevelType w:val="hybridMultilevel"/>
    <w:tmpl w:val="209684F0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9" w15:restartNumberingAfterBreak="0">
    <w:nsid w:val="7CAD48D5"/>
    <w:multiLevelType w:val="hybridMultilevel"/>
    <w:tmpl w:val="F926B5CA"/>
    <w:lvl w:ilvl="0" w:tplc="3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0" w15:restartNumberingAfterBreak="0">
    <w:nsid w:val="7E2067A3"/>
    <w:multiLevelType w:val="hybridMultilevel"/>
    <w:tmpl w:val="999A3FDE"/>
    <w:lvl w:ilvl="0" w:tplc="38090015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1" w15:restartNumberingAfterBreak="0">
    <w:nsid w:val="7E2F310E"/>
    <w:multiLevelType w:val="hybridMultilevel"/>
    <w:tmpl w:val="D6B0B144"/>
    <w:lvl w:ilvl="0" w:tplc="1AA458BE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2" w15:restartNumberingAfterBreak="0">
    <w:nsid w:val="7F0B0B65"/>
    <w:multiLevelType w:val="hybridMultilevel"/>
    <w:tmpl w:val="34FAE910"/>
    <w:lvl w:ilvl="0" w:tplc="D2545604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13" w15:restartNumberingAfterBreak="0">
    <w:nsid w:val="7F775E04"/>
    <w:multiLevelType w:val="hybridMultilevel"/>
    <w:tmpl w:val="38EE71A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7"/>
  </w:num>
  <w:num w:numId="2">
    <w:abstractNumId w:val="80"/>
  </w:num>
  <w:num w:numId="3">
    <w:abstractNumId w:val="18"/>
  </w:num>
  <w:num w:numId="4">
    <w:abstractNumId w:val="91"/>
  </w:num>
  <w:num w:numId="5">
    <w:abstractNumId w:val="6"/>
  </w:num>
  <w:num w:numId="6">
    <w:abstractNumId w:val="109"/>
  </w:num>
  <w:num w:numId="7">
    <w:abstractNumId w:val="17"/>
  </w:num>
  <w:num w:numId="8">
    <w:abstractNumId w:val="0"/>
  </w:num>
  <w:num w:numId="9">
    <w:abstractNumId w:val="52"/>
  </w:num>
  <w:num w:numId="10">
    <w:abstractNumId w:val="45"/>
  </w:num>
  <w:num w:numId="11">
    <w:abstractNumId w:val="43"/>
  </w:num>
  <w:num w:numId="12">
    <w:abstractNumId w:val="75"/>
  </w:num>
  <w:num w:numId="13">
    <w:abstractNumId w:val="34"/>
  </w:num>
  <w:num w:numId="14">
    <w:abstractNumId w:val="84"/>
  </w:num>
  <w:num w:numId="15">
    <w:abstractNumId w:val="58"/>
  </w:num>
  <w:num w:numId="16">
    <w:abstractNumId w:val="16"/>
  </w:num>
  <w:num w:numId="17">
    <w:abstractNumId w:val="37"/>
  </w:num>
  <w:num w:numId="18">
    <w:abstractNumId w:val="100"/>
  </w:num>
  <w:num w:numId="19">
    <w:abstractNumId w:val="107"/>
  </w:num>
  <w:num w:numId="20">
    <w:abstractNumId w:val="87"/>
  </w:num>
  <w:num w:numId="21">
    <w:abstractNumId w:val="27"/>
  </w:num>
  <w:num w:numId="22">
    <w:abstractNumId w:val="110"/>
  </w:num>
  <w:num w:numId="23">
    <w:abstractNumId w:val="79"/>
  </w:num>
  <w:num w:numId="24">
    <w:abstractNumId w:val="38"/>
  </w:num>
  <w:num w:numId="25">
    <w:abstractNumId w:val="103"/>
  </w:num>
  <w:num w:numId="26">
    <w:abstractNumId w:val="46"/>
  </w:num>
  <w:num w:numId="27">
    <w:abstractNumId w:val="60"/>
  </w:num>
  <w:num w:numId="28">
    <w:abstractNumId w:val="40"/>
  </w:num>
  <w:num w:numId="29">
    <w:abstractNumId w:val="5"/>
  </w:num>
  <w:num w:numId="30">
    <w:abstractNumId w:val="47"/>
  </w:num>
  <w:num w:numId="31">
    <w:abstractNumId w:val="39"/>
  </w:num>
  <w:num w:numId="32">
    <w:abstractNumId w:val="32"/>
  </w:num>
  <w:num w:numId="33">
    <w:abstractNumId w:val="28"/>
  </w:num>
  <w:num w:numId="34">
    <w:abstractNumId w:val="14"/>
  </w:num>
  <w:num w:numId="35">
    <w:abstractNumId w:val="78"/>
  </w:num>
  <w:num w:numId="36">
    <w:abstractNumId w:val="35"/>
  </w:num>
  <w:num w:numId="37">
    <w:abstractNumId w:val="50"/>
  </w:num>
  <w:num w:numId="38">
    <w:abstractNumId w:val="104"/>
  </w:num>
  <w:num w:numId="39">
    <w:abstractNumId w:val="11"/>
  </w:num>
  <w:num w:numId="40">
    <w:abstractNumId w:val="99"/>
  </w:num>
  <w:num w:numId="41">
    <w:abstractNumId w:val="2"/>
  </w:num>
  <w:num w:numId="42">
    <w:abstractNumId w:val="88"/>
  </w:num>
  <w:num w:numId="43">
    <w:abstractNumId w:val="108"/>
  </w:num>
  <w:num w:numId="44">
    <w:abstractNumId w:val="9"/>
  </w:num>
  <w:num w:numId="45">
    <w:abstractNumId w:val="56"/>
  </w:num>
  <w:num w:numId="46">
    <w:abstractNumId w:val="19"/>
  </w:num>
  <w:num w:numId="47">
    <w:abstractNumId w:val="77"/>
  </w:num>
  <w:num w:numId="48">
    <w:abstractNumId w:val="1"/>
  </w:num>
  <w:num w:numId="49">
    <w:abstractNumId w:val="62"/>
  </w:num>
  <w:num w:numId="50">
    <w:abstractNumId w:val="33"/>
  </w:num>
  <w:num w:numId="51">
    <w:abstractNumId w:val="4"/>
  </w:num>
  <w:num w:numId="52">
    <w:abstractNumId w:val="63"/>
  </w:num>
  <w:num w:numId="53">
    <w:abstractNumId w:val="15"/>
  </w:num>
  <w:num w:numId="54">
    <w:abstractNumId w:val="3"/>
  </w:num>
  <w:num w:numId="55">
    <w:abstractNumId w:val="98"/>
  </w:num>
  <w:num w:numId="56">
    <w:abstractNumId w:val="70"/>
  </w:num>
  <w:num w:numId="57">
    <w:abstractNumId w:val="111"/>
  </w:num>
  <w:num w:numId="58">
    <w:abstractNumId w:val="72"/>
  </w:num>
  <w:num w:numId="59">
    <w:abstractNumId w:val="31"/>
  </w:num>
  <w:num w:numId="60">
    <w:abstractNumId w:val="105"/>
  </w:num>
  <w:num w:numId="61">
    <w:abstractNumId w:val="8"/>
  </w:num>
  <w:num w:numId="62">
    <w:abstractNumId w:val="65"/>
  </w:num>
  <w:num w:numId="63">
    <w:abstractNumId w:val="23"/>
  </w:num>
  <w:num w:numId="64">
    <w:abstractNumId w:val="12"/>
  </w:num>
  <w:num w:numId="65">
    <w:abstractNumId w:val="73"/>
  </w:num>
  <w:num w:numId="66">
    <w:abstractNumId w:val="30"/>
  </w:num>
  <w:num w:numId="67">
    <w:abstractNumId w:val="93"/>
  </w:num>
  <w:num w:numId="68">
    <w:abstractNumId w:val="36"/>
  </w:num>
  <w:num w:numId="69">
    <w:abstractNumId w:val="24"/>
  </w:num>
  <w:num w:numId="70">
    <w:abstractNumId w:val="76"/>
  </w:num>
  <w:num w:numId="71">
    <w:abstractNumId w:val="94"/>
  </w:num>
  <w:num w:numId="72">
    <w:abstractNumId w:val="48"/>
  </w:num>
  <w:num w:numId="73">
    <w:abstractNumId w:val="21"/>
  </w:num>
  <w:num w:numId="74">
    <w:abstractNumId w:val="64"/>
  </w:num>
  <w:num w:numId="75">
    <w:abstractNumId w:val="83"/>
  </w:num>
  <w:num w:numId="76">
    <w:abstractNumId w:val="67"/>
  </w:num>
  <w:num w:numId="77">
    <w:abstractNumId w:val="26"/>
  </w:num>
  <w:num w:numId="78">
    <w:abstractNumId w:val="82"/>
  </w:num>
  <w:num w:numId="79">
    <w:abstractNumId w:val="59"/>
  </w:num>
  <w:num w:numId="80">
    <w:abstractNumId w:val="89"/>
  </w:num>
  <w:num w:numId="81">
    <w:abstractNumId w:val="57"/>
  </w:num>
  <w:num w:numId="82">
    <w:abstractNumId w:val="10"/>
  </w:num>
  <w:num w:numId="83">
    <w:abstractNumId w:val="96"/>
  </w:num>
  <w:num w:numId="84">
    <w:abstractNumId w:val="49"/>
  </w:num>
  <w:num w:numId="85">
    <w:abstractNumId w:val="95"/>
  </w:num>
  <w:num w:numId="86">
    <w:abstractNumId w:val="54"/>
  </w:num>
  <w:num w:numId="87">
    <w:abstractNumId w:val="112"/>
  </w:num>
  <w:num w:numId="88">
    <w:abstractNumId w:val="53"/>
  </w:num>
  <w:num w:numId="89">
    <w:abstractNumId w:val="68"/>
  </w:num>
  <w:num w:numId="90">
    <w:abstractNumId w:val="92"/>
  </w:num>
  <w:num w:numId="91">
    <w:abstractNumId w:val="102"/>
  </w:num>
  <w:num w:numId="92">
    <w:abstractNumId w:val="55"/>
  </w:num>
  <w:num w:numId="93">
    <w:abstractNumId w:val="106"/>
  </w:num>
  <w:num w:numId="94">
    <w:abstractNumId w:val="51"/>
  </w:num>
  <w:num w:numId="95">
    <w:abstractNumId w:val="7"/>
  </w:num>
  <w:num w:numId="96">
    <w:abstractNumId w:val="69"/>
  </w:num>
  <w:num w:numId="97">
    <w:abstractNumId w:val="22"/>
  </w:num>
  <w:num w:numId="98">
    <w:abstractNumId w:val="113"/>
  </w:num>
  <w:num w:numId="99">
    <w:abstractNumId w:val="44"/>
  </w:num>
  <w:num w:numId="100">
    <w:abstractNumId w:val="86"/>
  </w:num>
  <w:num w:numId="101">
    <w:abstractNumId w:val="20"/>
  </w:num>
  <w:num w:numId="102">
    <w:abstractNumId w:val="13"/>
  </w:num>
  <w:num w:numId="103">
    <w:abstractNumId w:val="29"/>
  </w:num>
  <w:num w:numId="104">
    <w:abstractNumId w:val="81"/>
  </w:num>
  <w:num w:numId="105">
    <w:abstractNumId w:val="41"/>
  </w:num>
  <w:num w:numId="106">
    <w:abstractNumId w:val="71"/>
  </w:num>
  <w:num w:numId="107">
    <w:abstractNumId w:val="66"/>
  </w:num>
  <w:num w:numId="108">
    <w:abstractNumId w:val="74"/>
  </w:num>
  <w:num w:numId="109">
    <w:abstractNumId w:val="101"/>
  </w:num>
  <w:num w:numId="110">
    <w:abstractNumId w:val="25"/>
  </w:num>
  <w:num w:numId="111">
    <w:abstractNumId w:val="85"/>
  </w:num>
  <w:num w:numId="112">
    <w:abstractNumId w:val="61"/>
  </w:num>
  <w:num w:numId="113">
    <w:abstractNumId w:val="90"/>
  </w:num>
  <w:num w:numId="114">
    <w:abstractNumId w:val="42"/>
  </w:num>
  <w:numIdMacAtCleanup w:val="10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8"/>
  <w:proofState w:spelling="clean" w:grammar="clean"/>
  <w:defaultTabStop w:val="720"/>
  <w:autoHyphenation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7300"/>
    <w:rsid w:val="00001432"/>
    <w:rsid w:val="00001FC1"/>
    <w:rsid w:val="0000317B"/>
    <w:rsid w:val="000036C7"/>
    <w:rsid w:val="000052CA"/>
    <w:rsid w:val="00007AAD"/>
    <w:rsid w:val="00010A6F"/>
    <w:rsid w:val="00013793"/>
    <w:rsid w:val="000138D7"/>
    <w:rsid w:val="00013C53"/>
    <w:rsid w:val="0001414C"/>
    <w:rsid w:val="0001513C"/>
    <w:rsid w:val="00015E84"/>
    <w:rsid w:val="00016D20"/>
    <w:rsid w:val="0001759D"/>
    <w:rsid w:val="0001786E"/>
    <w:rsid w:val="00017E61"/>
    <w:rsid w:val="000202FA"/>
    <w:rsid w:val="000214B5"/>
    <w:rsid w:val="000216CA"/>
    <w:rsid w:val="000217D5"/>
    <w:rsid w:val="00022A26"/>
    <w:rsid w:val="00025929"/>
    <w:rsid w:val="00027530"/>
    <w:rsid w:val="00030233"/>
    <w:rsid w:val="00030768"/>
    <w:rsid w:val="000344E3"/>
    <w:rsid w:val="00034917"/>
    <w:rsid w:val="00034F35"/>
    <w:rsid w:val="000375AE"/>
    <w:rsid w:val="00040192"/>
    <w:rsid w:val="000406A5"/>
    <w:rsid w:val="00040751"/>
    <w:rsid w:val="000417C5"/>
    <w:rsid w:val="000419E1"/>
    <w:rsid w:val="00043B5D"/>
    <w:rsid w:val="00043FCC"/>
    <w:rsid w:val="00044F7B"/>
    <w:rsid w:val="00045790"/>
    <w:rsid w:val="00045EAF"/>
    <w:rsid w:val="00045F2C"/>
    <w:rsid w:val="00046993"/>
    <w:rsid w:val="000500B1"/>
    <w:rsid w:val="000528B6"/>
    <w:rsid w:val="00052D26"/>
    <w:rsid w:val="00052E2C"/>
    <w:rsid w:val="00053CD5"/>
    <w:rsid w:val="00055967"/>
    <w:rsid w:val="00060576"/>
    <w:rsid w:val="00061EBE"/>
    <w:rsid w:val="00062324"/>
    <w:rsid w:val="000650AF"/>
    <w:rsid w:val="00071E69"/>
    <w:rsid w:val="00071F6A"/>
    <w:rsid w:val="000733FC"/>
    <w:rsid w:val="000738B7"/>
    <w:rsid w:val="00073DAB"/>
    <w:rsid w:val="000754B8"/>
    <w:rsid w:val="00081E15"/>
    <w:rsid w:val="000827BA"/>
    <w:rsid w:val="000836C6"/>
    <w:rsid w:val="000837A4"/>
    <w:rsid w:val="00083E88"/>
    <w:rsid w:val="0008501C"/>
    <w:rsid w:val="000853C9"/>
    <w:rsid w:val="00085826"/>
    <w:rsid w:val="0009169A"/>
    <w:rsid w:val="000940B9"/>
    <w:rsid w:val="000955A6"/>
    <w:rsid w:val="000A18B6"/>
    <w:rsid w:val="000A35B9"/>
    <w:rsid w:val="000A3D04"/>
    <w:rsid w:val="000A3D16"/>
    <w:rsid w:val="000A4A49"/>
    <w:rsid w:val="000A4DB2"/>
    <w:rsid w:val="000A5715"/>
    <w:rsid w:val="000A68C1"/>
    <w:rsid w:val="000A69A7"/>
    <w:rsid w:val="000A6FD8"/>
    <w:rsid w:val="000B1166"/>
    <w:rsid w:val="000B1FD1"/>
    <w:rsid w:val="000B2456"/>
    <w:rsid w:val="000B25D7"/>
    <w:rsid w:val="000B4242"/>
    <w:rsid w:val="000B4623"/>
    <w:rsid w:val="000B52BB"/>
    <w:rsid w:val="000B7163"/>
    <w:rsid w:val="000C0B93"/>
    <w:rsid w:val="000C1B35"/>
    <w:rsid w:val="000C1BF3"/>
    <w:rsid w:val="000C4663"/>
    <w:rsid w:val="000C4AED"/>
    <w:rsid w:val="000C5308"/>
    <w:rsid w:val="000C693F"/>
    <w:rsid w:val="000C6B1E"/>
    <w:rsid w:val="000D1C78"/>
    <w:rsid w:val="000D1D3C"/>
    <w:rsid w:val="000D4464"/>
    <w:rsid w:val="000D4BAF"/>
    <w:rsid w:val="000D6209"/>
    <w:rsid w:val="000D622C"/>
    <w:rsid w:val="000D6A41"/>
    <w:rsid w:val="000D6C78"/>
    <w:rsid w:val="000D785A"/>
    <w:rsid w:val="000E0E57"/>
    <w:rsid w:val="000E1F4B"/>
    <w:rsid w:val="000E2C6F"/>
    <w:rsid w:val="000E3414"/>
    <w:rsid w:val="000E3E20"/>
    <w:rsid w:val="000E4860"/>
    <w:rsid w:val="000E5961"/>
    <w:rsid w:val="000F3209"/>
    <w:rsid w:val="000F50AB"/>
    <w:rsid w:val="000F5528"/>
    <w:rsid w:val="000F6A6E"/>
    <w:rsid w:val="000F7768"/>
    <w:rsid w:val="001003D5"/>
    <w:rsid w:val="00100C0B"/>
    <w:rsid w:val="00112B97"/>
    <w:rsid w:val="00113EA7"/>
    <w:rsid w:val="001141AB"/>
    <w:rsid w:val="001161FE"/>
    <w:rsid w:val="00120245"/>
    <w:rsid w:val="001211CF"/>
    <w:rsid w:val="001227F5"/>
    <w:rsid w:val="00122908"/>
    <w:rsid w:val="0012294B"/>
    <w:rsid w:val="001232E4"/>
    <w:rsid w:val="001255FA"/>
    <w:rsid w:val="00131085"/>
    <w:rsid w:val="001316FD"/>
    <w:rsid w:val="00131D45"/>
    <w:rsid w:val="00132011"/>
    <w:rsid w:val="00133DDF"/>
    <w:rsid w:val="00134FF2"/>
    <w:rsid w:val="00135253"/>
    <w:rsid w:val="00135AE7"/>
    <w:rsid w:val="0013664C"/>
    <w:rsid w:val="00140997"/>
    <w:rsid w:val="001409A9"/>
    <w:rsid w:val="00144364"/>
    <w:rsid w:val="00145BFA"/>
    <w:rsid w:val="00146B8A"/>
    <w:rsid w:val="00147756"/>
    <w:rsid w:val="00147A93"/>
    <w:rsid w:val="00147E70"/>
    <w:rsid w:val="00152E35"/>
    <w:rsid w:val="00153D94"/>
    <w:rsid w:val="001556F0"/>
    <w:rsid w:val="00156E32"/>
    <w:rsid w:val="001711F7"/>
    <w:rsid w:val="00172809"/>
    <w:rsid w:val="00172EFE"/>
    <w:rsid w:val="00173FD0"/>
    <w:rsid w:val="00176277"/>
    <w:rsid w:val="00176DF4"/>
    <w:rsid w:val="00181428"/>
    <w:rsid w:val="0018190F"/>
    <w:rsid w:val="00182869"/>
    <w:rsid w:val="00186420"/>
    <w:rsid w:val="00191CEF"/>
    <w:rsid w:val="00192043"/>
    <w:rsid w:val="0019237E"/>
    <w:rsid w:val="00195843"/>
    <w:rsid w:val="00197160"/>
    <w:rsid w:val="001A1107"/>
    <w:rsid w:val="001A12AB"/>
    <w:rsid w:val="001A3250"/>
    <w:rsid w:val="001A64F6"/>
    <w:rsid w:val="001A6DA0"/>
    <w:rsid w:val="001A7A14"/>
    <w:rsid w:val="001B0EE8"/>
    <w:rsid w:val="001B43CB"/>
    <w:rsid w:val="001B6678"/>
    <w:rsid w:val="001B70F0"/>
    <w:rsid w:val="001B7E0A"/>
    <w:rsid w:val="001C0446"/>
    <w:rsid w:val="001C0B88"/>
    <w:rsid w:val="001C20CC"/>
    <w:rsid w:val="001C2964"/>
    <w:rsid w:val="001C2F0D"/>
    <w:rsid w:val="001C34FC"/>
    <w:rsid w:val="001C56EE"/>
    <w:rsid w:val="001C5F57"/>
    <w:rsid w:val="001C6518"/>
    <w:rsid w:val="001D00A2"/>
    <w:rsid w:val="001D1A47"/>
    <w:rsid w:val="001D2006"/>
    <w:rsid w:val="001D261E"/>
    <w:rsid w:val="001D6591"/>
    <w:rsid w:val="001D669C"/>
    <w:rsid w:val="001D6DD0"/>
    <w:rsid w:val="001E0E32"/>
    <w:rsid w:val="001E192D"/>
    <w:rsid w:val="001E1DC1"/>
    <w:rsid w:val="001E1EEE"/>
    <w:rsid w:val="001E2F86"/>
    <w:rsid w:val="001E542D"/>
    <w:rsid w:val="001E68F0"/>
    <w:rsid w:val="001E7C77"/>
    <w:rsid w:val="001F06F1"/>
    <w:rsid w:val="001F0763"/>
    <w:rsid w:val="001F1A19"/>
    <w:rsid w:val="001F2ACF"/>
    <w:rsid w:val="001F34B3"/>
    <w:rsid w:val="001F4727"/>
    <w:rsid w:val="001F5333"/>
    <w:rsid w:val="001F6D9C"/>
    <w:rsid w:val="001F72B9"/>
    <w:rsid w:val="002016BF"/>
    <w:rsid w:val="002023BF"/>
    <w:rsid w:val="002027F4"/>
    <w:rsid w:val="00204080"/>
    <w:rsid w:val="00204B2E"/>
    <w:rsid w:val="00204E43"/>
    <w:rsid w:val="00205395"/>
    <w:rsid w:val="002059F4"/>
    <w:rsid w:val="002064E9"/>
    <w:rsid w:val="00212CCB"/>
    <w:rsid w:val="0021441B"/>
    <w:rsid w:val="002163EA"/>
    <w:rsid w:val="00217976"/>
    <w:rsid w:val="002200F6"/>
    <w:rsid w:val="00221404"/>
    <w:rsid w:val="002236C0"/>
    <w:rsid w:val="00223EB5"/>
    <w:rsid w:val="00226978"/>
    <w:rsid w:val="002275B6"/>
    <w:rsid w:val="00227647"/>
    <w:rsid w:val="00230265"/>
    <w:rsid w:val="00240645"/>
    <w:rsid w:val="00242BA4"/>
    <w:rsid w:val="00244F69"/>
    <w:rsid w:val="002457D1"/>
    <w:rsid w:val="002475EC"/>
    <w:rsid w:val="002517E7"/>
    <w:rsid w:val="002536AF"/>
    <w:rsid w:val="00261CBF"/>
    <w:rsid w:val="002626C2"/>
    <w:rsid w:val="002627F8"/>
    <w:rsid w:val="002641AE"/>
    <w:rsid w:val="002661C7"/>
    <w:rsid w:val="002678CB"/>
    <w:rsid w:val="0027079A"/>
    <w:rsid w:val="00270E6A"/>
    <w:rsid w:val="0027161C"/>
    <w:rsid w:val="00271A5D"/>
    <w:rsid w:val="00272774"/>
    <w:rsid w:val="00272CEF"/>
    <w:rsid w:val="0027532E"/>
    <w:rsid w:val="00277DC6"/>
    <w:rsid w:val="0028089F"/>
    <w:rsid w:val="002814BE"/>
    <w:rsid w:val="002833AA"/>
    <w:rsid w:val="0028537F"/>
    <w:rsid w:val="0028545F"/>
    <w:rsid w:val="00285D6E"/>
    <w:rsid w:val="00293121"/>
    <w:rsid w:val="00293238"/>
    <w:rsid w:val="00294179"/>
    <w:rsid w:val="00294564"/>
    <w:rsid w:val="00297027"/>
    <w:rsid w:val="002973F4"/>
    <w:rsid w:val="002A0C4C"/>
    <w:rsid w:val="002A1490"/>
    <w:rsid w:val="002A2C0F"/>
    <w:rsid w:val="002A58D2"/>
    <w:rsid w:val="002A72D4"/>
    <w:rsid w:val="002B2469"/>
    <w:rsid w:val="002B2578"/>
    <w:rsid w:val="002B2AB1"/>
    <w:rsid w:val="002B3914"/>
    <w:rsid w:val="002B5A67"/>
    <w:rsid w:val="002C3554"/>
    <w:rsid w:val="002C42CF"/>
    <w:rsid w:val="002C7ED9"/>
    <w:rsid w:val="002D0CAA"/>
    <w:rsid w:val="002D1CD1"/>
    <w:rsid w:val="002D1F70"/>
    <w:rsid w:val="002D293C"/>
    <w:rsid w:val="002D5DFA"/>
    <w:rsid w:val="002D778A"/>
    <w:rsid w:val="002E1749"/>
    <w:rsid w:val="002E408D"/>
    <w:rsid w:val="002E49A0"/>
    <w:rsid w:val="002E6455"/>
    <w:rsid w:val="002E7B7A"/>
    <w:rsid w:val="002F289B"/>
    <w:rsid w:val="002F29F5"/>
    <w:rsid w:val="002F3734"/>
    <w:rsid w:val="002F6D32"/>
    <w:rsid w:val="002F6E01"/>
    <w:rsid w:val="002F70B1"/>
    <w:rsid w:val="0030336C"/>
    <w:rsid w:val="00303FF8"/>
    <w:rsid w:val="00305184"/>
    <w:rsid w:val="003061CE"/>
    <w:rsid w:val="00307EE5"/>
    <w:rsid w:val="003103D3"/>
    <w:rsid w:val="00310485"/>
    <w:rsid w:val="0031263B"/>
    <w:rsid w:val="003149EF"/>
    <w:rsid w:val="003161F1"/>
    <w:rsid w:val="003161FD"/>
    <w:rsid w:val="003178F7"/>
    <w:rsid w:val="003234EE"/>
    <w:rsid w:val="00323E48"/>
    <w:rsid w:val="00323E6E"/>
    <w:rsid w:val="003250C6"/>
    <w:rsid w:val="00325868"/>
    <w:rsid w:val="0032640A"/>
    <w:rsid w:val="00326AE9"/>
    <w:rsid w:val="003274E8"/>
    <w:rsid w:val="00327933"/>
    <w:rsid w:val="00330F34"/>
    <w:rsid w:val="003313F1"/>
    <w:rsid w:val="00331511"/>
    <w:rsid w:val="003344D3"/>
    <w:rsid w:val="003344E7"/>
    <w:rsid w:val="00334644"/>
    <w:rsid w:val="003369EE"/>
    <w:rsid w:val="00337A66"/>
    <w:rsid w:val="003420D8"/>
    <w:rsid w:val="003423C4"/>
    <w:rsid w:val="00342FC8"/>
    <w:rsid w:val="00353317"/>
    <w:rsid w:val="00353551"/>
    <w:rsid w:val="00357D9D"/>
    <w:rsid w:val="00363C63"/>
    <w:rsid w:val="00366993"/>
    <w:rsid w:val="003671B1"/>
    <w:rsid w:val="0036729E"/>
    <w:rsid w:val="003673DA"/>
    <w:rsid w:val="0036746A"/>
    <w:rsid w:val="00370B8B"/>
    <w:rsid w:val="00375285"/>
    <w:rsid w:val="00376968"/>
    <w:rsid w:val="0037718D"/>
    <w:rsid w:val="00377FE4"/>
    <w:rsid w:val="00381144"/>
    <w:rsid w:val="00383B99"/>
    <w:rsid w:val="00383FD7"/>
    <w:rsid w:val="00384C20"/>
    <w:rsid w:val="00384DCD"/>
    <w:rsid w:val="003908A1"/>
    <w:rsid w:val="00390FD1"/>
    <w:rsid w:val="003916E3"/>
    <w:rsid w:val="0039217B"/>
    <w:rsid w:val="00392584"/>
    <w:rsid w:val="00392669"/>
    <w:rsid w:val="003926EF"/>
    <w:rsid w:val="00393046"/>
    <w:rsid w:val="00393599"/>
    <w:rsid w:val="00394D3B"/>
    <w:rsid w:val="003964BC"/>
    <w:rsid w:val="00396B59"/>
    <w:rsid w:val="00396F2E"/>
    <w:rsid w:val="003A1C84"/>
    <w:rsid w:val="003A334B"/>
    <w:rsid w:val="003B008D"/>
    <w:rsid w:val="003B02FC"/>
    <w:rsid w:val="003B0E92"/>
    <w:rsid w:val="003B1E65"/>
    <w:rsid w:val="003B4FA5"/>
    <w:rsid w:val="003B5C44"/>
    <w:rsid w:val="003B61BD"/>
    <w:rsid w:val="003B678C"/>
    <w:rsid w:val="003B6E2B"/>
    <w:rsid w:val="003C03D3"/>
    <w:rsid w:val="003C162C"/>
    <w:rsid w:val="003C36AD"/>
    <w:rsid w:val="003C4240"/>
    <w:rsid w:val="003C4674"/>
    <w:rsid w:val="003D1A22"/>
    <w:rsid w:val="003D21F3"/>
    <w:rsid w:val="003D30BC"/>
    <w:rsid w:val="003D67F1"/>
    <w:rsid w:val="003D7228"/>
    <w:rsid w:val="003D7A21"/>
    <w:rsid w:val="003D7F98"/>
    <w:rsid w:val="003E1C1F"/>
    <w:rsid w:val="003E1CBF"/>
    <w:rsid w:val="003E2065"/>
    <w:rsid w:val="003E2C52"/>
    <w:rsid w:val="003E5297"/>
    <w:rsid w:val="003E75CA"/>
    <w:rsid w:val="003F156A"/>
    <w:rsid w:val="0040033C"/>
    <w:rsid w:val="00403B5B"/>
    <w:rsid w:val="004053ED"/>
    <w:rsid w:val="00407523"/>
    <w:rsid w:val="004103D8"/>
    <w:rsid w:val="00410799"/>
    <w:rsid w:val="00410BF7"/>
    <w:rsid w:val="004132F3"/>
    <w:rsid w:val="00413975"/>
    <w:rsid w:val="0041421B"/>
    <w:rsid w:val="004142AA"/>
    <w:rsid w:val="00417A18"/>
    <w:rsid w:val="004214FB"/>
    <w:rsid w:val="00422098"/>
    <w:rsid w:val="004220C7"/>
    <w:rsid w:val="00422EF0"/>
    <w:rsid w:val="00423F1B"/>
    <w:rsid w:val="00423FE6"/>
    <w:rsid w:val="0042440A"/>
    <w:rsid w:val="004257CC"/>
    <w:rsid w:val="004268E6"/>
    <w:rsid w:val="004274F7"/>
    <w:rsid w:val="00431150"/>
    <w:rsid w:val="00432891"/>
    <w:rsid w:val="00432B7B"/>
    <w:rsid w:val="00433DBE"/>
    <w:rsid w:val="004345D0"/>
    <w:rsid w:val="00436100"/>
    <w:rsid w:val="004370A7"/>
    <w:rsid w:val="004374F1"/>
    <w:rsid w:val="0044046E"/>
    <w:rsid w:val="00442693"/>
    <w:rsid w:val="00443692"/>
    <w:rsid w:val="0044574A"/>
    <w:rsid w:val="00451758"/>
    <w:rsid w:val="00451D9C"/>
    <w:rsid w:val="00452C81"/>
    <w:rsid w:val="00455D5B"/>
    <w:rsid w:val="00456597"/>
    <w:rsid w:val="00457924"/>
    <w:rsid w:val="00460097"/>
    <w:rsid w:val="00461ADE"/>
    <w:rsid w:val="0046210E"/>
    <w:rsid w:val="004641F7"/>
    <w:rsid w:val="0046460C"/>
    <w:rsid w:val="00465D70"/>
    <w:rsid w:val="00466347"/>
    <w:rsid w:val="0046682E"/>
    <w:rsid w:val="00467A6D"/>
    <w:rsid w:val="00470FAC"/>
    <w:rsid w:val="004714F7"/>
    <w:rsid w:val="00473510"/>
    <w:rsid w:val="00474025"/>
    <w:rsid w:val="00474B42"/>
    <w:rsid w:val="00475169"/>
    <w:rsid w:val="004766B7"/>
    <w:rsid w:val="00484312"/>
    <w:rsid w:val="004848DA"/>
    <w:rsid w:val="004858DE"/>
    <w:rsid w:val="00486F43"/>
    <w:rsid w:val="00491932"/>
    <w:rsid w:val="004944D4"/>
    <w:rsid w:val="00495A71"/>
    <w:rsid w:val="0049608D"/>
    <w:rsid w:val="0049769C"/>
    <w:rsid w:val="00497AE5"/>
    <w:rsid w:val="004A4834"/>
    <w:rsid w:val="004A49F3"/>
    <w:rsid w:val="004A6548"/>
    <w:rsid w:val="004B0C46"/>
    <w:rsid w:val="004B1E01"/>
    <w:rsid w:val="004B226A"/>
    <w:rsid w:val="004B6F37"/>
    <w:rsid w:val="004C1E76"/>
    <w:rsid w:val="004C4F81"/>
    <w:rsid w:val="004C56DC"/>
    <w:rsid w:val="004C5EC5"/>
    <w:rsid w:val="004C7AD3"/>
    <w:rsid w:val="004D07BE"/>
    <w:rsid w:val="004D1E67"/>
    <w:rsid w:val="004D3417"/>
    <w:rsid w:val="004D35F3"/>
    <w:rsid w:val="004D38A0"/>
    <w:rsid w:val="004D451E"/>
    <w:rsid w:val="004D6371"/>
    <w:rsid w:val="004D7133"/>
    <w:rsid w:val="004D745D"/>
    <w:rsid w:val="004E0234"/>
    <w:rsid w:val="004E068B"/>
    <w:rsid w:val="004E0C9A"/>
    <w:rsid w:val="004E1F69"/>
    <w:rsid w:val="004E78E6"/>
    <w:rsid w:val="004F1015"/>
    <w:rsid w:val="004F3351"/>
    <w:rsid w:val="004F3784"/>
    <w:rsid w:val="004F39B6"/>
    <w:rsid w:val="004F48A8"/>
    <w:rsid w:val="004F51A6"/>
    <w:rsid w:val="004F5850"/>
    <w:rsid w:val="004F592E"/>
    <w:rsid w:val="0050036C"/>
    <w:rsid w:val="00501E95"/>
    <w:rsid w:val="00502435"/>
    <w:rsid w:val="0050243B"/>
    <w:rsid w:val="005031A5"/>
    <w:rsid w:val="005049FE"/>
    <w:rsid w:val="00505689"/>
    <w:rsid w:val="005064A0"/>
    <w:rsid w:val="00506697"/>
    <w:rsid w:val="00510F29"/>
    <w:rsid w:val="005130EE"/>
    <w:rsid w:val="00513F63"/>
    <w:rsid w:val="00515FBD"/>
    <w:rsid w:val="005165E8"/>
    <w:rsid w:val="0051701B"/>
    <w:rsid w:val="005178CB"/>
    <w:rsid w:val="00517FA2"/>
    <w:rsid w:val="005200E6"/>
    <w:rsid w:val="005215FD"/>
    <w:rsid w:val="00522244"/>
    <w:rsid w:val="005252A5"/>
    <w:rsid w:val="00525E76"/>
    <w:rsid w:val="00526AD4"/>
    <w:rsid w:val="005307F3"/>
    <w:rsid w:val="00530F09"/>
    <w:rsid w:val="0053325B"/>
    <w:rsid w:val="00533756"/>
    <w:rsid w:val="00533C97"/>
    <w:rsid w:val="00534BD5"/>
    <w:rsid w:val="005359FA"/>
    <w:rsid w:val="00535DA3"/>
    <w:rsid w:val="00540AE2"/>
    <w:rsid w:val="00541057"/>
    <w:rsid w:val="0054257D"/>
    <w:rsid w:val="005474E1"/>
    <w:rsid w:val="00550541"/>
    <w:rsid w:val="00552B7D"/>
    <w:rsid w:val="00553912"/>
    <w:rsid w:val="00556EA6"/>
    <w:rsid w:val="00560B42"/>
    <w:rsid w:val="00560F89"/>
    <w:rsid w:val="00562E79"/>
    <w:rsid w:val="0056318D"/>
    <w:rsid w:val="00565D31"/>
    <w:rsid w:val="00566534"/>
    <w:rsid w:val="0056674D"/>
    <w:rsid w:val="00567ECA"/>
    <w:rsid w:val="00570A85"/>
    <w:rsid w:val="005756A2"/>
    <w:rsid w:val="00575705"/>
    <w:rsid w:val="0057597B"/>
    <w:rsid w:val="00581B74"/>
    <w:rsid w:val="0058248B"/>
    <w:rsid w:val="0058275A"/>
    <w:rsid w:val="00583013"/>
    <w:rsid w:val="00583B06"/>
    <w:rsid w:val="005868D9"/>
    <w:rsid w:val="00587E18"/>
    <w:rsid w:val="00591699"/>
    <w:rsid w:val="00591E88"/>
    <w:rsid w:val="00593587"/>
    <w:rsid w:val="00595E2D"/>
    <w:rsid w:val="005A03B2"/>
    <w:rsid w:val="005A0446"/>
    <w:rsid w:val="005A3ACE"/>
    <w:rsid w:val="005A4E43"/>
    <w:rsid w:val="005A76CE"/>
    <w:rsid w:val="005B0A7A"/>
    <w:rsid w:val="005B1527"/>
    <w:rsid w:val="005B1574"/>
    <w:rsid w:val="005B25C6"/>
    <w:rsid w:val="005B4E28"/>
    <w:rsid w:val="005B60E1"/>
    <w:rsid w:val="005B752E"/>
    <w:rsid w:val="005C2059"/>
    <w:rsid w:val="005C3D38"/>
    <w:rsid w:val="005C3FEB"/>
    <w:rsid w:val="005C5DD5"/>
    <w:rsid w:val="005D03CC"/>
    <w:rsid w:val="005D16E4"/>
    <w:rsid w:val="005D3290"/>
    <w:rsid w:val="005D513C"/>
    <w:rsid w:val="005E0DBB"/>
    <w:rsid w:val="005E16B5"/>
    <w:rsid w:val="005E25C8"/>
    <w:rsid w:val="005E30C2"/>
    <w:rsid w:val="005E31EA"/>
    <w:rsid w:val="005E40B5"/>
    <w:rsid w:val="005E415E"/>
    <w:rsid w:val="005E6031"/>
    <w:rsid w:val="005E6A03"/>
    <w:rsid w:val="005F1474"/>
    <w:rsid w:val="005F3BEB"/>
    <w:rsid w:val="005F5504"/>
    <w:rsid w:val="005F6818"/>
    <w:rsid w:val="006000A2"/>
    <w:rsid w:val="00600E52"/>
    <w:rsid w:val="00601F66"/>
    <w:rsid w:val="006043AC"/>
    <w:rsid w:val="00605993"/>
    <w:rsid w:val="00607A87"/>
    <w:rsid w:val="00610210"/>
    <w:rsid w:val="00610973"/>
    <w:rsid w:val="00611364"/>
    <w:rsid w:val="006116DA"/>
    <w:rsid w:val="00611FCC"/>
    <w:rsid w:val="006145B7"/>
    <w:rsid w:val="006174E6"/>
    <w:rsid w:val="0062089B"/>
    <w:rsid w:val="00623EC5"/>
    <w:rsid w:val="00624091"/>
    <w:rsid w:val="006260EC"/>
    <w:rsid w:val="00632503"/>
    <w:rsid w:val="006330E6"/>
    <w:rsid w:val="00635D7E"/>
    <w:rsid w:val="00636976"/>
    <w:rsid w:val="00636BD1"/>
    <w:rsid w:val="00636FB1"/>
    <w:rsid w:val="0064036D"/>
    <w:rsid w:val="00640E24"/>
    <w:rsid w:val="0064145B"/>
    <w:rsid w:val="00641BEF"/>
    <w:rsid w:val="00643902"/>
    <w:rsid w:val="00643D0D"/>
    <w:rsid w:val="00644A32"/>
    <w:rsid w:val="00650C39"/>
    <w:rsid w:val="00654259"/>
    <w:rsid w:val="0065568A"/>
    <w:rsid w:val="006560A2"/>
    <w:rsid w:val="00662E2F"/>
    <w:rsid w:val="00665B7B"/>
    <w:rsid w:val="00670933"/>
    <w:rsid w:val="00670F79"/>
    <w:rsid w:val="006721A5"/>
    <w:rsid w:val="0067270B"/>
    <w:rsid w:val="00676C9F"/>
    <w:rsid w:val="00680A02"/>
    <w:rsid w:val="00680AE1"/>
    <w:rsid w:val="00682F7B"/>
    <w:rsid w:val="00685429"/>
    <w:rsid w:val="00685480"/>
    <w:rsid w:val="0068712D"/>
    <w:rsid w:val="00687FB9"/>
    <w:rsid w:val="00690D5B"/>
    <w:rsid w:val="00691C85"/>
    <w:rsid w:val="006931CA"/>
    <w:rsid w:val="00694147"/>
    <w:rsid w:val="00694417"/>
    <w:rsid w:val="0069633B"/>
    <w:rsid w:val="00696F88"/>
    <w:rsid w:val="006A242C"/>
    <w:rsid w:val="006A2AC6"/>
    <w:rsid w:val="006A2CC8"/>
    <w:rsid w:val="006A2D3D"/>
    <w:rsid w:val="006A3604"/>
    <w:rsid w:val="006B1D1A"/>
    <w:rsid w:val="006B3D23"/>
    <w:rsid w:val="006B45F7"/>
    <w:rsid w:val="006B5A1B"/>
    <w:rsid w:val="006C1598"/>
    <w:rsid w:val="006C40F2"/>
    <w:rsid w:val="006C5F89"/>
    <w:rsid w:val="006C6031"/>
    <w:rsid w:val="006C61E6"/>
    <w:rsid w:val="006C6DE5"/>
    <w:rsid w:val="006C6FA9"/>
    <w:rsid w:val="006C7B3F"/>
    <w:rsid w:val="006C7D25"/>
    <w:rsid w:val="006D03C5"/>
    <w:rsid w:val="006D15BA"/>
    <w:rsid w:val="006D46F4"/>
    <w:rsid w:val="006D63E8"/>
    <w:rsid w:val="006E0867"/>
    <w:rsid w:val="006E100D"/>
    <w:rsid w:val="006E1803"/>
    <w:rsid w:val="006E3375"/>
    <w:rsid w:val="006E3954"/>
    <w:rsid w:val="006E3D49"/>
    <w:rsid w:val="006E5F4E"/>
    <w:rsid w:val="006E6B03"/>
    <w:rsid w:val="006E7FBD"/>
    <w:rsid w:val="006F361B"/>
    <w:rsid w:val="006F42EC"/>
    <w:rsid w:val="006F70FC"/>
    <w:rsid w:val="007004C5"/>
    <w:rsid w:val="00701160"/>
    <w:rsid w:val="007018BF"/>
    <w:rsid w:val="00705952"/>
    <w:rsid w:val="00706076"/>
    <w:rsid w:val="00706911"/>
    <w:rsid w:val="00713FC2"/>
    <w:rsid w:val="00714D2A"/>
    <w:rsid w:val="00715487"/>
    <w:rsid w:val="00715CAB"/>
    <w:rsid w:val="0072553C"/>
    <w:rsid w:val="007263F7"/>
    <w:rsid w:val="00727FB4"/>
    <w:rsid w:val="0073058F"/>
    <w:rsid w:val="00731995"/>
    <w:rsid w:val="00732532"/>
    <w:rsid w:val="0073728C"/>
    <w:rsid w:val="007376F6"/>
    <w:rsid w:val="00737AD2"/>
    <w:rsid w:val="00741705"/>
    <w:rsid w:val="00741E5A"/>
    <w:rsid w:val="00742844"/>
    <w:rsid w:val="007437C3"/>
    <w:rsid w:val="00746C89"/>
    <w:rsid w:val="00747691"/>
    <w:rsid w:val="00747C57"/>
    <w:rsid w:val="00750D38"/>
    <w:rsid w:val="0075203F"/>
    <w:rsid w:val="007534FF"/>
    <w:rsid w:val="0075590B"/>
    <w:rsid w:val="00762A11"/>
    <w:rsid w:val="00762EC0"/>
    <w:rsid w:val="00764254"/>
    <w:rsid w:val="00765B77"/>
    <w:rsid w:val="007667F3"/>
    <w:rsid w:val="007726F6"/>
    <w:rsid w:val="00775D4A"/>
    <w:rsid w:val="00776072"/>
    <w:rsid w:val="00776F57"/>
    <w:rsid w:val="00782B8B"/>
    <w:rsid w:val="0078312F"/>
    <w:rsid w:val="00783D6A"/>
    <w:rsid w:val="007853C2"/>
    <w:rsid w:val="00791476"/>
    <w:rsid w:val="00796201"/>
    <w:rsid w:val="00797A68"/>
    <w:rsid w:val="00797DA5"/>
    <w:rsid w:val="007A05E1"/>
    <w:rsid w:val="007A5BD6"/>
    <w:rsid w:val="007B06E1"/>
    <w:rsid w:val="007B1232"/>
    <w:rsid w:val="007B376A"/>
    <w:rsid w:val="007B398B"/>
    <w:rsid w:val="007B453F"/>
    <w:rsid w:val="007B4980"/>
    <w:rsid w:val="007B790E"/>
    <w:rsid w:val="007C2D15"/>
    <w:rsid w:val="007C3493"/>
    <w:rsid w:val="007C4090"/>
    <w:rsid w:val="007C54A1"/>
    <w:rsid w:val="007C5B0C"/>
    <w:rsid w:val="007D07FD"/>
    <w:rsid w:val="007D17A2"/>
    <w:rsid w:val="007D23F9"/>
    <w:rsid w:val="007D2EA1"/>
    <w:rsid w:val="007D31FD"/>
    <w:rsid w:val="007D3AC9"/>
    <w:rsid w:val="007E31D7"/>
    <w:rsid w:val="007E49E2"/>
    <w:rsid w:val="007E5393"/>
    <w:rsid w:val="007E5E50"/>
    <w:rsid w:val="007E7478"/>
    <w:rsid w:val="007E7749"/>
    <w:rsid w:val="007E79C1"/>
    <w:rsid w:val="007E7B17"/>
    <w:rsid w:val="007F14A2"/>
    <w:rsid w:val="007F414A"/>
    <w:rsid w:val="007F41A8"/>
    <w:rsid w:val="007F4794"/>
    <w:rsid w:val="007F5B1A"/>
    <w:rsid w:val="007F5F83"/>
    <w:rsid w:val="007F7104"/>
    <w:rsid w:val="007F7A65"/>
    <w:rsid w:val="00800645"/>
    <w:rsid w:val="008019B6"/>
    <w:rsid w:val="008027B1"/>
    <w:rsid w:val="008038FF"/>
    <w:rsid w:val="00805D30"/>
    <w:rsid w:val="00812801"/>
    <w:rsid w:val="008142D4"/>
    <w:rsid w:val="00815652"/>
    <w:rsid w:val="00820398"/>
    <w:rsid w:val="0082261A"/>
    <w:rsid w:val="008234DA"/>
    <w:rsid w:val="008235AE"/>
    <w:rsid w:val="00824876"/>
    <w:rsid w:val="008253FC"/>
    <w:rsid w:val="008258F9"/>
    <w:rsid w:val="008272D7"/>
    <w:rsid w:val="00827C5C"/>
    <w:rsid w:val="0083067B"/>
    <w:rsid w:val="00830E46"/>
    <w:rsid w:val="00832220"/>
    <w:rsid w:val="00832ED9"/>
    <w:rsid w:val="00836795"/>
    <w:rsid w:val="008445BE"/>
    <w:rsid w:val="0085025E"/>
    <w:rsid w:val="0085267D"/>
    <w:rsid w:val="008567D7"/>
    <w:rsid w:val="008578A8"/>
    <w:rsid w:val="008624FD"/>
    <w:rsid w:val="00863682"/>
    <w:rsid w:val="008644AC"/>
    <w:rsid w:val="00867DB9"/>
    <w:rsid w:val="00870394"/>
    <w:rsid w:val="00871231"/>
    <w:rsid w:val="00872CF3"/>
    <w:rsid w:val="008738CE"/>
    <w:rsid w:val="0087468E"/>
    <w:rsid w:val="00876C3A"/>
    <w:rsid w:val="0087749E"/>
    <w:rsid w:val="00877610"/>
    <w:rsid w:val="00881357"/>
    <w:rsid w:val="0088168B"/>
    <w:rsid w:val="00881C03"/>
    <w:rsid w:val="00882074"/>
    <w:rsid w:val="008831B5"/>
    <w:rsid w:val="00883222"/>
    <w:rsid w:val="00886F2E"/>
    <w:rsid w:val="0088757D"/>
    <w:rsid w:val="008917C4"/>
    <w:rsid w:val="0089201C"/>
    <w:rsid w:val="00893656"/>
    <w:rsid w:val="00894486"/>
    <w:rsid w:val="00894E70"/>
    <w:rsid w:val="00895C74"/>
    <w:rsid w:val="00896AA0"/>
    <w:rsid w:val="00896C2D"/>
    <w:rsid w:val="008979FD"/>
    <w:rsid w:val="008A0BC3"/>
    <w:rsid w:val="008A154E"/>
    <w:rsid w:val="008A5B15"/>
    <w:rsid w:val="008A61E5"/>
    <w:rsid w:val="008A7960"/>
    <w:rsid w:val="008B16C5"/>
    <w:rsid w:val="008B32E8"/>
    <w:rsid w:val="008C130E"/>
    <w:rsid w:val="008C1C8A"/>
    <w:rsid w:val="008C37B4"/>
    <w:rsid w:val="008C5523"/>
    <w:rsid w:val="008C5D23"/>
    <w:rsid w:val="008C6B3F"/>
    <w:rsid w:val="008C7079"/>
    <w:rsid w:val="008D0142"/>
    <w:rsid w:val="008D0F8A"/>
    <w:rsid w:val="008D109B"/>
    <w:rsid w:val="008D55DC"/>
    <w:rsid w:val="008D5BCA"/>
    <w:rsid w:val="008D6FC8"/>
    <w:rsid w:val="008D7553"/>
    <w:rsid w:val="008E0D23"/>
    <w:rsid w:val="008E2A27"/>
    <w:rsid w:val="008E477D"/>
    <w:rsid w:val="008E5F22"/>
    <w:rsid w:val="008E61E2"/>
    <w:rsid w:val="008E69C4"/>
    <w:rsid w:val="008F026A"/>
    <w:rsid w:val="008F0FE2"/>
    <w:rsid w:val="008F21E6"/>
    <w:rsid w:val="008F2973"/>
    <w:rsid w:val="008F3F30"/>
    <w:rsid w:val="008F568B"/>
    <w:rsid w:val="008F7FEE"/>
    <w:rsid w:val="0090075A"/>
    <w:rsid w:val="0090175D"/>
    <w:rsid w:val="00904D83"/>
    <w:rsid w:val="009051EA"/>
    <w:rsid w:val="0090568C"/>
    <w:rsid w:val="009076C1"/>
    <w:rsid w:val="00911C7F"/>
    <w:rsid w:val="00913945"/>
    <w:rsid w:val="00913DED"/>
    <w:rsid w:val="00913F22"/>
    <w:rsid w:val="00915897"/>
    <w:rsid w:val="00915C46"/>
    <w:rsid w:val="0091629A"/>
    <w:rsid w:val="009170CF"/>
    <w:rsid w:val="00917124"/>
    <w:rsid w:val="00923C42"/>
    <w:rsid w:val="00926432"/>
    <w:rsid w:val="0092730E"/>
    <w:rsid w:val="00931A69"/>
    <w:rsid w:val="009332F6"/>
    <w:rsid w:val="00933A0E"/>
    <w:rsid w:val="00934B08"/>
    <w:rsid w:val="00934B25"/>
    <w:rsid w:val="00937C54"/>
    <w:rsid w:val="00942C7E"/>
    <w:rsid w:val="00942EF3"/>
    <w:rsid w:val="00944680"/>
    <w:rsid w:val="0094565E"/>
    <w:rsid w:val="00952DF3"/>
    <w:rsid w:val="0095590E"/>
    <w:rsid w:val="00956297"/>
    <w:rsid w:val="009579F3"/>
    <w:rsid w:val="009609C6"/>
    <w:rsid w:val="00960A01"/>
    <w:rsid w:val="00960C1A"/>
    <w:rsid w:val="00961960"/>
    <w:rsid w:val="00963DDA"/>
    <w:rsid w:val="00965FB3"/>
    <w:rsid w:val="0096735C"/>
    <w:rsid w:val="009673EB"/>
    <w:rsid w:val="009719B3"/>
    <w:rsid w:val="00971A06"/>
    <w:rsid w:val="00972357"/>
    <w:rsid w:val="00972A1A"/>
    <w:rsid w:val="00975C4A"/>
    <w:rsid w:val="00975EA5"/>
    <w:rsid w:val="0097674F"/>
    <w:rsid w:val="0097698B"/>
    <w:rsid w:val="00976ECB"/>
    <w:rsid w:val="00976F9E"/>
    <w:rsid w:val="009772DD"/>
    <w:rsid w:val="009811EE"/>
    <w:rsid w:val="0098491C"/>
    <w:rsid w:val="009854B0"/>
    <w:rsid w:val="009865E1"/>
    <w:rsid w:val="0098676C"/>
    <w:rsid w:val="00986B06"/>
    <w:rsid w:val="00987FCF"/>
    <w:rsid w:val="0099023B"/>
    <w:rsid w:val="00991D5A"/>
    <w:rsid w:val="00993C39"/>
    <w:rsid w:val="009942E7"/>
    <w:rsid w:val="009958DB"/>
    <w:rsid w:val="009A02D8"/>
    <w:rsid w:val="009A3CF7"/>
    <w:rsid w:val="009A46CF"/>
    <w:rsid w:val="009A4D2E"/>
    <w:rsid w:val="009A749E"/>
    <w:rsid w:val="009A760A"/>
    <w:rsid w:val="009B0CFD"/>
    <w:rsid w:val="009B3945"/>
    <w:rsid w:val="009B41A7"/>
    <w:rsid w:val="009C0B55"/>
    <w:rsid w:val="009C1A40"/>
    <w:rsid w:val="009C21F6"/>
    <w:rsid w:val="009C337B"/>
    <w:rsid w:val="009C37AF"/>
    <w:rsid w:val="009C3FEA"/>
    <w:rsid w:val="009C459F"/>
    <w:rsid w:val="009C52A4"/>
    <w:rsid w:val="009C5429"/>
    <w:rsid w:val="009C7D60"/>
    <w:rsid w:val="009D1476"/>
    <w:rsid w:val="009D432C"/>
    <w:rsid w:val="009D496E"/>
    <w:rsid w:val="009D4FA7"/>
    <w:rsid w:val="009E0792"/>
    <w:rsid w:val="009F2867"/>
    <w:rsid w:val="009F3DD3"/>
    <w:rsid w:val="009F430E"/>
    <w:rsid w:val="009F50C8"/>
    <w:rsid w:val="009F6AD1"/>
    <w:rsid w:val="00A00032"/>
    <w:rsid w:val="00A02B22"/>
    <w:rsid w:val="00A05348"/>
    <w:rsid w:val="00A05B1B"/>
    <w:rsid w:val="00A06C6F"/>
    <w:rsid w:val="00A0721A"/>
    <w:rsid w:val="00A07D02"/>
    <w:rsid w:val="00A108E7"/>
    <w:rsid w:val="00A131CE"/>
    <w:rsid w:val="00A13AD5"/>
    <w:rsid w:val="00A153EA"/>
    <w:rsid w:val="00A1578A"/>
    <w:rsid w:val="00A15BE0"/>
    <w:rsid w:val="00A168DE"/>
    <w:rsid w:val="00A1721C"/>
    <w:rsid w:val="00A23720"/>
    <w:rsid w:val="00A23C11"/>
    <w:rsid w:val="00A246BB"/>
    <w:rsid w:val="00A25B19"/>
    <w:rsid w:val="00A31B27"/>
    <w:rsid w:val="00A337EC"/>
    <w:rsid w:val="00A34581"/>
    <w:rsid w:val="00A358E1"/>
    <w:rsid w:val="00A3661A"/>
    <w:rsid w:val="00A36CE9"/>
    <w:rsid w:val="00A37D14"/>
    <w:rsid w:val="00A4064E"/>
    <w:rsid w:val="00A4230E"/>
    <w:rsid w:val="00A42EB5"/>
    <w:rsid w:val="00A43AE1"/>
    <w:rsid w:val="00A43D0A"/>
    <w:rsid w:val="00A44783"/>
    <w:rsid w:val="00A51088"/>
    <w:rsid w:val="00A52C2E"/>
    <w:rsid w:val="00A52DD0"/>
    <w:rsid w:val="00A54191"/>
    <w:rsid w:val="00A54387"/>
    <w:rsid w:val="00A551E4"/>
    <w:rsid w:val="00A56649"/>
    <w:rsid w:val="00A570B4"/>
    <w:rsid w:val="00A6117E"/>
    <w:rsid w:val="00A6279B"/>
    <w:rsid w:val="00A642E0"/>
    <w:rsid w:val="00A646F5"/>
    <w:rsid w:val="00A64B32"/>
    <w:rsid w:val="00A64E7D"/>
    <w:rsid w:val="00A677A6"/>
    <w:rsid w:val="00A7263F"/>
    <w:rsid w:val="00A72870"/>
    <w:rsid w:val="00A72CD0"/>
    <w:rsid w:val="00A73AB4"/>
    <w:rsid w:val="00A7653D"/>
    <w:rsid w:val="00A774CC"/>
    <w:rsid w:val="00A811D8"/>
    <w:rsid w:val="00A84651"/>
    <w:rsid w:val="00A8641A"/>
    <w:rsid w:val="00A86D90"/>
    <w:rsid w:val="00A872AF"/>
    <w:rsid w:val="00A87995"/>
    <w:rsid w:val="00A90042"/>
    <w:rsid w:val="00A91ED2"/>
    <w:rsid w:val="00A94156"/>
    <w:rsid w:val="00A94C5C"/>
    <w:rsid w:val="00A96725"/>
    <w:rsid w:val="00A96C94"/>
    <w:rsid w:val="00A97674"/>
    <w:rsid w:val="00AA05BD"/>
    <w:rsid w:val="00AA7021"/>
    <w:rsid w:val="00AA74C6"/>
    <w:rsid w:val="00AA7ECF"/>
    <w:rsid w:val="00AB105D"/>
    <w:rsid w:val="00AB52F1"/>
    <w:rsid w:val="00AB55DA"/>
    <w:rsid w:val="00AB6AB7"/>
    <w:rsid w:val="00AB7075"/>
    <w:rsid w:val="00AC00DE"/>
    <w:rsid w:val="00AC03C2"/>
    <w:rsid w:val="00AC3385"/>
    <w:rsid w:val="00AC3BFF"/>
    <w:rsid w:val="00AD14FF"/>
    <w:rsid w:val="00AD1D71"/>
    <w:rsid w:val="00AD5A5F"/>
    <w:rsid w:val="00AE1237"/>
    <w:rsid w:val="00AE2193"/>
    <w:rsid w:val="00AF4523"/>
    <w:rsid w:val="00AF6C9F"/>
    <w:rsid w:val="00B01F63"/>
    <w:rsid w:val="00B041B5"/>
    <w:rsid w:val="00B0443B"/>
    <w:rsid w:val="00B069EE"/>
    <w:rsid w:val="00B06BD0"/>
    <w:rsid w:val="00B0719D"/>
    <w:rsid w:val="00B07FD2"/>
    <w:rsid w:val="00B118A7"/>
    <w:rsid w:val="00B144BE"/>
    <w:rsid w:val="00B174BF"/>
    <w:rsid w:val="00B17743"/>
    <w:rsid w:val="00B2126E"/>
    <w:rsid w:val="00B23414"/>
    <w:rsid w:val="00B24404"/>
    <w:rsid w:val="00B24638"/>
    <w:rsid w:val="00B24F73"/>
    <w:rsid w:val="00B26662"/>
    <w:rsid w:val="00B26D23"/>
    <w:rsid w:val="00B30688"/>
    <w:rsid w:val="00B33132"/>
    <w:rsid w:val="00B3563A"/>
    <w:rsid w:val="00B35B89"/>
    <w:rsid w:val="00B410E4"/>
    <w:rsid w:val="00B43738"/>
    <w:rsid w:val="00B443BC"/>
    <w:rsid w:val="00B454FA"/>
    <w:rsid w:val="00B479FE"/>
    <w:rsid w:val="00B47C59"/>
    <w:rsid w:val="00B50AC2"/>
    <w:rsid w:val="00B51001"/>
    <w:rsid w:val="00B51453"/>
    <w:rsid w:val="00B51CC1"/>
    <w:rsid w:val="00B53BE8"/>
    <w:rsid w:val="00B54EFF"/>
    <w:rsid w:val="00B55351"/>
    <w:rsid w:val="00B55964"/>
    <w:rsid w:val="00B55CF7"/>
    <w:rsid w:val="00B5646A"/>
    <w:rsid w:val="00B56A3B"/>
    <w:rsid w:val="00B572B8"/>
    <w:rsid w:val="00B57E1A"/>
    <w:rsid w:val="00B608F2"/>
    <w:rsid w:val="00B61972"/>
    <w:rsid w:val="00B61AE7"/>
    <w:rsid w:val="00B62044"/>
    <w:rsid w:val="00B62BE8"/>
    <w:rsid w:val="00B62D62"/>
    <w:rsid w:val="00B65566"/>
    <w:rsid w:val="00B65D31"/>
    <w:rsid w:val="00B672B2"/>
    <w:rsid w:val="00B72D69"/>
    <w:rsid w:val="00B76410"/>
    <w:rsid w:val="00B7675E"/>
    <w:rsid w:val="00B7737F"/>
    <w:rsid w:val="00B77802"/>
    <w:rsid w:val="00B8069E"/>
    <w:rsid w:val="00B817BE"/>
    <w:rsid w:val="00B820F1"/>
    <w:rsid w:val="00B835CD"/>
    <w:rsid w:val="00B85C96"/>
    <w:rsid w:val="00B87904"/>
    <w:rsid w:val="00B92AC8"/>
    <w:rsid w:val="00B92C43"/>
    <w:rsid w:val="00B93449"/>
    <w:rsid w:val="00B9419F"/>
    <w:rsid w:val="00B9674B"/>
    <w:rsid w:val="00BA265A"/>
    <w:rsid w:val="00BA316D"/>
    <w:rsid w:val="00BA4C0A"/>
    <w:rsid w:val="00BA62C7"/>
    <w:rsid w:val="00BA6AFF"/>
    <w:rsid w:val="00BB1C36"/>
    <w:rsid w:val="00BB676D"/>
    <w:rsid w:val="00BC2891"/>
    <w:rsid w:val="00BC4698"/>
    <w:rsid w:val="00BC4AD3"/>
    <w:rsid w:val="00BC5016"/>
    <w:rsid w:val="00BC5BCE"/>
    <w:rsid w:val="00BC6EDF"/>
    <w:rsid w:val="00BC747C"/>
    <w:rsid w:val="00BD0212"/>
    <w:rsid w:val="00BD0475"/>
    <w:rsid w:val="00BD04A8"/>
    <w:rsid w:val="00BD0617"/>
    <w:rsid w:val="00BD1361"/>
    <w:rsid w:val="00BD38E5"/>
    <w:rsid w:val="00BD3A22"/>
    <w:rsid w:val="00BD5DF8"/>
    <w:rsid w:val="00BD5FC3"/>
    <w:rsid w:val="00BE05B1"/>
    <w:rsid w:val="00BE0B18"/>
    <w:rsid w:val="00BE0F83"/>
    <w:rsid w:val="00BE2390"/>
    <w:rsid w:val="00BE28B8"/>
    <w:rsid w:val="00BE314E"/>
    <w:rsid w:val="00BE3317"/>
    <w:rsid w:val="00BE3C44"/>
    <w:rsid w:val="00BE4B81"/>
    <w:rsid w:val="00BE5AD4"/>
    <w:rsid w:val="00BF0A13"/>
    <w:rsid w:val="00BF32E2"/>
    <w:rsid w:val="00BF68FA"/>
    <w:rsid w:val="00BF732E"/>
    <w:rsid w:val="00C00CDF"/>
    <w:rsid w:val="00C018AD"/>
    <w:rsid w:val="00C01BCA"/>
    <w:rsid w:val="00C030F0"/>
    <w:rsid w:val="00C036F8"/>
    <w:rsid w:val="00C0542E"/>
    <w:rsid w:val="00C05933"/>
    <w:rsid w:val="00C05B86"/>
    <w:rsid w:val="00C07075"/>
    <w:rsid w:val="00C10697"/>
    <w:rsid w:val="00C12C8B"/>
    <w:rsid w:val="00C14284"/>
    <w:rsid w:val="00C14B9E"/>
    <w:rsid w:val="00C14DC9"/>
    <w:rsid w:val="00C15BA3"/>
    <w:rsid w:val="00C16166"/>
    <w:rsid w:val="00C20142"/>
    <w:rsid w:val="00C21CF4"/>
    <w:rsid w:val="00C22496"/>
    <w:rsid w:val="00C22885"/>
    <w:rsid w:val="00C23951"/>
    <w:rsid w:val="00C24881"/>
    <w:rsid w:val="00C266EC"/>
    <w:rsid w:val="00C26954"/>
    <w:rsid w:val="00C33B8C"/>
    <w:rsid w:val="00C35E42"/>
    <w:rsid w:val="00C35E99"/>
    <w:rsid w:val="00C403A3"/>
    <w:rsid w:val="00C405DC"/>
    <w:rsid w:val="00C4089E"/>
    <w:rsid w:val="00C43D7A"/>
    <w:rsid w:val="00C44008"/>
    <w:rsid w:val="00C4439F"/>
    <w:rsid w:val="00C528FB"/>
    <w:rsid w:val="00C53D9D"/>
    <w:rsid w:val="00C54454"/>
    <w:rsid w:val="00C5450D"/>
    <w:rsid w:val="00C549C0"/>
    <w:rsid w:val="00C56182"/>
    <w:rsid w:val="00C5752F"/>
    <w:rsid w:val="00C57F60"/>
    <w:rsid w:val="00C6419B"/>
    <w:rsid w:val="00C646E2"/>
    <w:rsid w:val="00C647B2"/>
    <w:rsid w:val="00C65ECC"/>
    <w:rsid w:val="00C66D02"/>
    <w:rsid w:val="00C70ABD"/>
    <w:rsid w:val="00C71B46"/>
    <w:rsid w:val="00C75042"/>
    <w:rsid w:val="00C75EB2"/>
    <w:rsid w:val="00C772F4"/>
    <w:rsid w:val="00C803D2"/>
    <w:rsid w:val="00C807F8"/>
    <w:rsid w:val="00C838E3"/>
    <w:rsid w:val="00C8396C"/>
    <w:rsid w:val="00C83DCE"/>
    <w:rsid w:val="00C8426D"/>
    <w:rsid w:val="00C84CF2"/>
    <w:rsid w:val="00C857B2"/>
    <w:rsid w:val="00C90681"/>
    <w:rsid w:val="00C913FA"/>
    <w:rsid w:val="00C92D4A"/>
    <w:rsid w:val="00C92E8E"/>
    <w:rsid w:val="00C9634D"/>
    <w:rsid w:val="00C97500"/>
    <w:rsid w:val="00C97937"/>
    <w:rsid w:val="00C97B95"/>
    <w:rsid w:val="00CA32E9"/>
    <w:rsid w:val="00CA4121"/>
    <w:rsid w:val="00CA48D9"/>
    <w:rsid w:val="00CA52AB"/>
    <w:rsid w:val="00CA6E9B"/>
    <w:rsid w:val="00CA79E2"/>
    <w:rsid w:val="00CB3B49"/>
    <w:rsid w:val="00CB49E4"/>
    <w:rsid w:val="00CB6767"/>
    <w:rsid w:val="00CB7354"/>
    <w:rsid w:val="00CC277C"/>
    <w:rsid w:val="00CC3169"/>
    <w:rsid w:val="00CC5485"/>
    <w:rsid w:val="00CC661F"/>
    <w:rsid w:val="00CD0D0F"/>
    <w:rsid w:val="00CD3247"/>
    <w:rsid w:val="00CD35C9"/>
    <w:rsid w:val="00CD546C"/>
    <w:rsid w:val="00CD54D5"/>
    <w:rsid w:val="00CD68BF"/>
    <w:rsid w:val="00CE1A02"/>
    <w:rsid w:val="00CE4433"/>
    <w:rsid w:val="00CE70E2"/>
    <w:rsid w:val="00CE7A22"/>
    <w:rsid w:val="00CF0276"/>
    <w:rsid w:val="00CF0D30"/>
    <w:rsid w:val="00CF1F4D"/>
    <w:rsid w:val="00CF392A"/>
    <w:rsid w:val="00CF3F99"/>
    <w:rsid w:val="00CF460F"/>
    <w:rsid w:val="00CF4ECE"/>
    <w:rsid w:val="00CF630F"/>
    <w:rsid w:val="00CF7236"/>
    <w:rsid w:val="00CF777A"/>
    <w:rsid w:val="00CF7A11"/>
    <w:rsid w:val="00D0003C"/>
    <w:rsid w:val="00D02740"/>
    <w:rsid w:val="00D0276D"/>
    <w:rsid w:val="00D051B9"/>
    <w:rsid w:val="00D05BE8"/>
    <w:rsid w:val="00D06F75"/>
    <w:rsid w:val="00D106DA"/>
    <w:rsid w:val="00D108F7"/>
    <w:rsid w:val="00D11A07"/>
    <w:rsid w:val="00D13150"/>
    <w:rsid w:val="00D1373B"/>
    <w:rsid w:val="00D13D35"/>
    <w:rsid w:val="00D1465D"/>
    <w:rsid w:val="00D14D15"/>
    <w:rsid w:val="00D20E2F"/>
    <w:rsid w:val="00D224B6"/>
    <w:rsid w:val="00D2404E"/>
    <w:rsid w:val="00D27CD7"/>
    <w:rsid w:val="00D303B6"/>
    <w:rsid w:val="00D31165"/>
    <w:rsid w:val="00D34444"/>
    <w:rsid w:val="00D35592"/>
    <w:rsid w:val="00D3755A"/>
    <w:rsid w:val="00D40B51"/>
    <w:rsid w:val="00D411B5"/>
    <w:rsid w:val="00D424ED"/>
    <w:rsid w:val="00D43181"/>
    <w:rsid w:val="00D43715"/>
    <w:rsid w:val="00D441B8"/>
    <w:rsid w:val="00D444CD"/>
    <w:rsid w:val="00D44EB7"/>
    <w:rsid w:val="00D467D3"/>
    <w:rsid w:val="00D46890"/>
    <w:rsid w:val="00D54363"/>
    <w:rsid w:val="00D54967"/>
    <w:rsid w:val="00D54CF3"/>
    <w:rsid w:val="00D54E90"/>
    <w:rsid w:val="00D557F5"/>
    <w:rsid w:val="00D56572"/>
    <w:rsid w:val="00D577A5"/>
    <w:rsid w:val="00D579E4"/>
    <w:rsid w:val="00D57B1C"/>
    <w:rsid w:val="00D57FD9"/>
    <w:rsid w:val="00D601CA"/>
    <w:rsid w:val="00D602C0"/>
    <w:rsid w:val="00D60C1D"/>
    <w:rsid w:val="00D6256E"/>
    <w:rsid w:val="00D63C24"/>
    <w:rsid w:val="00D65077"/>
    <w:rsid w:val="00D65E29"/>
    <w:rsid w:val="00D663B4"/>
    <w:rsid w:val="00D7076A"/>
    <w:rsid w:val="00D719A4"/>
    <w:rsid w:val="00D76397"/>
    <w:rsid w:val="00D819E6"/>
    <w:rsid w:val="00D832DB"/>
    <w:rsid w:val="00D84F54"/>
    <w:rsid w:val="00D90A7D"/>
    <w:rsid w:val="00D93F8B"/>
    <w:rsid w:val="00D97697"/>
    <w:rsid w:val="00D97F14"/>
    <w:rsid w:val="00DA07CA"/>
    <w:rsid w:val="00DA0801"/>
    <w:rsid w:val="00DA1588"/>
    <w:rsid w:val="00DA173E"/>
    <w:rsid w:val="00DA30F9"/>
    <w:rsid w:val="00DB016C"/>
    <w:rsid w:val="00DB0282"/>
    <w:rsid w:val="00DB3A55"/>
    <w:rsid w:val="00DB54C0"/>
    <w:rsid w:val="00DB6BA3"/>
    <w:rsid w:val="00DB78BC"/>
    <w:rsid w:val="00DB7BB9"/>
    <w:rsid w:val="00DC18D4"/>
    <w:rsid w:val="00DC35A4"/>
    <w:rsid w:val="00DC5350"/>
    <w:rsid w:val="00DC5D82"/>
    <w:rsid w:val="00DC6835"/>
    <w:rsid w:val="00DD019B"/>
    <w:rsid w:val="00DD0E73"/>
    <w:rsid w:val="00DD26E1"/>
    <w:rsid w:val="00DD2724"/>
    <w:rsid w:val="00DD2F3A"/>
    <w:rsid w:val="00DD335B"/>
    <w:rsid w:val="00DD58B7"/>
    <w:rsid w:val="00DE0A5E"/>
    <w:rsid w:val="00DE215E"/>
    <w:rsid w:val="00DE2C77"/>
    <w:rsid w:val="00DE43DC"/>
    <w:rsid w:val="00DE4F90"/>
    <w:rsid w:val="00DF062C"/>
    <w:rsid w:val="00DF19B0"/>
    <w:rsid w:val="00DF34D3"/>
    <w:rsid w:val="00DF479E"/>
    <w:rsid w:val="00E01EDC"/>
    <w:rsid w:val="00E02BCA"/>
    <w:rsid w:val="00E05F7B"/>
    <w:rsid w:val="00E0606D"/>
    <w:rsid w:val="00E0683C"/>
    <w:rsid w:val="00E07255"/>
    <w:rsid w:val="00E07B9B"/>
    <w:rsid w:val="00E109EA"/>
    <w:rsid w:val="00E10DCC"/>
    <w:rsid w:val="00E1583B"/>
    <w:rsid w:val="00E159AE"/>
    <w:rsid w:val="00E15DD8"/>
    <w:rsid w:val="00E1635A"/>
    <w:rsid w:val="00E166BF"/>
    <w:rsid w:val="00E176D7"/>
    <w:rsid w:val="00E214CC"/>
    <w:rsid w:val="00E21A90"/>
    <w:rsid w:val="00E225FC"/>
    <w:rsid w:val="00E22D20"/>
    <w:rsid w:val="00E272CC"/>
    <w:rsid w:val="00E27756"/>
    <w:rsid w:val="00E27AFC"/>
    <w:rsid w:val="00E31C98"/>
    <w:rsid w:val="00E34239"/>
    <w:rsid w:val="00E43AC1"/>
    <w:rsid w:val="00E468D2"/>
    <w:rsid w:val="00E47AAA"/>
    <w:rsid w:val="00E507A9"/>
    <w:rsid w:val="00E5268A"/>
    <w:rsid w:val="00E5674D"/>
    <w:rsid w:val="00E57A1D"/>
    <w:rsid w:val="00E6490A"/>
    <w:rsid w:val="00E67300"/>
    <w:rsid w:val="00E714A0"/>
    <w:rsid w:val="00E72C89"/>
    <w:rsid w:val="00E75B94"/>
    <w:rsid w:val="00E762AE"/>
    <w:rsid w:val="00E77E40"/>
    <w:rsid w:val="00E85E36"/>
    <w:rsid w:val="00E86C38"/>
    <w:rsid w:val="00E91974"/>
    <w:rsid w:val="00E91E20"/>
    <w:rsid w:val="00E9202F"/>
    <w:rsid w:val="00E92639"/>
    <w:rsid w:val="00E93A35"/>
    <w:rsid w:val="00E94A64"/>
    <w:rsid w:val="00E9520D"/>
    <w:rsid w:val="00E97A46"/>
    <w:rsid w:val="00EA1E73"/>
    <w:rsid w:val="00EA2E5C"/>
    <w:rsid w:val="00EA5111"/>
    <w:rsid w:val="00EA645B"/>
    <w:rsid w:val="00EA7A4C"/>
    <w:rsid w:val="00EB013A"/>
    <w:rsid w:val="00EB33CE"/>
    <w:rsid w:val="00EB3E52"/>
    <w:rsid w:val="00EB54DF"/>
    <w:rsid w:val="00EB6A5A"/>
    <w:rsid w:val="00EC0534"/>
    <w:rsid w:val="00EC0D56"/>
    <w:rsid w:val="00EC39F9"/>
    <w:rsid w:val="00EC66D9"/>
    <w:rsid w:val="00EC6A37"/>
    <w:rsid w:val="00EC7305"/>
    <w:rsid w:val="00EC7D59"/>
    <w:rsid w:val="00ED0032"/>
    <w:rsid w:val="00ED21F4"/>
    <w:rsid w:val="00ED2CED"/>
    <w:rsid w:val="00ED4B25"/>
    <w:rsid w:val="00ED571E"/>
    <w:rsid w:val="00ED61F9"/>
    <w:rsid w:val="00ED7D95"/>
    <w:rsid w:val="00EE18A3"/>
    <w:rsid w:val="00EE3EA0"/>
    <w:rsid w:val="00EE3F6B"/>
    <w:rsid w:val="00EE4368"/>
    <w:rsid w:val="00EE77EF"/>
    <w:rsid w:val="00EF1D3C"/>
    <w:rsid w:val="00EF443C"/>
    <w:rsid w:val="00EF5217"/>
    <w:rsid w:val="00EF564C"/>
    <w:rsid w:val="00EF6B86"/>
    <w:rsid w:val="00EF6E06"/>
    <w:rsid w:val="00F022E9"/>
    <w:rsid w:val="00F02305"/>
    <w:rsid w:val="00F0282D"/>
    <w:rsid w:val="00F03456"/>
    <w:rsid w:val="00F041F0"/>
    <w:rsid w:val="00F041FE"/>
    <w:rsid w:val="00F04215"/>
    <w:rsid w:val="00F05EED"/>
    <w:rsid w:val="00F103AA"/>
    <w:rsid w:val="00F11113"/>
    <w:rsid w:val="00F1198D"/>
    <w:rsid w:val="00F12C51"/>
    <w:rsid w:val="00F12CF7"/>
    <w:rsid w:val="00F143BF"/>
    <w:rsid w:val="00F16596"/>
    <w:rsid w:val="00F20870"/>
    <w:rsid w:val="00F20C5E"/>
    <w:rsid w:val="00F215E1"/>
    <w:rsid w:val="00F22946"/>
    <w:rsid w:val="00F2371E"/>
    <w:rsid w:val="00F2509E"/>
    <w:rsid w:val="00F2543B"/>
    <w:rsid w:val="00F27860"/>
    <w:rsid w:val="00F27CBA"/>
    <w:rsid w:val="00F352EA"/>
    <w:rsid w:val="00F35926"/>
    <w:rsid w:val="00F36FF5"/>
    <w:rsid w:val="00F40197"/>
    <w:rsid w:val="00F401A7"/>
    <w:rsid w:val="00F4350B"/>
    <w:rsid w:val="00F4456E"/>
    <w:rsid w:val="00F44F1E"/>
    <w:rsid w:val="00F453B8"/>
    <w:rsid w:val="00F45D2E"/>
    <w:rsid w:val="00F463BD"/>
    <w:rsid w:val="00F50E06"/>
    <w:rsid w:val="00F50F70"/>
    <w:rsid w:val="00F51B90"/>
    <w:rsid w:val="00F51FD6"/>
    <w:rsid w:val="00F5265B"/>
    <w:rsid w:val="00F55F07"/>
    <w:rsid w:val="00F561D0"/>
    <w:rsid w:val="00F57D3E"/>
    <w:rsid w:val="00F61D39"/>
    <w:rsid w:val="00F62AA2"/>
    <w:rsid w:val="00F707D7"/>
    <w:rsid w:val="00F71D0F"/>
    <w:rsid w:val="00F741DF"/>
    <w:rsid w:val="00F74F92"/>
    <w:rsid w:val="00F75550"/>
    <w:rsid w:val="00F81201"/>
    <w:rsid w:val="00F84F95"/>
    <w:rsid w:val="00F85172"/>
    <w:rsid w:val="00F867EC"/>
    <w:rsid w:val="00F8695D"/>
    <w:rsid w:val="00F87367"/>
    <w:rsid w:val="00F90DA2"/>
    <w:rsid w:val="00F92922"/>
    <w:rsid w:val="00F93897"/>
    <w:rsid w:val="00F9649B"/>
    <w:rsid w:val="00F979BB"/>
    <w:rsid w:val="00FA016E"/>
    <w:rsid w:val="00FA033E"/>
    <w:rsid w:val="00FA0D31"/>
    <w:rsid w:val="00FA1970"/>
    <w:rsid w:val="00FA1CBF"/>
    <w:rsid w:val="00FA2E1B"/>
    <w:rsid w:val="00FA4BCE"/>
    <w:rsid w:val="00FA4C47"/>
    <w:rsid w:val="00FA53C2"/>
    <w:rsid w:val="00FA54FF"/>
    <w:rsid w:val="00FA6FF9"/>
    <w:rsid w:val="00FA772C"/>
    <w:rsid w:val="00FB0AC8"/>
    <w:rsid w:val="00FB30AC"/>
    <w:rsid w:val="00FB335E"/>
    <w:rsid w:val="00FB393C"/>
    <w:rsid w:val="00FB480C"/>
    <w:rsid w:val="00FB4E7C"/>
    <w:rsid w:val="00FB63A8"/>
    <w:rsid w:val="00FC25C8"/>
    <w:rsid w:val="00FC2BBC"/>
    <w:rsid w:val="00FC418C"/>
    <w:rsid w:val="00FC52A0"/>
    <w:rsid w:val="00FC5455"/>
    <w:rsid w:val="00FC598F"/>
    <w:rsid w:val="00FC79C6"/>
    <w:rsid w:val="00FD19B7"/>
    <w:rsid w:val="00FD3057"/>
    <w:rsid w:val="00FD3483"/>
    <w:rsid w:val="00FD4364"/>
    <w:rsid w:val="00FD51A4"/>
    <w:rsid w:val="00FD623A"/>
    <w:rsid w:val="00FD6CAF"/>
    <w:rsid w:val="00FD7174"/>
    <w:rsid w:val="00FD7630"/>
    <w:rsid w:val="00FD7895"/>
    <w:rsid w:val="00FE3F15"/>
    <w:rsid w:val="00FE4103"/>
    <w:rsid w:val="00FE7AF5"/>
    <w:rsid w:val="00FF2ED2"/>
    <w:rsid w:val="00FF41CA"/>
    <w:rsid w:val="00FF57AF"/>
    <w:rsid w:val="00FF58E8"/>
    <w:rsid w:val="00FF6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48CBBBB"/>
  <w15:chartTrackingRefBased/>
  <w15:docId w15:val="{D27D98D8-A0CB-485D-81D0-DEE2C9AE30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C4663"/>
    <w:pPr>
      <w:keepNext/>
      <w:keepLines/>
      <w:spacing w:before="480" w:after="0" w:line="276" w:lineRule="auto"/>
      <w:outlineLvl w:val="0"/>
    </w:pPr>
    <w:rPr>
      <w:rFonts w:ascii="Times New Roman" w:eastAsia="Times New Roman" w:hAnsi="Times New Roman" w:cs="Times New Roman"/>
      <w:b/>
      <w:bCs/>
      <w:color w:val="000000"/>
      <w:sz w:val="24"/>
      <w:szCs w:val="28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41F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641F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C4663"/>
    <w:rPr>
      <w:rFonts w:ascii="Times New Roman" w:eastAsia="Times New Roman" w:hAnsi="Times New Roman" w:cs="Times New Roman"/>
      <w:b/>
      <w:bCs/>
      <w:color w:val="000000"/>
      <w:sz w:val="24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641F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641F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aliases w:val="sub de titre 4,ANNEX,List Paragraph1,Body of text"/>
    <w:basedOn w:val="Normal"/>
    <w:link w:val="ListParagraphChar"/>
    <w:uiPriority w:val="34"/>
    <w:qFormat/>
    <w:rsid w:val="00E67300"/>
    <w:pPr>
      <w:ind w:left="720"/>
      <w:contextualSpacing/>
    </w:pPr>
  </w:style>
  <w:style w:type="character" w:customStyle="1" w:styleId="ListParagraphChar">
    <w:name w:val="List Paragraph Char"/>
    <w:aliases w:val="sub de titre 4 Char,ANNEX Char,List Paragraph1 Char,Body of text Char"/>
    <w:link w:val="ListParagraph"/>
    <w:uiPriority w:val="34"/>
    <w:locked/>
    <w:rsid w:val="009A4D2E"/>
  </w:style>
  <w:style w:type="paragraph" w:styleId="NormalWeb">
    <w:name w:val="Normal (Web)"/>
    <w:basedOn w:val="Normal"/>
    <w:uiPriority w:val="99"/>
    <w:unhideWhenUsed/>
    <w:rsid w:val="00A73AB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table" w:styleId="TableGrid">
    <w:name w:val="Table Grid"/>
    <w:basedOn w:val="TableNormal"/>
    <w:uiPriority w:val="39"/>
    <w:rsid w:val="00C75E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B50AC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50AC2"/>
    <w:rPr>
      <w:rFonts w:ascii="Courier New" w:eastAsia="Times New Roman" w:hAnsi="Courier New" w:cs="Courier New"/>
      <w:sz w:val="20"/>
      <w:szCs w:val="20"/>
      <w:lang w:eastAsia="en-ID"/>
    </w:rPr>
  </w:style>
  <w:style w:type="character" w:styleId="PlaceholderText">
    <w:name w:val="Placeholder Text"/>
    <w:basedOn w:val="DefaultParagraphFont"/>
    <w:uiPriority w:val="99"/>
    <w:semiHidden/>
    <w:rsid w:val="001C2F0D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E3F1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3F15"/>
  </w:style>
  <w:style w:type="paragraph" w:styleId="Footer">
    <w:name w:val="footer"/>
    <w:basedOn w:val="Normal"/>
    <w:link w:val="FooterChar"/>
    <w:uiPriority w:val="99"/>
    <w:unhideWhenUsed/>
    <w:rsid w:val="00FE3F1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3F15"/>
  </w:style>
  <w:style w:type="character" w:styleId="Hyperlink">
    <w:name w:val="Hyperlink"/>
    <w:basedOn w:val="DefaultParagraphFont"/>
    <w:uiPriority w:val="99"/>
    <w:unhideWhenUsed/>
    <w:rsid w:val="000D6A41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B23414"/>
    <w:pPr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25929"/>
    <w:pPr>
      <w:tabs>
        <w:tab w:val="right" w:leader="dot" w:pos="7927"/>
      </w:tabs>
      <w:spacing w:after="100" w:line="36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CF630F"/>
    <w:pPr>
      <w:tabs>
        <w:tab w:val="left" w:pos="660"/>
        <w:tab w:val="right" w:leader="dot" w:pos="7927"/>
      </w:tabs>
      <w:spacing w:after="100" w:line="360" w:lineRule="auto"/>
      <w:ind w:left="426" w:hanging="142"/>
    </w:pPr>
  </w:style>
  <w:style w:type="paragraph" w:styleId="TOC3">
    <w:name w:val="toc 3"/>
    <w:basedOn w:val="Normal"/>
    <w:next w:val="Normal"/>
    <w:autoRedefine/>
    <w:uiPriority w:val="39"/>
    <w:unhideWhenUsed/>
    <w:rsid w:val="00F4350B"/>
    <w:pPr>
      <w:tabs>
        <w:tab w:val="left" w:pos="709"/>
        <w:tab w:val="right" w:leader="dot" w:pos="7927"/>
      </w:tabs>
      <w:spacing w:after="100" w:line="360" w:lineRule="auto"/>
      <w:ind w:left="142" w:firstLine="298"/>
    </w:pPr>
    <w:rPr>
      <w:rFonts w:ascii="Times New Roman" w:hAnsi="Times New Roman" w:cs="Times New Roman"/>
      <w:b/>
      <w:bCs/>
      <w:noProof/>
      <w:sz w:val="24"/>
      <w:szCs w:val="24"/>
      <w:lang w:val="id-ID"/>
    </w:rPr>
  </w:style>
  <w:style w:type="character" w:styleId="UnresolvedMention">
    <w:name w:val="Unresolved Mention"/>
    <w:basedOn w:val="DefaultParagraphFont"/>
    <w:uiPriority w:val="99"/>
    <w:semiHidden/>
    <w:unhideWhenUsed/>
    <w:rsid w:val="00F22946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88168B"/>
    <w:pPr>
      <w:spacing w:after="0" w:line="240" w:lineRule="auto"/>
    </w:pPr>
  </w:style>
  <w:style w:type="numbering" w:customStyle="1" w:styleId="NoList1">
    <w:name w:val="No List1"/>
    <w:next w:val="NoList"/>
    <w:uiPriority w:val="99"/>
    <w:semiHidden/>
    <w:unhideWhenUsed/>
    <w:rsid w:val="00BA316D"/>
  </w:style>
  <w:style w:type="numbering" w:customStyle="1" w:styleId="NoList2">
    <w:name w:val="No List2"/>
    <w:next w:val="NoList"/>
    <w:uiPriority w:val="99"/>
    <w:semiHidden/>
    <w:unhideWhenUsed/>
    <w:rsid w:val="00BA31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5533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4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egal-city.blogspot.com/2008/10/gambaran-umum-kota-tegal.html" TargetMode="Externa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hyperlink" Target="https://www.liputan6.com/hot/read/5154461/profil-pt-gojek-indonesia-sejarah-alamat-kantor-dan-produk-layanannya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3502DF-2939-4F66-8B27-025457CDA2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6</TotalTime>
  <Pages>64</Pages>
  <Words>11117</Words>
  <Characters>63369</Characters>
  <Application>Microsoft Office Word</Application>
  <DocSecurity>0</DocSecurity>
  <Lines>528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SAH OKTAVIANI ANISAH OKTAVIANI</dc:creator>
  <cp:keywords/>
  <dc:description/>
  <cp:lastModifiedBy>ANISAH OKTAVIANI ANISAH OKTAVIANI</cp:lastModifiedBy>
  <cp:revision>6</cp:revision>
  <cp:lastPrinted>2023-07-24T03:06:00Z</cp:lastPrinted>
  <dcterms:created xsi:type="dcterms:W3CDTF">2023-07-21T04:43:00Z</dcterms:created>
  <dcterms:modified xsi:type="dcterms:W3CDTF">2023-08-14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3748ed1-9bf8-394b-9ff5-8309d5969728</vt:lpwstr>
  </property>
  <property fmtid="{D5CDD505-2E9C-101B-9397-08002B2CF9AE}" pid="24" name="Mendeley Citation Style_1">
    <vt:lpwstr>http://www.zotero.org/styles/apa</vt:lpwstr>
  </property>
</Properties>
</file>